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0130A9" w14:textId="77777777" w:rsidR="00467730" w:rsidRPr="00EF40F6" w:rsidRDefault="00467730" w:rsidP="00467730">
      <w:pPr>
        <w:pStyle w:val="af8"/>
        <w:rPr>
          <w:b w:val="0"/>
        </w:rPr>
      </w:pPr>
      <w:r w:rsidRPr="00EF40F6">
        <w:t xml:space="preserve">SUPPLEMENTARY </w:t>
      </w:r>
      <w:r>
        <w:t>Materials</w:t>
      </w:r>
    </w:p>
    <w:p w14:paraId="24B4760C" w14:textId="77777777" w:rsidR="00467730" w:rsidRPr="00EF40F6" w:rsidRDefault="00467730" w:rsidP="00467730">
      <w:pPr>
        <w:pStyle w:val="2"/>
      </w:pPr>
      <w:r>
        <w:t>Literature search</w:t>
      </w:r>
    </w:p>
    <w:p w14:paraId="3A217C1B" w14:textId="77777777" w:rsidR="00467730" w:rsidRDefault="00467730" w:rsidP="00467730"/>
    <w:p w14:paraId="31A2F82B" w14:textId="77777777" w:rsidR="00467730" w:rsidRPr="000B53E0" w:rsidRDefault="00467730" w:rsidP="00467730">
      <w:r w:rsidRPr="000B53E0">
        <w:rPr>
          <w:rFonts w:hint="eastAsia"/>
        </w:rPr>
        <w:t>#</w:t>
      </w:r>
      <w:r w:rsidRPr="000B53E0">
        <w:t>1.</w:t>
      </w:r>
    </w:p>
    <w:p w14:paraId="541753B9" w14:textId="77777777" w:rsidR="00467730" w:rsidRPr="000B53E0" w:rsidRDefault="00467730" w:rsidP="00467730">
      <w:r w:rsidRPr="000B53E0">
        <w:t>(“Collagen Type IV"[Mesh] AND “alpha?1”[All Fields]) OR</w:t>
      </w:r>
      <w:r w:rsidRPr="000B53E0">
        <w:rPr>
          <w:rFonts w:hint="eastAsia"/>
        </w:rPr>
        <w:t xml:space="preserve"> </w:t>
      </w:r>
      <w:r w:rsidRPr="000B53E0">
        <w:t>(“Collagen Type IV"[Mesh] AND “alpha?2”[All Fields]) OR</w:t>
      </w:r>
      <w:r w:rsidRPr="000B53E0">
        <w:rPr>
          <w:rFonts w:hint="eastAsia"/>
        </w:rPr>
        <w:t xml:space="preserve"> </w:t>
      </w:r>
      <w:r w:rsidRPr="000B53E0">
        <w:t>“Collagen Type IV alpha 1”[All Fields] OR “Collagen Type IV alpha 2”[All Fields] OR “COL4A1 protein, human”[Supplementary Concept] OR</w:t>
      </w:r>
      <w:r w:rsidRPr="000B53E0">
        <w:rPr>
          <w:rFonts w:hint="eastAsia"/>
        </w:rPr>
        <w:t xml:space="preserve"> </w:t>
      </w:r>
      <w:r w:rsidRPr="000B53E0">
        <w:t>“COL4A2 protein, human”[Supplementary Concept] OR COL4A1[All Fields] OR COL4A2[All Fields]</w:t>
      </w:r>
    </w:p>
    <w:p w14:paraId="1DF3D2B3" w14:textId="77777777" w:rsidR="00467730" w:rsidRPr="000B53E0" w:rsidRDefault="00467730" w:rsidP="00467730"/>
    <w:p w14:paraId="2DE6E57C" w14:textId="77777777" w:rsidR="00467730" w:rsidRPr="000B53E0" w:rsidRDefault="00467730" w:rsidP="00467730">
      <w:r w:rsidRPr="000B53E0">
        <w:rPr>
          <w:rFonts w:hint="eastAsia"/>
        </w:rPr>
        <w:t>#</w:t>
      </w:r>
      <w:r w:rsidRPr="000B53E0">
        <w:t xml:space="preserve">2. </w:t>
      </w:r>
    </w:p>
    <w:p w14:paraId="0DFE9254" w14:textId="77777777" w:rsidR="00467730" w:rsidRPr="000B53E0" w:rsidRDefault="00467730" w:rsidP="00467730">
      <w:pPr>
        <w:rPr>
          <w:u w:val="single"/>
        </w:rPr>
      </w:pPr>
      <w:r w:rsidRPr="000B53E0">
        <w:t>Stroke[Mesh] OR</w:t>
      </w:r>
      <w:r w:rsidRPr="000B53E0">
        <w:rPr>
          <w:rFonts w:hint="eastAsia"/>
        </w:rPr>
        <w:t xml:space="preserve"> </w:t>
      </w:r>
      <w:r w:rsidRPr="000B53E0">
        <w:t>Stroke[All Fields] OR “Cerebral Small Vessel Diseases”[Mesh] OR</w:t>
      </w:r>
      <w:r w:rsidRPr="000B53E0">
        <w:rPr>
          <w:rFonts w:hint="eastAsia"/>
        </w:rPr>
        <w:t xml:space="preserve"> </w:t>
      </w:r>
      <w:r w:rsidRPr="000B53E0">
        <w:t>“Cerebral Small Vessel Diseases”[All Fields] OR</w:t>
      </w:r>
      <w:r w:rsidRPr="000B53E0">
        <w:rPr>
          <w:rFonts w:hint="eastAsia"/>
        </w:rPr>
        <w:t xml:space="preserve"> </w:t>
      </w:r>
      <w:r w:rsidRPr="000B53E0">
        <w:t>(Cerebral[All Fields] AND Small[All Fields] AND Vessel[All Fields] AND Diseases[All Fields]) OR</w:t>
      </w:r>
      <w:r w:rsidRPr="000B53E0">
        <w:rPr>
          <w:rFonts w:hint="eastAsia"/>
        </w:rPr>
        <w:t xml:space="preserve"> </w:t>
      </w:r>
      <w:r w:rsidRPr="000B53E0">
        <w:t>CSVD[All Fields] OR</w:t>
      </w:r>
      <w:r w:rsidRPr="000B53E0">
        <w:rPr>
          <w:rFonts w:hint="eastAsia"/>
        </w:rPr>
        <w:t xml:space="preserve"> </w:t>
      </w:r>
      <w:r w:rsidRPr="000B53E0">
        <w:t>SVD[All Fields] OR</w:t>
      </w:r>
      <w:r w:rsidRPr="000B53E0">
        <w:rPr>
          <w:rFonts w:hint="eastAsia"/>
        </w:rPr>
        <w:t xml:space="preserve"> </w:t>
      </w:r>
      <w:r w:rsidRPr="000B53E0">
        <w:t xml:space="preserve">Hemorrhage[Mesh] OR </w:t>
      </w:r>
      <w:r w:rsidRPr="00190270">
        <w:t xml:space="preserve">"Hemorrhagic"[All Fields] </w:t>
      </w:r>
      <w:r w:rsidRPr="000B53E0">
        <w:t>OR</w:t>
      </w:r>
      <w:r w:rsidRPr="000B53E0">
        <w:rPr>
          <w:rFonts w:hint="eastAsia"/>
        </w:rPr>
        <w:t xml:space="preserve"> </w:t>
      </w:r>
      <w:r w:rsidRPr="000B53E0">
        <w:t>Leukoencephalopathies[Mesh] OR</w:t>
      </w:r>
      <w:r w:rsidRPr="000B53E0">
        <w:rPr>
          <w:rFonts w:hint="eastAsia"/>
        </w:rPr>
        <w:t xml:space="preserve"> </w:t>
      </w:r>
      <w:r w:rsidRPr="000B53E0">
        <w:t>Leukoencephalopathies [All Fields] OR</w:t>
      </w:r>
      <w:r w:rsidRPr="000B53E0">
        <w:rPr>
          <w:rFonts w:hint="eastAsia"/>
        </w:rPr>
        <w:t xml:space="preserve"> </w:t>
      </w:r>
      <w:r w:rsidRPr="000B53E0">
        <w:t xml:space="preserve">Leukoencephalopathy[All Fields] </w:t>
      </w:r>
      <w:r w:rsidRPr="000B53E0">
        <w:rPr>
          <w:rFonts w:hint="eastAsia"/>
        </w:rPr>
        <w:t>O</w:t>
      </w:r>
      <w:r w:rsidRPr="000B53E0">
        <w:t>R “cerebral aneurysm"[All Fields] OR</w:t>
      </w:r>
      <w:r w:rsidRPr="000B53E0">
        <w:rPr>
          <w:rFonts w:hint="eastAsia"/>
        </w:rPr>
        <w:t xml:space="preserve"> </w:t>
      </w:r>
      <w:r w:rsidRPr="000B53E0">
        <w:t>"intracranial aneurysm"[All Fields] OR</w:t>
      </w:r>
      <w:r w:rsidRPr="000B53E0">
        <w:rPr>
          <w:rFonts w:hint="eastAsia"/>
        </w:rPr>
        <w:t xml:space="preserve"> </w:t>
      </w:r>
      <w:r w:rsidRPr="000B53E0">
        <w:t>(cerebral[All Fields] AND aneurysm[All Fields]) OR</w:t>
      </w:r>
      <w:r w:rsidRPr="000B53E0">
        <w:rPr>
          <w:rFonts w:hint="eastAsia"/>
        </w:rPr>
        <w:t xml:space="preserve"> </w:t>
      </w:r>
      <w:r w:rsidRPr="000B53E0">
        <w:t>(intracranial[All Fields] AND aneurysm[All Fields]) OR</w:t>
      </w:r>
      <w:r w:rsidRPr="000B53E0">
        <w:rPr>
          <w:rFonts w:hint="eastAsia"/>
        </w:rPr>
        <w:t xml:space="preserve"> </w:t>
      </w:r>
      <w:r w:rsidRPr="000B53E0">
        <w:t>"intracerebral hemorrhage"[All Fields] OR</w:t>
      </w:r>
      <w:r w:rsidRPr="000B53E0">
        <w:rPr>
          <w:rFonts w:hint="eastAsia"/>
        </w:rPr>
        <w:t xml:space="preserve"> </w:t>
      </w:r>
      <w:r w:rsidRPr="000B53E0">
        <w:t xml:space="preserve">"intracerebral </w:t>
      </w:r>
      <w:proofErr w:type="spellStart"/>
      <w:r w:rsidRPr="000B53E0">
        <w:t>haemorrhage</w:t>
      </w:r>
      <w:proofErr w:type="spellEnd"/>
      <w:r w:rsidRPr="000B53E0">
        <w:t>"[All Fields] OR (intracerebral [All Fields] AND hemorrhage [All Fields]) OR</w:t>
      </w:r>
      <w:r w:rsidRPr="000B53E0">
        <w:rPr>
          <w:rFonts w:hint="eastAsia"/>
        </w:rPr>
        <w:t xml:space="preserve"> </w:t>
      </w:r>
      <w:r w:rsidRPr="000B53E0">
        <w:t xml:space="preserve">(intracerebral [All Fields] AND </w:t>
      </w:r>
      <w:proofErr w:type="spellStart"/>
      <w:r w:rsidRPr="000B53E0">
        <w:t>haemorrhage</w:t>
      </w:r>
      <w:proofErr w:type="spellEnd"/>
      <w:r w:rsidRPr="000B53E0">
        <w:t xml:space="preserve"> [All Fields]) OR</w:t>
      </w:r>
      <w:r w:rsidRPr="000B53E0">
        <w:rPr>
          <w:rFonts w:hint="eastAsia"/>
        </w:rPr>
        <w:t xml:space="preserve"> </w:t>
      </w:r>
      <w:r w:rsidRPr="000B53E0">
        <w:t>"intracranial hemorrhage"[All Fields] OR</w:t>
      </w:r>
      <w:r w:rsidRPr="000B53E0">
        <w:rPr>
          <w:rFonts w:hint="eastAsia"/>
        </w:rPr>
        <w:t xml:space="preserve"> </w:t>
      </w:r>
      <w:r w:rsidRPr="000B53E0">
        <w:t xml:space="preserve">"intracranial </w:t>
      </w:r>
      <w:proofErr w:type="spellStart"/>
      <w:r w:rsidRPr="000B53E0">
        <w:t>haemorrhage</w:t>
      </w:r>
      <w:proofErr w:type="spellEnd"/>
      <w:r w:rsidRPr="000B53E0">
        <w:t>"[All Fields] OR (intracranial [All Fields] AND hemorrhage [All Fields]) OR</w:t>
      </w:r>
      <w:r w:rsidRPr="000B53E0">
        <w:rPr>
          <w:rFonts w:hint="eastAsia"/>
        </w:rPr>
        <w:t xml:space="preserve"> </w:t>
      </w:r>
      <w:r w:rsidRPr="000B53E0">
        <w:t xml:space="preserve">(intracranial [All Fields] AND </w:t>
      </w:r>
      <w:proofErr w:type="spellStart"/>
      <w:r w:rsidRPr="000B53E0">
        <w:t>haemorrhage</w:t>
      </w:r>
      <w:proofErr w:type="spellEnd"/>
      <w:r w:rsidRPr="000B53E0">
        <w:t xml:space="preserve"> [All Fields]) OR</w:t>
      </w:r>
      <w:r w:rsidRPr="000B53E0">
        <w:rPr>
          <w:rFonts w:hint="eastAsia"/>
        </w:rPr>
        <w:t xml:space="preserve"> </w:t>
      </w:r>
      <w:r w:rsidRPr="000B53E0">
        <w:t>"cerebral hemorrhage"[All Fields] OR</w:t>
      </w:r>
      <w:r w:rsidRPr="000B53E0">
        <w:rPr>
          <w:rFonts w:hint="eastAsia"/>
        </w:rPr>
        <w:t xml:space="preserve"> </w:t>
      </w:r>
      <w:r w:rsidRPr="000B53E0">
        <w:t xml:space="preserve">"cerebral </w:t>
      </w:r>
      <w:proofErr w:type="spellStart"/>
      <w:r w:rsidRPr="000B53E0">
        <w:t>haemorrhage</w:t>
      </w:r>
      <w:proofErr w:type="spellEnd"/>
      <w:r w:rsidRPr="000B53E0">
        <w:t>"[All Fields] OR</w:t>
      </w:r>
      <w:r w:rsidRPr="000B53E0">
        <w:rPr>
          <w:rFonts w:hint="eastAsia"/>
        </w:rPr>
        <w:t xml:space="preserve"> </w:t>
      </w:r>
      <w:r w:rsidRPr="000B53E0">
        <w:t>Microbleeds[All Fields] OR</w:t>
      </w:r>
      <w:r w:rsidRPr="000B53E0">
        <w:rPr>
          <w:rFonts w:hint="eastAsia"/>
        </w:rPr>
        <w:t xml:space="preserve"> </w:t>
      </w:r>
      <w:r w:rsidRPr="000B53E0">
        <w:t>(cerebral [All Fields] AND hemorrhage [All Fields]) OR</w:t>
      </w:r>
      <w:r w:rsidRPr="000B53E0">
        <w:rPr>
          <w:rFonts w:hint="eastAsia"/>
        </w:rPr>
        <w:t xml:space="preserve"> </w:t>
      </w:r>
      <w:r w:rsidRPr="000B53E0">
        <w:t xml:space="preserve">(cerebral [All Fields] AND </w:t>
      </w:r>
      <w:proofErr w:type="spellStart"/>
      <w:r w:rsidRPr="000B53E0">
        <w:t>haemorrhage</w:t>
      </w:r>
      <w:proofErr w:type="spellEnd"/>
      <w:r w:rsidRPr="000B53E0">
        <w:t xml:space="preserve"> [All Fields]) OR</w:t>
      </w:r>
      <w:r w:rsidRPr="000B53E0">
        <w:rPr>
          <w:rFonts w:hint="eastAsia"/>
        </w:rPr>
        <w:t xml:space="preserve"> </w:t>
      </w:r>
      <w:r w:rsidRPr="000B53E0">
        <w:t>Dementia[Mesh] OR</w:t>
      </w:r>
      <w:r w:rsidRPr="000B53E0">
        <w:rPr>
          <w:rFonts w:hint="eastAsia"/>
        </w:rPr>
        <w:t xml:space="preserve"> </w:t>
      </w:r>
      <w:r w:rsidRPr="000B53E0">
        <w:t>Dementia[All Fields] OR</w:t>
      </w:r>
      <w:r w:rsidRPr="000B53E0">
        <w:rPr>
          <w:rFonts w:hint="eastAsia"/>
        </w:rPr>
        <w:t xml:space="preserve"> </w:t>
      </w:r>
      <w:r w:rsidRPr="000B53E0">
        <w:t>"Dementia, Vascular"[Mesh] OR</w:t>
      </w:r>
      <w:r w:rsidRPr="000B53E0">
        <w:rPr>
          <w:rFonts w:hint="eastAsia"/>
        </w:rPr>
        <w:t xml:space="preserve"> </w:t>
      </w:r>
      <w:r w:rsidRPr="000B53E0">
        <w:t>"Vascular Dementia"[All Fields] OR</w:t>
      </w:r>
      <w:r w:rsidRPr="000B53E0">
        <w:rPr>
          <w:rFonts w:hint="eastAsia"/>
        </w:rPr>
        <w:t xml:space="preserve"> (</w:t>
      </w:r>
      <w:r w:rsidRPr="000B53E0">
        <w:t>Vascular[All Fields] AND Dementia[All Fields]) OR</w:t>
      </w:r>
      <w:r w:rsidRPr="000B53E0">
        <w:rPr>
          <w:rFonts w:hint="eastAsia"/>
        </w:rPr>
        <w:t xml:space="preserve"> </w:t>
      </w:r>
      <w:r w:rsidRPr="000B53E0">
        <w:t>"Dementia, Multi-Infarct"[Mesh] OR</w:t>
      </w:r>
      <w:r w:rsidRPr="000B53E0">
        <w:rPr>
          <w:rFonts w:hint="eastAsia"/>
        </w:rPr>
        <w:t xml:space="preserve"> </w:t>
      </w:r>
      <w:r w:rsidRPr="000B53E0">
        <w:t>"Cognitive Dysfunction"[Mesh] OR</w:t>
      </w:r>
      <w:r w:rsidRPr="000B53E0">
        <w:rPr>
          <w:rFonts w:hint="eastAsia"/>
        </w:rPr>
        <w:t xml:space="preserve"> </w:t>
      </w:r>
      <w:r w:rsidRPr="000B53E0">
        <w:t>"Cognitive Dysfunction"[All Fields] OR</w:t>
      </w:r>
      <w:r w:rsidRPr="000B53E0">
        <w:rPr>
          <w:rFonts w:hint="eastAsia"/>
        </w:rPr>
        <w:t xml:space="preserve"> </w:t>
      </w:r>
      <w:r w:rsidRPr="000B53E0">
        <w:t>"Cognitive Impairment"[All Fields] OR</w:t>
      </w:r>
      <w:r w:rsidRPr="000B53E0">
        <w:rPr>
          <w:rFonts w:hint="eastAsia"/>
        </w:rPr>
        <w:t xml:space="preserve"> </w:t>
      </w:r>
      <w:r w:rsidRPr="000B53E0">
        <w:t>(Cognitive[All Fields] AND Impairment[All Fields])</w:t>
      </w:r>
    </w:p>
    <w:p w14:paraId="7A40508B" w14:textId="77777777" w:rsidR="00467730" w:rsidRPr="000B53E0" w:rsidRDefault="00467730" w:rsidP="00467730">
      <w:r w:rsidRPr="000B53E0">
        <w:rPr>
          <w:rFonts w:hint="eastAsia"/>
        </w:rPr>
        <w:lastRenderedPageBreak/>
        <w:t>#</w:t>
      </w:r>
      <w:r w:rsidRPr="000B53E0">
        <w:t xml:space="preserve">3. </w:t>
      </w:r>
    </w:p>
    <w:p w14:paraId="105ECEE6" w14:textId="77777777" w:rsidR="00467730" w:rsidRPr="000B53E0" w:rsidRDefault="00467730" w:rsidP="00467730">
      <w:r w:rsidRPr="000B53E0">
        <w:t>“autosomal dominant”[All Fields] OR</w:t>
      </w:r>
      <w:r w:rsidRPr="000B53E0">
        <w:rPr>
          <w:rFonts w:hint="eastAsia"/>
        </w:rPr>
        <w:t xml:space="preserve"> </w:t>
      </w:r>
      <w:r w:rsidRPr="000B53E0">
        <w:t>“autosomal recessive”[All Fields] OR</w:t>
      </w:r>
      <w:r w:rsidRPr="000B53E0">
        <w:rPr>
          <w:rFonts w:hint="eastAsia"/>
        </w:rPr>
        <w:t xml:space="preserve"> </w:t>
      </w:r>
      <w:r w:rsidRPr="000B53E0">
        <w:t>familial[All Fields] OR</w:t>
      </w:r>
      <w:r w:rsidRPr="000B53E0">
        <w:rPr>
          <w:rFonts w:hint="eastAsia"/>
        </w:rPr>
        <w:t xml:space="preserve"> h</w:t>
      </w:r>
      <w:r w:rsidRPr="000B53E0">
        <w:t>ereditary[All Fields] OR</w:t>
      </w:r>
      <w:r w:rsidRPr="000B53E0">
        <w:rPr>
          <w:rFonts w:hint="eastAsia"/>
        </w:rPr>
        <w:t xml:space="preserve"> </w:t>
      </w:r>
      <w:r w:rsidRPr="000B53E0">
        <w:t>Hematuria[Mesh] OR</w:t>
      </w:r>
      <w:r w:rsidRPr="000B53E0">
        <w:rPr>
          <w:rFonts w:hint="eastAsia"/>
        </w:rPr>
        <w:t xml:space="preserve"> </w:t>
      </w:r>
      <w:r w:rsidRPr="000B53E0">
        <w:t>Hematuria[All Fields] OR</w:t>
      </w:r>
      <w:r w:rsidRPr="000B53E0">
        <w:rPr>
          <w:rFonts w:hint="eastAsia"/>
        </w:rPr>
        <w:t xml:space="preserve"> </w:t>
      </w:r>
      <w:r w:rsidRPr="000B53E0">
        <w:t>“artery tortuosity”[All Fields] OR “arterial tortuosity”[All Fields] OR Porencephaly[Mesh] OR</w:t>
      </w:r>
      <w:r w:rsidRPr="000B53E0">
        <w:rPr>
          <w:rFonts w:hint="eastAsia"/>
        </w:rPr>
        <w:t xml:space="preserve"> </w:t>
      </w:r>
      <w:r w:rsidRPr="000B53E0">
        <w:t xml:space="preserve">Porencephaly[All Fields] </w:t>
      </w:r>
    </w:p>
    <w:p w14:paraId="2033FE56" w14:textId="77777777" w:rsidR="00467730" w:rsidRPr="000B53E0" w:rsidRDefault="00467730" w:rsidP="00467730"/>
    <w:p w14:paraId="05B0E63D" w14:textId="77777777" w:rsidR="00467730" w:rsidRPr="000B53E0" w:rsidRDefault="00467730" w:rsidP="00467730">
      <w:r w:rsidRPr="000B53E0">
        <w:rPr>
          <w:rFonts w:hint="eastAsia"/>
        </w:rPr>
        <w:t>#</w:t>
      </w:r>
      <w:r w:rsidRPr="000B53E0">
        <w:t xml:space="preserve">4. </w:t>
      </w:r>
    </w:p>
    <w:p w14:paraId="6E7D6017" w14:textId="77777777" w:rsidR="00467730" w:rsidRPr="000B53E0" w:rsidRDefault="00467730" w:rsidP="00467730">
      <w:r w:rsidRPr="000B53E0">
        <w:t>“Angiopathy, Hereditary, With Nephropathy, Aneurysms, And Muscle Cramps”[Supplementary Concept]</w:t>
      </w:r>
      <w:r w:rsidRPr="000B53E0">
        <w:rPr>
          <w:rFonts w:hint="eastAsia"/>
        </w:rPr>
        <w:t xml:space="preserve"> </w:t>
      </w:r>
      <w:r w:rsidRPr="000B53E0">
        <w:t>OR HANAC[All Fields] OR (Angiopathy[All Fields] AND Hereditary[All Fields] AND Nephropathy[All Fields] AND Aneurysms[All Fields] AND “Muscle Cramps”[All Fields]) OR</w:t>
      </w:r>
      <w:r w:rsidRPr="000B53E0">
        <w:rPr>
          <w:rFonts w:hint="eastAsia"/>
        </w:rPr>
        <w:t xml:space="preserve"> </w:t>
      </w:r>
      <w:r w:rsidRPr="000B53E0">
        <w:t>PADMAL [All Fields] OR</w:t>
      </w:r>
      <w:r w:rsidRPr="000B53E0">
        <w:rPr>
          <w:rFonts w:hint="eastAsia"/>
        </w:rPr>
        <w:t xml:space="preserve"> </w:t>
      </w:r>
      <w:r w:rsidRPr="000B53E0">
        <w:t>(pontine[All Fields] AND autosomal[All Fields] AND dominant[All Fields] AND microangiopathy[All Fields] AND leukoencephalopathy[All Fields]) OR</w:t>
      </w:r>
      <w:r w:rsidRPr="000B53E0">
        <w:rPr>
          <w:rFonts w:hint="eastAsia"/>
        </w:rPr>
        <w:t xml:space="preserve"> </w:t>
      </w:r>
      <w:r w:rsidRPr="000B53E0">
        <w:t>(“multi-infarct”[All Fields] AND dementia [All Fields] AND Swedish [All Fields]) OR</w:t>
      </w:r>
      <w:r w:rsidRPr="000B53E0">
        <w:rPr>
          <w:rFonts w:hint="eastAsia"/>
        </w:rPr>
        <w:t xml:space="preserve"> </w:t>
      </w:r>
      <w:proofErr w:type="spellStart"/>
      <w:r w:rsidRPr="000B53E0">
        <w:t>hMID</w:t>
      </w:r>
      <w:proofErr w:type="spellEnd"/>
      <w:r w:rsidRPr="000B53E0">
        <w:t>[All Fields] OR</w:t>
      </w:r>
      <w:r w:rsidRPr="000B53E0">
        <w:rPr>
          <w:rFonts w:hint="eastAsia"/>
        </w:rPr>
        <w:t xml:space="preserve"> </w:t>
      </w:r>
      <w:r w:rsidRPr="000B53E0">
        <w:t>HEMID[All Fields]</w:t>
      </w:r>
    </w:p>
    <w:p w14:paraId="5ADC3975" w14:textId="77777777" w:rsidR="00467730" w:rsidRPr="00E17796" w:rsidRDefault="00467730" w:rsidP="00467730"/>
    <w:p w14:paraId="4D9514F2" w14:textId="77777777" w:rsidR="00467730" w:rsidRDefault="00467730" w:rsidP="00467730">
      <w:r>
        <w:rPr>
          <w:rFonts w:hint="eastAsia"/>
        </w:rPr>
        <w:t>#</w:t>
      </w:r>
      <w:r>
        <w:t>1 AND (#2 OR #3) OR #4</w:t>
      </w:r>
    </w:p>
    <w:p w14:paraId="57278187" w14:textId="77777777" w:rsidR="002F04E5" w:rsidRDefault="002F04E5" w:rsidP="00467730"/>
    <w:p w14:paraId="058E39A0" w14:textId="38186EDD" w:rsidR="002F04E5" w:rsidRPr="00BC0E10" w:rsidRDefault="002F04E5" w:rsidP="00467730">
      <w:pPr>
        <w:sectPr w:rsidR="002F04E5" w:rsidRPr="00BC0E10" w:rsidSect="00127D71">
          <w:pgSz w:w="11900" w:h="16840"/>
          <w:pgMar w:top="1985" w:right="1701" w:bottom="1701" w:left="1701" w:header="851" w:footer="992" w:gutter="0"/>
          <w:lnNumType w:countBy="1"/>
          <w:cols w:space="425"/>
          <w:docGrid w:type="lines" w:linePitch="400"/>
        </w:sectPr>
      </w:pPr>
    </w:p>
    <w:p w14:paraId="71AC05C1" w14:textId="20FFDBA5" w:rsidR="00197610" w:rsidRPr="007D1EBC" w:rsidRDefault="00197610" w:rsidP="00197610">
      <w:pPr>
        <w:pStyle w:val="2"/>
      </w:pPr>
      <w:r>
        <w:lastRenderedPageBreak/>
        <w:t xml:space="preserve">Supplementary Table 1. The results of ACMG classification of excluded </w:t>
      </w:r>
      <w:r w:rsidR="00400C78">
        <w:t>mutation</w:t>
      </w:r>
      <w:r>
        <w:t>s</w:t>
      </w:r>
    </w:p>
    <w:tbl>
      <w:tblPr>
        <w:tblW w:w="1314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136"/>
        <w:gridCol w:w="1140"/>
        <w:gridCol w:w="1744"/>
        <w:gridCol w:w="1139"/>
        <w:gridCol w:w="1139"/>
        <w:gridCol w:w="1139"/>
        <w:gridCol w:w="1139"/>
        <w:gridCol w:w="1139"/>
        <w:gridCol w:w="1139"/>
        <w:gridCol w:w="1290"/>
      </w:tblGrid>
      <w:tr w:rsidR="00197610" w:rsidRPr="007D1EBC" w14:paraId="7B2A67FF" w14:textId="77777777" w:rsidTr="00783D71">
        <w:trPr>
          <w:trHeight w:val="300"/>
        </w:trPr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5A0D7" w14:textId="52AA2CBC" w:rsidR="00197610" w:rsidRPr="007D1EBC" w:rsidRDefault="00400C78" w:rsidP="00783D71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utation</w:t>
            </w:r>
            <w:r w:rsidR="00197610" w:rsidRPr="007D1EBC">
              <w:rPr>
                <w:rFonts w:cs="Times New Roman"/>
                <w:sz w:val="16"/>
                <w:szCs w:val="16"/>
              </w:rPr>
              <w:t>s</w:t>
            </w:r>
          </w:p>
        </w:tc>
        <w:tc>
          <w:tcPr>
            <w:tcW w:w="11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84F51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proofErr w:type="spellStart"/>
            <w:r w:rsidRPr="007D1EBC">
              <w:rPr>
                <w:rFonts w:cs="Times New Roman"/>
                <w:sz w:val="16"/>
                <w:szCs w:val="16"/>
              </w:rPr>
              <w:t>rsID</w:t>
            </w:r>
            <w:proofErr w:type="spellEnd"/>
          </w:p>
        </w:tc>
        <w:tc>
          <w:tcPr>
            <w:tcW w:w="17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7AFF8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proofErr w:type="spellStart"/>
            <w:r w:rsidRPr="007D1EBC">
              <w:rPr>
                <w:rFonts w:cs="Times New Roman"/>
                <w:sz w:val="16"/>
                <w:szCs w:val="16"/>
              </w:rPr>
              <w:t>ClinVar</w:t>
            </w:r>
            <w:proofErr w:type="spellEnd"/>
          </w:p>
        </w:tc>
        <w:tc>
          <w:tcPr>
            <w:tcW w:w="11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672E4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PVS</w:t>
            </w:r>
          </w:p>
        </w:tc>
        <w:tc>
          <w:tcPr>
            <w:tcW w:w="11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27EB5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PS</w:t>
            </w:r>
          </w:p>
        </w:tc>
        <w:tc>
          <w:tcPr>
            <w:tcW w:w="11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38C1F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PM</w:t>
            </w:r>
          </w:p>
        </w:tc>
        <w:tc>
          <w:tcPr>
            <w:tcW w:w="11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334BD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PP</w:t>
            </w:r>
          </w:p>
        </w:tc>
        <w:tc>
          <w:tcPr>
            <w:tcW w:w="11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B0855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BS</w:t>
            </w:r>
          </w:p>
        </w:tc>
        <w:tc>
          <w:tcPr>
            <w:tcW w:w="11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B7E46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BP</w:t>
            </w: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7EB4B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ACMG</w:t>
            </w:r>
            <w:r>
              <w:rPr>
                <w:rFonts w:cs="Times New Roman"/>
                <w:sz w:val="16"/>
                <w:szCs w:val="16"/>
              </w:rPr>
              <w:t xml:space="preserve"> c</w:t>
            </w:r>
            <w:r w:rsidRPr="007D1EBC">
              <w:rPr>
                <w:rFonts w:cs="Times New Roman"/>
                <w:sz w:val="16"/>
                <w:szCs w:val="16"/>
              </w:rPr>
              <w:t>riteria</w:t>
            </w:r>
          </w:p>
        </w:tc>
      </w:tr>
      <w:tr w:rsidR="00197610" w:rsidRPr="007D1EBC" w14:paraId="566C61AE" w14:textId="77777777" w:rsidTr="00783D71">
        <w:trPr>
          <w:trHeight w:val="300"/>
        </w:trPr>
        <w:tc>
          <w:tcPr>
            <w:tcW w:w="21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493FB" w14:textId="77777777" w:rsidR="00197610" w:rsidRPr="00B610E1" w:rsidRDefault="00197610" w:rsidP="00783D71">
            <w:pPr>
              <w:rPr>
                <w:rFonts w:cs="Times New Roman"/>
                <w:i/>
                <w:iCs/>
                <w:sz w:val="16"/>
                <w:szCs w:val="16"/>
              </w:rPr>
            </w:pPr>
            <w:r w:rsidRPr="00B610E1">
              <w:rPr>
                <w:rFonts w:cs="Times New Roman"/>
                <w:i/>
                <w:iCs/>
                <w:sz w:val="16"/>
                <w:szCs w:val="16"/>
              </w:rPr>
              <w:t>COL4A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DBEDA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F93A6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03B39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CAD1C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9D5E1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ECFE3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A0552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AC3B3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28A9C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</w:p>
        </w:tc>
      </w:tr>
      <w:tr w:rsidR="00197610" w:rsidRPr="007D1EBC" w14:paraId="152C5342" w14:textId="77777777" w:rsidTr="00783D71">
        <w:trPr>
          <w:trHeight w:val="300"/>
        </w:trPr>
        <w:tc>
          <w:tcPr>
            <w:tcW w:w="21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C3657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c.3368A&gt;G, p.Glu1123Gly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D712E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rs117412802</w:t>
            </w:r>
          </w:p>
        </w:tc>
        <w:tc>
          <w:tcPr>
            <w:tcW w:w="1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C0026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Benign/Likely Benign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E972F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AB6C6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29575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1, 2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C86F0" w14:textId="77777777" w:rsidR="00197610" w:rsidRPr="007D1EBC" w:rsidRDefault="00197610" w:rsidP="00783D71">
            <w:pPr>
              <w:jc w:val="right"/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1926F" w14:textId="77777777" w:rsidR="00197610" w:rsidRPr="007D1EBC" w:rsidRDefault="00197610" w:rsidP="00783D71">
            <w:pPr>
              <w:jc w:val="right"/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4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B7FB8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4, 6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F960E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Likely benign</w:t>
            </w:r>
          </w:p>
        </w:tc>
      </w:tr>
      <w:tr w:rsidR="00197610" w:rsidRPr="007D1EBC" w14:paraId="604722F7" w14:textId="77777777" w:rsidTr="00783D71">
        <w:trPr>
          <w:trHeight w:val="300"/>
        </w:trPr>
        <w:tc>
          <w:tcPr>
            <w:tcW w:w="21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2B8FB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c.3448C&gt;A, p.Gln1150Lys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F6342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F87F0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Benign/Likely Benign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EB510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50D78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26239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1, 2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F164D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3, 4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7498A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CE423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4, 6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8E49D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Likely benign</w:t>
            </w:r>
          </w:p>
        </w:tc>
      </w:tr>
      <w:tr w:rsidR="00197610" w:rsidRPr="007D1EBC" w14:paraId="73140509" w14:textId="77777777" w:rsidTr="00783D71">
        <w:trPr>
          <w:trHeight w:val="300"/>
        </w:trPr>
        <w:tc>
          <w:tcPr>
            <w:tcW w:w="21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545F5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c.5068G&gt;A, p.Ala1690Thr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994E1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rs201105747</w:t>
            </w:r>
          </w:p>
        </w:tc>
        <w:tc>
          <w:tcPr>
            <w:tcW w:w="1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16383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Benign/Likely Benign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38862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3F1BF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DCD34" w14:textId="77777777" w:rsidR="00197610" w:rsidRPr="007D1EBC" w:rsidRDefault="00197610" w:rsidP="00783D71">
            <w:pPr>
              <w:jc w:val="right"/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2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63329" w14:textId="77777777" w:rsidR="00197610" w:rsidRPr="007D1EBC" w:rsidRDefault="00197610" w:rsidP="00783D71">
            <w:pPr>
              <w:jc w:val="right"/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5929F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6B8CD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4, 6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C5E8D" w14:textId="77777777" w:rsidR="00197610" w:rsidRPr="007D1EBC" w:rsidRDefault="00197610" w:rsidP="00783D71">
            <w:pPr>
              <w:rPr>
                <w:rFonts w:cs="Times New Roman"/>
                <w:sz w:val="16"/>
                <w:szCs w:val="16"/>
              </w:rPr>
            </w:pPr>
            <w:r w:rsidRPr="007D1EBC">
              <w:rPr>
                <w:rFonts w:cs="Times New Roman"/>
                <w:sz w:val="16"/>
                <w:szCs w:val="16"/>
              </w:rPr>
              <w:t>Likely benign</w:t>
            </w:r>
          </w:p>
        </w:tc>
      </w:tr>
    </w:tbl>
    <w:p w14:paraId="06122189" w14:textId="77777777" w:rsidR="00197610" w:rsidRDefault="00197610" w:rsidP="00197610">
      <w:r>
        <w:rPr>
          <w:rFonts w:hint="eastAsia"/>
        </w:rPr>
        <w:t>N</w:t>
      </w:r>
      <w:r>
        <w:t>A indicates not available.</w:t>
      </w:r>
    </w:p>
    <w:p w14:paraId="621224DA" w14:textId="527FA60D" w:rsidR="00197610" w:rsidRDefault="00197610" w:rsidP="00197610">
      <w:r>
        <w:br w:type="page"/>
      </w:r>
    </w:p>
    <w:p w14:paraId="5C493735" w14:textId="77777777" w:rsidR="00197610" w:rsidRDefault="00197610" w:rsidP="00197610"/>
    <w:p w14:paraId="3C4562C0" w14:textId="288B0105" w:rsidR="00467730" w:rsidRDefault="00467730" w:rsidP="00467730">
      <w:pPr>
        <w:pStyle w:val="2"/>
      </w:pPr>
      <w:r>
        <w:t xml:space="preserve">Supplementary </w:t>
      </w:r>
      <w:r w:rsidR="0031733D">
        <w:t>T</w:t>
      </w:r>
      <w:r>
        <w:t xml:space="preserve">able </w:t>
      </w:r>
      <w:r w:rsidR="00197610">
        <w:t>2</w:t>
      </w:r>
      <w:r>
        <w:t xml:space="preserve">. </w:t>
      </w:r>
      <w:r w:rsidR="00400C78">
        <w:t>Mutation</w:t>
      </w:r>
      <w:r>
        <w:t>s included in this study</w:t>
      </w:r>
    </w:p>
    <w:tbl>
      <w:tblPr>
        <w:tblW w:w="13051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941"/>
        <w:gridCol w:w="1405"/>
        <w:gridCol w:w="1404"/>
        <w:gridCol w:w="983"/>
        <w:gridCol w:w="844"/>
        <w:gridCol w:w="1124"/>
        <w:gridCol w:w="1124"/>
        <w:gridCol w:w="1685"/>
        <w:gridCol w:w="858"/>
        <w:gridCol w:w="776"/>
      </w:tblGrid>
      <w:tr w:rsidR="00467730" w:rsidRPr="00552677" w14:paraId="69B22B3B" w14:textId="77777777" w:rsidTr="00217607">
        <w:trPr>
          <w:trHeight w:val="300"/>
        </w:trPr>
        <w:tc>
          <w:tcPr>
            <w:tcW w:w="2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A3F5C" w14:textId="77EF5A55" w:rsidR="00467730" w:rsidRPr="00552677" w:rsidRDefault="00400C78" w:rsidP="00217607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utation</w:t>
            </w:r>
            <w:r w:rsidR="00467730" w:rsidRPr="00552677">
              <w:rPr>
                <w:rFonts w:cs="Times New Roman"/>
                <w:sz w:val="16"/>
                <w:szCs w:val="16"/>
              </w:rPr>
              <w:t>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D7D92" w14:textId="70384C5D" w:rsidR="00467730" w:rsidRPr="00552677" w:rsidRDefault="00400C78" w:rsidP="00217607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utation</w:t>
            </w:r>
            <w:r w:rsidR="00467730" w:rsidRPr="00552677">
              <w:rPr>
                <w:rFonts w:cs="Times New Roman"/>
                <w:sz w:val="16"/>
                <w:szCs w:val="16"/>
              </w:rPr>
              <w:t xml:space="preserve"> Type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7190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Domain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7732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t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9DB6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 xml:space="preserve">Exon, </w:t>
            </w:r>
          </w:p>
          <w:p w14:paraId="56E2499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Intro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E23E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Exac3.1</w:t>
            </w:r>
          </w:p>
          <w:p w14:paraId="7F2382D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frequency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082D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proofErr w:type="spellStart"/>
            <w:r w:rsidRPr="00552677">
              <w:rPr>
                <w:rFonts w:cs="Times New Roman"/>
                <w:sz w:val="16"/>
                <w:szCs w:val="16"/>
              </w:rPr>
              <w:t>rsID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79C0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ACMG Criteria</w:t>
            </w:r>
          </w:p>
        </w:tc>
        <w:tc>
          <w:tcPr>
            <w:tcW w:w="8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9043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Aneurysm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4A09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Ref</w:t>
            </w:r>
          </w:p>
        </w:tc>
      </w:tr>
      <w:tr w:rsidR="00467730" w:rsidRPr="00552677" w14:paraId="4C4C5DE3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156D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Duplication/CNV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E53B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EA85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DCE8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9DE1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A4DF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E7B6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1544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Uncertain significance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AAED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2246E" w14:textId="07DBF14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Magriço&lt;/Author&gt;&lt;Year&gt;2023&lt;/Year&gt;&lt;RecNum&gt;6866&lt;/RecNum&gt;&lt;DisplayText&gt;&lt;style size="10"&gt;[1]&lt;/style&gt;&lt;/DisplayText&gt;&lt;record&gt;&lt;rec-number&gt;6866&lt;/rec-number&gt;&lt;foreign-keys&gt;&lt;key app="EN" db-id="pv2tf5fwt5x55le2wwcvpvfjw20e5epf922w" timestamp="1676579344" guid="e7d8a899-87d1-48ef-8829-d641f9faa4a1"&gt;6866&lt;/key&gt;&lt;/foreign-keys&gt;&lt;ref-type name="Journal Article"&gt;17&lt;/ref-type&gt;&lt;contributors&gt;&lt;authors&gt;&lt;author&gt;Magriço, M.&lt;/author&gt;&lt;author&gt;Serôdio, M.&lt;/author&gt;&lt;author&gt;Baptista, M. V.&lt;/author&gt;&lt;/authors&gt;&lt;/contributors&gt;&lt;auth-address&gt;Department of Neurology, Hospital de Egas Moniz, Centro Hospitalar de Lisboa Ocidental, Rua da Junqueira 126, 1349-019, Lisbon, Portugal. marta.icn.magrico@gmail.com.&amp;#xD;Department of Neurology, Hospital de Egas Moniz, Centro Hospitalar de Lisboa Ocidental, Rua da Junqueira 126, 1349-019, Lisbon, Portugal.&amp;#xD;Chronic Diseases Research Centre (CEDOC), Faculdade de Ciências Médicas | NOVA Medical School, Universidade NOVA de Lisboa, Lisbon, Portugal.&lt;/auth-address&gt;&lt;titles&gt;&lt;title&gt;&lt;style face="normal" font="default" size="100%"&gt;Intracerebral hemorrhage as the sole manifestation of &lt;/style&gt;&lt;style face="italic" font="default" size="100%"&gt;COL4A1/A2&lt;/style&gt;&lt;style face="normal" font="default" size="100%"&gt; duplications&lt;/style&gt;&lt;/title&gt;&lt;secondary-title&gt;Neurol Sci&lt;/secondary-title&gt;&lt;/titles&gt;&lt;periodical&gt;&lt;full-title&gt;Neurol Sci&lt;/full-title&gt;&lt;/periodical&gt;&lt;pages&gt;1089-1091&lt;/pages&gt;&lt;volume&gt;44&lt;/volume&gt;&lt;number&gt;3&lt;/number&gt;&lt;edition&gt;2022/10/21&lt;/edition&gt;&lt;keywords&gt;&lt;keyword&gt;Humans&lt;/keyword&gt;&lt;keyword&gt;*Cerebral Hemorrhage/diagnostic imaging/genetics&lt;/keyword&gt;&lt;keyword&gt;Mutation&lt;/keyword&gt;&lt;keyword&gt;*Collagen Type IV/genetics&lt;/keyword&gt;&lt;/keywords&gt;&lt;dates&gt;&lt;year&gt;2023&lt;/year&gt;&lt;pub-dates&gt;&lt;date&gt;Mar&lt;/date&gt;&lt;/pub-dates&gt;&lt;/dates&gt;&lt;isbn&gt;1590-1874&lt;/isbn&gt;&lt;accession-num&gt;36264376&lt;/accession-num&gt;&lt;urls&gt;&lt;/urls&gt;&lt;electronic-resource-num&gt;10.1007/s10072-022-06463-4&lt;/electronic-resource-num&gt;&lt;remote-database-provider&gt;NLM&lt;/remote-database-provider&gt;&lt;language&gt;eng&lt;/language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7CB04388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AA3B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Duplication/CNV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7333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4A45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2666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EE5A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D94B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EB77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08C7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Uncertain significance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AB63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BFEF1" w14:textId="3AD7AFC8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SZW5hcmQ8L0F1dGhvcj48WWVhcj4yMDE0PC9ZZWFyPjxS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SZW5hcmQ8L0F1dGhvcj48WWVhcj4yMDE0PC9ZZWFyPjxS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724BC4AA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BAC6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Duplication/CNV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17F6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23F2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EA5B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968A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0A77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516B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50A7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Uncertain significance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FB34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E67AA" w14:textId="4599C58B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Saskin&lt;/Author&gt;&lt;Year&gt;2018&lt;/Year&gt;&lt;RecNum&gt;5589&lt;/RecNum&gt;&lt;DisplayText&gt;&lt;style size="10"&gt;[3]&lt;/style&gt;&lt;/DisplayText&gt;&lt;record&gt;&lt;rec-number&gt;5589&lt;/rec-number&gt;&lt;foreign-keys&gt;&lt;key app="EN" db-id="pv2tf5fwt5x55le2wwcvpvfjw20e5epf922w" timestamp="1676546837" guid="15df0ac8-428d-405a-8f44-e9da1cbfc9b4"&gt;5589&lt;/key&gt;&lt;/foreign-keys&gt;&lt;ref-type name="Journal Article"&gt;17&lt;/ref-type&gt;&lt;contributors&gt;&lt;authors&gt;&lt;author&gt;Saskin, A.&lt;/author&gt;&lt;author&gt;Sillon, G.&lt;/author&gt;&lt;author&gt;Palfreeman, N.&lt;/author&gt;&lt;author&gt;Buhas, D.&lt;/author&gt;&lt;/authors&gt;&lt;/contributors&gt;&lt;titles&gt;&lt;title&gt;&lt;style face="italic" font="default" size="100%"&gt;COL4A1/2&lt;/style&gt;&lt;style face="normal" font="default" size="100%"&gt; CNVs and cerebral small vessel disease Narrowing in on the critical chromosomal region&lt;/style&gt;&lt;/title&gt;&lt;secondary-title&gt;Neurology&lt;/secondary-title&gt;&lt;/titles&gt;&lt;periodical&gt;&lt;full-title&gt;Neurology&lt;/full-title&gt;&lt;/periodical&gt;&lt;pages&gt;1026-1028&lt;/pages&gt;&lt;volume&gt;90&lt;/volume&gt;&lt;number&gt;22&lt;/number&gt;&lt;dates&gt;&lt;year&gt;2018&lt;/year&gt;&lt;pub-dates&gt;&lt;date&gt;May&lt;/date&gt;&lt;/pub-dates&gt;&lt;/dates&gt;&lt;isbn&gt;0028-3878&lt;/isbn&gt;&lt;accession-num&gt;WOS:000439186600019&lt;/accession-num&gt;&lt;urls&gt;&lt;related-urls&gt;&lt;url&gt;&amp;lt;Go to ISI&amp;gt;://WOS:000439186600019&lt;/url&gt;&lt;/related-urls&gt;&lt;/urls&gt;&lt;electronic-resource-num&gt;10.1212/wnl.0000000000005601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1472A939" w14:textId="77777777" w:rsidTr="00217607">
        <w:trPr>
          <w:trHeight w:val="300"/>
        </w:trPr>
        <w:tc>
          <w:tcPr>
            <w:tcW w:w="13051" w:type="dxa"/>
            <w:gridSpan w:val="10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49AC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i/>
                <w:iCs/>
                <w:sz w:val="16"/>
                <w:szCs w:val="16"/>
              </w:rPr>
              <w:t>COL4A1</w:t>
            </w:r>
          </w:p>
        </w:tc>
      </w:tr>
      <w:tr w:rsidR="00467730" w:rsidRPr="00552677" w14:paraId="0242EE98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2BCE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1A&gt;T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5076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Start Codon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9404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Signa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3991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400A2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9306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39CE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6A1C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85B8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C31E4" w14:textId="5CF91CEE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Breedveld&lt;/Author&gt;&lt;Year&gt;2006&lt;/Year&gt;&lt;RecNum&gt;5831&lt;/RecNum&gt;&lt;DisplayText&gt;&lt;style size="10"&gt;[4]&lt;/style&gt;&lt;/DisplayText&gt;&lt;record&gt;&lt;rec-number&gt;5831&lt;/rec-number&gt;&lt;foreign-keys&gt;&lt;key app="EN" db-id="pv2tf5fwt5x55le2wwcvpvfjw20e5epf922w" timestamp="1676546837" guid="fcaf6041-8442-4be4-b9e9-e08734e693e7"&gt;5831&lt;/key&gt;&lt;/foreign-keys&gt;&lt;ref-type name="Journal Article"&gt;17&lt;/ref-type&gt;&lt;contributors&gt;&lt;authors&gt;&lt;author&gt;Breedveld, G.&lt;/author&gt;&lt;author&gt;de Coo, I. F.&lt;/author&gt;&lt;author&gt;Lequin, M. H.&lt;/author&gt;&lt;author&gt;Arts, W. F. M.&lt;/author&gt;&lt;author&gt;Heutink, P.&lt;/author&gt;&lt;author&gt;Gould, D. B.&lt;/author&gt;&lt;author&gt;John, S. W. M.&lt;/author&gt;&lt;author&gt;Oostra, B.&lt;/author&gt;&lt;author&gt;Mancini, G. M. S.&lt;/author&gt;&lt;/authors&gt;&lt;/contributors&gt;&lt;titles&gt;&lt;title&gt;&lt;style face="normal" font="default" size="100%"&gt;Novel mutations in three families confirm a major role of &lt;/style&gt;&lt;style face="italic" font="default" size="100%"&gt;COL4A1&lt;/style&gt;&lt;style face="normal" font="default" size="100%"&gt; in hereditary porencephaly&lt;/style&gt;&lt;/title&gt;&lt;secondary-title&gt;Journal of Medical Genetics&lt;/secondary-title&gt;&lt;/titles&gt;&lt;periodical&gt;&lt;full-title&gt;Journal of Medical Genetics&lt;/full-title&gt;&lt;/periodical&gt;&lt;pages&gt;490-495&lt;/pages&gt;&lt;volume&gt;43&lt;/volume&gt;&lt;number&gt;6&lt;/number&gt;&lt;dates&gt;&lt;year&gt;2006&lt;/year&gt;&lt;pub-dates&gt;&lt;date&gt;Jun&lt;/date&gt;&lt;/pub-dates&gt;&lt;/dates&gt;&lt;isbn&gt;0022-2593&lt;/isbn&gt;&lt;accession-num&gt;WOS:000237973300004&lt;/accession-num&gt;&lt;urls&gt;&lt;related-urls&gt;&lt;url&gt;&amp;lt;Go to ISI&amp;gt;://WOS:000237973300004&lt;/url&gt;&lt;/related-urls&gt;&lt;/urls&gt;&lt;electronic-resource-num&gt;10.1136/jmg.2005.035584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158C836E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7ECF2" w14:textId="77777777" w:rsidR="00467730" w:rsidRPr="00DE3584" w:rsidRDefault="00467730" w:rsidP="00217607">
            <w:pPr>
              <w:rPr>
                <w:rFonts w:cs="Times New Roman"/>
                <w:sz w:val="16"/>
                <w:szCs w:val="16"/>
                <w:lang w:val="sv-SE"/>
              </w:rPr>
            </w:pPr>
            <w:r w:rsidRPr="00DE3584">
              <w:rPr>
                <w:rFonts w:cs="Times New Roman"/>
                <w:sz w:val="16"/>
                <w:szCs w:val="16"/>
                <w:lang w:val="sv-SE"/>
              </w:rPr>
              <w:t>c.236G&gt;T, p.Gly79Val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9F4C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15B1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7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0CD6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419BE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C72A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7485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ED2A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Uncertain significance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4081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84143" w14:textId="09C8DD56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Caetano&lt;/Author&gt;&lt;Year&gt;2015&lt;/Year&gt;&lt;RecNum&gt;10948&lt;/RecNum&gt;&lt;DisplayText&gt;&lt;style size="10"&gt;[5]&lt;/style&gt;&lt;/DisplayText&gt;&lt;record&gt;&lt;rec-number&gt;10948&lt;/rec-number&gt;&lt;foreign-keys&gt;&lt;key app="EN" db-id="pv2tf5fwt5x55le2wwcvpvfjw20e5epf922w" timestamp="1688416207" guid="0f970832-d899-4b11-b878-9bc922a4e010"&gt;10948&lt;/key&gt;&lt;/foreign-keys&gt;&lt;ref-type name="Journal Article"&gt;17&lt;/ref-type&gt;&lt;contributors&gt;&lt;authors&gt;&lt;author&gt;Caetano, André&lt;/author&gt;&lt;author&gt;Barbosa, Raquel&lt;/author&gt;&lt;author&gt;Costa, João&lt;/author&gt;&lt;author&gt;Viana-Baptista, Miguel &lt;/author&gt;&lt;/authors&gt;&lt;/contributors&gt;&lt;titles&gt;&lt;title&gt;&lt;style face="normal" font="default" size="100%"&gt;Incomplete HANAC (Hereditary angiopathy, nephropathy, aneurysms, and muscle cramps) syndrome and the first &lt;/style&gt;&lt;style face="italic" font="default" size="100%"&gt;COL4A1&lt;/style&gt;&lt;style face="normal" font="default" size="100%"&gt; gene mutation in Portugal (Portuguese)&lt;/style&gt;&lt;/title&gt;&lt;secondary-title&gt;Sinapse&lt;/secondary-title&gt;&lt;/titles&gt;&lt;periodical&gt;&lt;full-title&gt;Sinapse&lt;/full-title&gt;&lt;/periodical&gt;&lt;pages&gt;23-6&lt;/pages&gt;&lt;volume&gt;15&lt;/volume&gt;&lt;number&gt;1&lt;/number&gt;&lt;dates&gt;&lt;year&gt;2015&lt;/year&gt;&lt;/dates&gt;&lt;urls&gt;&lt;/urls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5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50E0E7E3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ACF8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347C&gt;T, p.Pro116Leu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758B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3179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7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C845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G-M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D2BC8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58A60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0.000019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A3BF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rs53881676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AA02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Uncertain significance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F184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3AF17" w14:textId="73E40E01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UcmFlbmthPC9BdXRob3I+PFllYXI+MjAxOTwvWWVhcj48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UcmFlbmthPC9BdXRob3I+PFllYXI+MjAxOTwvWWVhcj48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6,7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7208EE45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CC3D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553-2A&gt;G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1B07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Splice Sit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AFF1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93B5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59F7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Intron 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2860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D459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3736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FA75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280EE" w14:textId="32F37BCD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Kellett&lt;/Author&gt;&lt;Year&gt;2018&lt;/Year&gt;&lt;RecNum&gt;5591&lt;/RecNum&gt;&lt;DisplayText&gt;&lt;style size="10"&gt;[8]&lt;/style&gt;&lt;/DisplayText&gt;&lt;record&gt;&lt;rec-number&gt;5591&lt;/rec-number&gt;&lt;foreign-keys&gt;&lt;key app="EN" db-id="pv2tf5fwt5x55le2wwcvpvfjw20e5epf922w" timestamp="1676546837" guid="4906dc44-b877-4a6e-b277-549682b8d299"&gt;5591&lt;/key&gt;&lt;/foreign-keys&gt;&lt;ref-type name="Journal Article"&gt;17&lt;/ref-type&gt;&lt;contributors&gt;&lt;authors&gt;&lt;author&gt;Kellett, S.&lt;/author&gt;&lt;author&gt;Lemaire, M.&lt;/author&gt;&lt;author&gt;Miller, S. P.&lt;/author&gt;&lt;author&gt;Licht, C.&lt;/author&gt;&lt;author&gt;Yoon, G.&lt;/author&gt;&lt;author&gt;Dlamini, N.&lt;/author&gt;&lt;author&gt;Noone, D.&lt;/author&gt;&lt;/authors&gt;&lt;/contributors&gt;&lt;titles&gt;&lt;title&gt;Neonatal stroke and haematuria: Questions and Answers&lt;/title&gt;&lt;secondary-title&gt;Pediatric Nephrology&lt;/secondary-title&gt;&lt;/titles&gt;&lt;periodical&gt;&lt;full-title&gt;Pediatric Nephrology&lt;/full-title&gt;&lt;/periodical&gt;&lt;pages&gt;805-811&lt;/pages&gt;&lt;volume&gt;33&lt;/volume&gt;&lt;number&gt;5&lt;/number&gt;&lt;dates&gt;&lt;year&gt;2018&lt;/year&gt;&lt;pub-dates&gt;&lt;date&gt;May&lt;/date&gt;&lt;/pub-dates&gt;&lt;/dates&gt;&lt;isbn&gt;0931-041X&lt;/isbn&gt;&lt;accession-num&gt;WOS:000427973600007&lt;/accession-num&gt;&lt;urls&gt;&lt;related-urls&gt;&lt;url&gt;&amp;lt;Go to ISI&amp;gt;://WOS:000427973600007&lt;/url&gt;&lt;/related-urls&gt;&lt;/urls&gt;&lt;electronic-resource-num&gt;10.1007/s00467-017-3745-x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8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15FF365C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9B5A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1120+2_1120+8del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B2A7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Splice Sit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95D7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4761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2A5D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Intron 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2363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71D3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8D87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629E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13086" w14:textId="04D04656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GYXVyZTwvQXV0aG9yPjxZZWFyPjIwMjM8L1llYXI+PFJl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GYXVyZTwvQXV0aG9yPjxZZWFyPjIwMjM8L1llYXI+PFJl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9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5D0FEBAB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52B4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1249G&gt;C, p.Gly417Arg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B3EE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90F9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7EE5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0762D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267A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F3A3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889C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A433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0E64D" w14:textId="0372F80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Giorgio&lt;/Author&gt;&lt;Year&gt;2015&lt;/Year&gt;&lt;RecNum&gt;5675&lt;/RecNum&gt;&lt;DisplayText&gt;&lt;style size="10"&gt;[10]&lt;/style&gt;&lt;/DisplayText&gt;&lt;record&gt;&lt;rec-number&gt;5675&lt;/rec-number&gt;&lt;foreign-keys&gt;&lt;key app="EN" db-id="pv2tf5fwt5x55le2wwcvpvfjw20e5epf922w" timestamp="1676546837" guid="cb170475-0bae-44fb-a537-948412b3af63"&gt;5675&lt;/key&gt;&lt;/foreign-keys&gt;&lt;ref-type name="Journal Article"&gt;17&lt;/ref-type&gt;&lt;contributors&gt;&lt;authors&gt;&lt;author&gt;Giorgio, E.&lt;/author&gt;&lt;author&gt;Vaula, G.&lt;/author&gt;&lt;author&gt;Bosco, G.&lt;/author&gt;&lt;author&gt;Giacone, S.&lt;/author&gt;&lt;author&gt;Mancini, C.&lt;/author&gt;&lt;author&gt;Calcia, A.&lt;/author&gt;&lt;author&gt;Cavalieri, S.&lt;/author&gt;&lt;author&gt;Di Gregorio, E.&lt;/author&gt;&lt;author&gt;De Longrais, R. R.&lt;/author&gt;&lt;author&gt;Leombruni, S.&lt;/author&gt;&lt;author&gt;Pinessi, L.&lt;/author&gt;&lt;author&gt;Cerrato, P.&lt;/author&gt;&lt;author&gt;Brusco, A.&lt;/author&gt;&lt;author&gt;Brussino, A.&lt;/author&gt;&lt;/authors&gt;&lt;/contributors&gt;&lt;titles&gt;&lt;title&gt;&lt;style face="normal" font="default" size="100%"&gt;Two families with novel missense mutations in &lt;/style&gt;&lt;style face="italic" font="default" size="100%"&gt;COL4A1&lt;/style&gt;&lt;style face="normal" font="default" size="100%"&gt;: When diagnosis can be missed&lt;/style&gt;&lt;/title&gt;&lt;secondary-title&gt;Journal of the Neurological Sciences&lt;/secondary-title&gt;&lt;/titles&gt;&lt;periodical&gt;&lt;full-title&gt;Journal of the Neurological Sciences&lt;/full-title&gt;&lt;/periodical&gt;&lt;pages&gt;99-104&lt;/pages&gt;&lt;volume&gt;352&lt;/volume&gt;&lt;number&gt;1-2&lt;/number&gt;&lt;dates&gt;&lt;year&gt;2015&lt;/year&gt;&lt;pub-dates&gt;&lt;date&gt;May&lt;/date&gt;&lt;/pub-dates&gt;&lt;/dates&gt;&lt;isbn&gt;0022-510X&lt;/isbn&gt;&lt;accession-num&gt;WOS:000355030900018&lt;/accession-num&gt;&lt;urls&gt;&lt;related-urls&gt;&lt;url&gt;&amp;lt;Go to ISI&amp;gt;://WOS:000355030900018&lt;/url&gt;&lt;/related-urls&gt;&lt;/urls&gt;&lt;electronic-resource-num&gt;10.1016/j.jns.2015.03.042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0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6645AA65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0D4D7" w14:textId="77777777" w:rsidR="00467730" w:rsidRPr="00DE3584" w:rsidRDefault="00467730" w:rsidP="00217607">
            <w:pPr>
              <w:rPr>
                <w:rFonts w:cs="Times New Roman"/>
                <w:sz w:val="16"/>
                <w:szCs w:val="16"/>
                <w:lang w:val="sv-SE"/>
              </w:rPr>
            </w:pPr>
            <w:r w:rsidRPr="00DE3584">
              <w:rPr>
                <w:rFonts w:cs="Times New Roman"/>
                <w:sz w:val="16"/>
                <w:szCs w:val="16"/>
                <w:lang w:val="sv-SE"/>
              </w:rPr>
              <w:t>c.1493G&gt;T, p.Gly498Val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20E2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5C40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E6D4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2243D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518E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8CFC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7BCD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3684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366A5" w14:textId="3A2E8BC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GFtb3dpdGNoPC9BdXRob3I+PFllYXI+MjAwOTwvWWVh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GFtb3dpdGNoPC9BdXRob3I+PFllYXI+MjAwOTwvWWVh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1,12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4585BF88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6D87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1502G&gt;A, p.Gly501Asp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ACC5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DABD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59A6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1A98C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2665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D8CB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B683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936B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490DA" w14:textId="36EA2EF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Kb3JkYW48L0F1dGhvcj48WWVhcj4yMDE5PC9ZZWFyPjxS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Kb3JkYW48L0F1dGhvcj48WWVhcj4yMDE5PC9ZZWFyPjxS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3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446F7D55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1910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1528G&gt;A, p.Gly510Arg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6BF5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6829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C672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DC830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5B9C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5915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676D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A496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F0E2B" w14:textId="5F4FD3A4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ZW50ZW5vPC9BdXRob3I+PFllYXI+MjAxNDwvWWVhcj48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ZW50ZW5vPC9BdXRob3I+PFllYXI+MjAxNDwvWWVhcj48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4-16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0328D29D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80D6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1537-2delA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80FD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Splice Sit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4DE5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24F4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9107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Intron 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8A66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39D4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6401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5267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09B75" w14:textId="17407F3B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Coutts&lt;/Author&gt;&lt;Year&gt;2011&lt;/Year&gt;&lt;RecNum&gt;5786&lt;/RecNum&gt;&lt;DisplayText&gt;&lt;style size="10"&gt;[17]&lt;/style&gt;&lt;/DisplayText&gt;&lt;record&gt;&lt;rec-number&gt;5786&lt;/rec-number&gt;&lt;foreign-keys&gt;&lt;key app="EN" db-id="pv2tf5fwt5x55le2wwcvpvfjw20e5epf922w" timestamp="1676546837" guid="4ec4b7d7-440b-46f8-b2ba-96fdd1f807fd"&gt;5786&lt;/key&gt;&lt;/foreign-keys&gt;&lt;ref-type name="Journal Article"&gt;17&lt;/ref-type&gt;&lt;contributors&gt;&lt;authors&gt;&lt;author&gt;Coutts, S. B.&lt;/author&gt;&lt;author&gt;Matysiak-Scholze, U.&lt;/author&gt;&lt;author&gt;Kohlhase, J.&lt;/author&gt;&lt;author&gt;Innes, A. M.&lt;/author&gt;&lt;/authors&gt;&lt;/contributors&gt;&lt;titles&gt;&lt;title&gt;Intracerebral hemorrhage in a young man&lt;/title&gt;&lt;secondary-title&gt;Canadian Medical Association Journal&lt;/secondary-title&gt;&lt;/titles&gt;&lt;periodical&gt;&lt;full-title&gt;Canadian Medical Association Journal&lt;/full-title&gt;&lt;/periodical&gt;&lt;pages&gt;E61-E64&lt;/pages&gt;&lt;volume&gt;183&lt;/volume&gt;&lt;number&gt;1&lt;/number&gt;&lt;dates&gt;&lt;year&gt;2011&lt;/year&gt;&lt;pub-dates&gt;&lt;date&gt;Jan&lt;/date&gt;&lt;/pub-dates&gt;&lt;/dates&gt;&lt;isbn&gt;0820-3946&lt;/isbn&gt;&lt;accession-num&gt;WOS:000301637900026&lt;/accession-num&gt;&lt;urls&gt;&lt;related-urls&gt;&lt;url&gt;&amp;lt;Go to ISI&amp;gt;://WOS:000301637900026&lt;/url&gt;&lt;/related-urls&gt;&lt;/urls&gt;&lt;electronic-resource-num&gt;10.1503/cmaj.091496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7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155019DF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4953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lastRenderedPageBreak/>
              <w:t xml:space="preserve"> p.Arg538Trp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D6A6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8A35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F7FA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Othe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1CA5D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D4CA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311C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D574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Uncertain significance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A3F2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54E0C" w14:textId="1A43AED5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Gulati&lt;/Author&gt;&lt;Year&gt;2018&lt;/Year&gt;&lt;RecNum&gt;7041&lt;/RecNum&gt;&lt;DisplayText&gt;&lt;style size="10"&gt;[18]&lt;/style&gt;&lt;/DisplayText&gt;&lt;record&gt;&lt;rec-number&gt;7041&lt;/rec-number&gt;&lt;foreign-keys&gt;&lt;key app="EN" db-id="pv2tf5fwt5x55le2wwcvpvfjw20e5epf922w" timestamp="1676579344" guid="3c7564e4-3c1b-41e0-9892-effb56ed844b"&gt;7041&lt;/key&gt;&lt;/foreign-keys&gt;&lt;ref-type name="Journal Article"&gt;17&lt;/ref-type&gt;&lt;contributors&gt;&lt;authors&gt;&lt;author&gt;Gulati, A.&lt;/author&gt;&lt;author&gt;Bae, K. T.&lt;/author&gt;&lt;author&gt;Somlo, S.&lt;/author&gt;&lt;author&gt;Watnick, T.&lt;/author&gt;&lt;/authors&gt;&lt;/contributors&gt;&lt;auth-address&gt;Yale University School of Medicine, New Haven, Connecticut (A.G., S.S.).&amp;#xD;University of Pittsburgh School of Medicine, Pittsburgh, Pennsylvania (K.T.B.).&amp;#xD;University of Maryland School of Medicine, Baltimore, Maryland (T.W.).&lt;/auth-address&gt;&lt;titles&gt;&lt;title&gt;Genomic Analysis to Avoid Misdiagnosis of Adults With Bilateral Renal Cysts&lt;/title&gt;&lt;secondary-title&gt;Ann Intern Med&lt;/secondary-title&gt;&lt;/titles&gt;&lt;periodical&gt;&lt;full-title&gt;Ann Intern Med&lt;/full-title&gt;&lt;/periodical&gt;&lt;pages&gt;130-131&lt;/pages&gt;&lt;volume&gt;169&lt;/volume&gt;&lt;number&gt;2&lt;/number&gt;&lt;edition&gt;2018/03/28&lt;/edition&gt;&lt;keywords&gt;&lt;keyword&gt;Aged&lt;/keyword&gt;&lt;keyword&gt;Diagnosis, Differential&lt;/keyword&gt;&lt;keyword&gt;*Genetic Testing/methods&lt;/keyword&gt;&lt;keyword&gt;Humans&lt;/keyword&gt;&lt;keyword&gt;Kidney Diseases, Cystic/diagnosis/diagnostic imaging/*genetics&lt;/keyword&gt;&lt;keyword&gt;Magnetic Resonance Imaging&lt;/keyword&gt;&lt;keyword&gt;Male&lt;/keyword&gt;&lt;keyword&gt;Muscle Cramp/diagnosis/diagnostic imaging/genetics&lt;/keyword&gt;&lt;keyword&gt;Polycystic Kidney, Autosomal Dominant/diagnosis/diagnostic imaging/genetics&lt;/keyword&gt;&lt;keyword&gt;Raynaud Disease/diagnosis/diagnostic imaging/genetics&lt;/keyword&gt;&lt;/keywords&gt;&lt;dates&gt;&lt;year&gt;2018&lt;/year&gt;&lt;pub-dates&gt;&lt;date&gt;Jul 17&lt;/date&gt;&lt;/pub-dates&gt;&lt;/dates&gt;&lt;isbn&gt;0003-4819 (Print)&amp;#xD;0003-4819&lt;/isbn&gt;&lt;accession-num&gt;29582070&lt;/accession-num&gt;&lt;urls&gt;&lt;/urls&gt;&lt;custom2&gt;PMC7196958&lt;/custom2&gt;&lt;custom6&gt;NIHMS1579048&lt;/custom6&gt;&lt;electronic-resource-num&gt;10.7326/l17-0644&lt;/electronic-resource-num&gt;&lt;remote-database-provider&gt;NLM&lt;/remote-database-provider&gt;&lt;language&gt;eng&lt;/language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8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7F650283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D4F1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1555G&gt;A, p.Gly519Arg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EE47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07AC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32FA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83A8A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A994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7D84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18D5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8F3A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79FAB" w14:textId="6FF6C09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GFtb3dpdGNoPC9BdXRob3I+PFllYXI+MjAwOTwvWWVh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GFtb3dpdGNoPC9BdXRob3I+PFllYXI+MjAwOTwvWWVh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1,12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25A29A05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E5FE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1573GG&gt;TT, p.Gly525Leu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270D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FEA5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D8CE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270F2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3F29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F773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DF87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2960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22A02" w14:textId="445AC4A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Plaisier&lt;/Author&gt;&lt;Year&gt;2010&lt;/Year&gt;&lt;RecNum&gt;5793&lt;/RecNum&gt;&lt;DisplayText&gt;&lt;style size="10"&gt;[16]&lt;/style&gt;&lt;/DisplayText&gt;&lt;record&gt;&lt;rec-number&gt;5793&lt;/rec-number&gt;&lt;foreign-keys&gt;&lt;key app="EN" db-id="pv2tf5fwt5x55le2wwcvpvfjw20e5epf922w" timestamp="1676546837" guid="7626176d-ab6b-4931-8da9-71648057d799"&gt;5793&lt;/key&gt;&lt;/foreign-keys&gt;&lt;ref-type name="Journal Article"&gt;17&lt;/ref-type&gt;&lt;contributors&gt;&lt;authors&gt;&lt;author&gt;Plaisier, E.&lt;/author&gt;&lt;author&gt;Chen, Z. Y.&lt;/author&gt;&lt;author&gt;Gekeler, F.&lt;/author&gt;&lt;author&gt;Benhassine, S.&lt;/author&gt;&lt;author&gt;Dahan, K.&lt;/author&gt;&lt;author&gt;Marro, B.&lt;/author&gt;&lt;author&gt;Alamowitch, S.&lt;/author&gt;&lt;author&gt;Paques, M.&lt;/author&gt;&lt;author&gt;Ronco, P.&lt;/author&gt;&lt;/authors&gt;&lt;/contributors&gt;&lt;titles&gt;&lt;title&gt;&lt;style face="normal" font="default" size="100%"&gt;Novel &lt;/style&gt;&lt;style face="italic" font="default" size="100%"&gt;COL4A1&lt;/style&gt;&lt;style face="normal" font="default" size="100%"&gt; Mutations Associated With HANAC Syndrome: A Role for the Triple Helical CB3 IV Domain&lt;/style&gt;&lt;/title&gt;&lt;secondary-title&gt;American Journal of Medical Genetics Part A&lt;/secondary-title&gt;&lt;/titles&gt;&lt;periodical&gt;&lt;full-title&gt;American Journal of Medical Genetics Part A&lt;/full-title&gt;&lt;/periodical&gt;&lt;pages&gt;2550-2555&lt;/pages&gt;&lt;volume&gt;152A&lt;/volume&gt;&lt;number&gt;10&lt;/number&gt;&lt;dates&gt;&lt;year&gt;2010&lt;/year&gt;&lt;pub-dates&gt;&lt;date&gt;Oct&lt;/date&gt;&lt;/pub-dates&gt;&lt;/dates&gt;&lt;isbn&gt;1552-4825&lt;/isbn&gt;&lt;accession-num&gt;WOS:000283103700016&lt;/accession-num&gt;&lt;urls&gt;&lt;related-urls&gt;&lt;url&gt;&amp;lt;Go to ISI&amp;gt;://WOS:000283103700016&lt;/url&gt;&lt;/related-urls&gt;&lt;/urls&gt;&lt;electronic-resource-num&gt;10.1002/ajmg.a.33659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6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2F7D4EA3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B7F1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1583G&gt;A, p.Gly528Glu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6936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2BE2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593E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774BD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6212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261E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2D67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ACDF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BD5FE" w14:textId="30513263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GFtb3dpdGNoPC9BdXRob3I+PFllYXI+MjAwOTwvWWVh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GFtb3dpdGNoPC9BdXRob3I+PFllYXI+MjAwOTwvWWVh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1,12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745F6060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E832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1937G&gt;C, p.Gly646Ala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9608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814B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ED6C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2F354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D9F3A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0.0000065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2595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rs53297250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B818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5071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DB82D" w14:textId="168C3DDE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Wang&lt;/Author&gt;&lt;Year&gt;2022&lt;/Year&gt;&lt;RecNum&gt;5156&lt;/RecNum&gt;&lt;DisplayText&gt;&lt;style size="10"&gt;[19]&lt;/style&gt;&lt;/DisplayText&gt;&lt;record&gt;&lt;rec-number&gt;5156&lt;/rec-number&gt;&lt;foreign-keys&gt;&lt;key app="EN" db-id="pv2tf5fwt5x55le2wwcvpvfjw20e5epf922w" timestamp="1661377838" guid="595bd592-beb8-4448-b90e-a0e3f03aac1e"&gt;5156&lt;/key&gt;&lt;/foreign-keys&gt;&lt;ref-type name="Journal Article"&gt;17&lt;/ref-type&gt;&lt;contributors&gt;&lt;authors&gt;&lt;author&gt;Wang, Y.&lt;/author&gt;&lt;author&gt;Shi, C.&lt;/author&gt;&lt;author&gt;Li, Y.&lt;/author&gt;&lt;author&gt;Yu, W.&lt;/author&gt;&lt;author&gt;Wei, S.&lt;/author&gt;&lt;author&gt;Fan, Y.&lt;/author&gt;&lt;author&gt;Mao, C.&lt;/author&gt;&lt;author&gt;Yang, Z.&lt;/author&gt;&lt;author&gt;Yu, L.&lt;/author&gt;&lt;author&gt;Zhao, Z.&lt;/author&gt;&lt;author&gt;Li, S.&lt;/author&gt;&lt;author&gt;Gao, Y.&lt;/author&gt;&lt;author&gt;Xu, Y.&lt;/author&gt;&lt;/authors&gt;&lt;/contributors&gt;&lt;auth-address&gt;Department of Neurology, The First Affiliated Hospital of Zhengzhou University, Zhengzhou University, Zhengzhou, China.&lt;/auth-address&gt;&lt;titles&gt;&lt;title&gt;Genetic Study of Cerebral Small Vessel Disease in Chinese Han Population&lt;/title&gt;&lt;secondary-title&gt;Front Neurol&lt;/secondary-title&gt;&lt;/titles&gt;&lt;periodical&gt;&lt;full-title&gt;Front Neurol&lt;/full-title&gt;&lt;/periodical&gt;&lt;pages&gt;829438&lt;/pages&gt;&lt;volume&gt;13&lt;/volume&gt;&lt;edition&gt;2022/04/12&lt;/edition&gt;&lt;keywords&gt;&lt;keyword&gt;Chinese Han population&lt;/keyword&gt;&lt;keyword&gt;cerebral small vessel disease&lt;/keyword&gt;&lt;keyword&gt;genetic study&lt;/keyword&gt;&lt;keyword&gt;monogenic&lt;/keyword&gt;&lt;keyword&gt;mutations&lt;/keyword&gt;&lt;keyword&gt;commercial or financial relationships that could be construed as a potential&lt;/keyword&gt;&lt;keyword&gt;conflict of interest.&lt;/keyword&gt;&lt;/keywords&gt;&lt;dates&gt;&lt;year&gt;2022&lt;/year&gt;&lt;/dates&gt;&lt;isbn&gt;1664-2295 (Print)&amp;#xD;1664-2295 (Linking)&lt;/isbn&gt;&lt;accession-num&gt;35401403&lt;/accession-num&gt;&lt;urls&gt;&lt;related-urls&gt;&lt;url&gt;https://www.ncbi.nlm.nih.gov/pubmed/35401403&lt;/url&gt;&lt;/related-urls&gt;&lt;/urls&gt;&lt;custom2&gt;PMC8990910&lt;/custom2&gt;&lt;electronic-resource-num&gt;10.3389/fneur.2022.829438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9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30D47831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12E67" w14:textId="77777777" w:rsidR="00467730" w:rsidRPr="00DE3584" w:rsidRDefault="00467730" w:rsidP="00217607">
            <w:pPr>
              <w:rPr>
                <w:rFonts w:cs="Times New Roman"/>
                <w:sz w:val="16"/>
                <w:szCs w:val="16"/>
                <w:lang w:val="it-IT"/>
              </w:rPr>
            </w:pPr>
            <w:r w:rsidRPr="00DE3584">
              <w:rPr>
                <w:rFonts w:cs="Times New Roman"/>
                <w:sz w:val="16"/>
                <w:szCs w:val="16"/>
                <w:lang w:val="it-IT"/>
              </w:rPr>
              <w:t>c.1942C&gt;G, p.Pro648Ala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DCBB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CB1A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71CE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G-X-M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D3C62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273B6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0.0000065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DED8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rs141309976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F0B4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Likely 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12A9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CB83A" w14:textId="5EF06578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Tee&lt;/Author&gt;&lt;Year&gt;2022&lt;/Year&gt;&lt;RecNum&gt;8214&lt;/RecNum&gt;&lt;DisplayText&gt;&lt;style size="10"&gt;[20]&lt;/style&gt;&lt;/DisplayText&gt;&lt;record&gt;&lt;rec-number&gt;8214&lt;/rec-number&gt;&lt;foreign-keys&gt;&lt;key app="EN" db-id="pv2tf5fwt5x55le2wwcvpvfjw20e5epf922w" timestamp="1676579509" guid="6b3b8a4a-1e52-4c38-8bdb-5129c404d0e7"&gt;8214&lt;/key&gt;&lt;/foreign-keys&gt;&lt;ref-type name="Journal Article"&gt;17&lt;/ref-type&gt;&lt;contributors&gt;&lt;authors&gt;&lt;author&gt;Tee, T. Y.&lt;/author&gt;&lt;author&gt;Tan, Y. Y.&lt;/author&gt;&lt;author&gt;Ngu, L. H.&lt;/author&gt;&lt;author&gt;Husin, M.&lt;/author&gt;&lt;author&gt;Nasir, M. N. M.&lt;/author&gt;&lt;author&gt;Ibrahim, K. A.&lt;/author&gt;&lt;author&gt;Aziz, Z. A.&lt;/author&gt;&lt;/authors&gt;&lt;/contributors&gt;&lt;titles&gt;&lt;title&gt;&lt;style face="normal" font="default" size="100%"&gt;Case report of &lt;/style&gt;&lt;style face="italic" font="default" size="100%"&gt;COL4A1&lt;/style&gt;&lt;style face="normal" font="default" size="100%"&gt; mutation as monogenic cause of cerebral small vessel disease (Abstract)&lt;/style&gt;&lt;/title&gt;&lt;secondary-title&gt;International Journal of Stroke&lt;/secondary-title&gt;&lt;/titles&gt;&lt;periodical&gt;&lt;full-title&gt;International Journal of Stroke&lt;/full-title&gt;&lt;/periodical&gt;&lt;pages&gt;183-183&lt;/pages&gt;&lt;volume&gt;17&lt;/volume&gt;&lt;number&gt;3_SUPPL&lt;/number&gt;&lt;dates&gt;&lt;year&gt;2022&lt;/year&gt;&lt;pub-dates&gt;&lt;date&gt;Oct&lt;/date&gt;&lt;/pub-dates&gt;&lt;/dates&gt;&lt;isbn&gt;1747-4930&lt;/isbn&gt;&lt;accession-num&gt;WOS:000874264500402&lt;/accession-num&gt;&lt;urls&gt;&lt;related-urls&gt;&lt;url&gt;&amp;lt;Go to ISI&amp;gt;://WOS:000874264500402&lt;/url&gt;&lt;/related-urls&gt;&lt;/urls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0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2C37FFD6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3B19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1961C&gt;A, p.Prp654Gln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0B3C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D2BB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3BAB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G-X-M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EDC24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02D05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0.000013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BC76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rs75831581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E535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Likely 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F6FF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653C1" w14:textId="238E32BC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Wu&lt;/Author&gt;&lt;Year&gt;2022&lt;/Year&gt;&lt;RecNum&gt;6857&lt;/RecNum&gt;&lt;DisplayText&gt;&lt;style size="10"&gt;[21]&lt;/style&gt;&lt;/DisplayText&gt;&lt;record&gt;&lt;rec-number&gt;6857&lt;/rec-number&gt;&lt;foreign-keys&gt;&lt;key app="EN" db-id="pv2tf5fwt5x55le2wwcvpvfjw20e5epf922w" timestamp="1676579344" guid="17cf6299-d25e-4eea-8005-97c9df26c6cc"&gt;6857&lt;/key&gt;&lt;/foreign-keys&gt;&lt;ref-type name="Journal Article"&gt;17&lt;/ref-type&gt;&lt;contributors&gt;&lt;authors&gt;&lt;author&gt;Wu, C.&lt;/author&gt;&lt;author&gt;Wang, M.&lt;/author&gt;&lt;author&gt;Wang, X.&lt;/author&gt;&lt;author&gt;Li, W.&lt;/author&gt;&lt;author&gt;Li, S.&lt;/author&gt;&lt;author&gt;Chen, B.&lt;/author&gt;&lt;author&gt;Niu, S.&lt;/author&gt;&lt;author&gt;Tai, H.&lt;/author&gt;&lt;author&gt;Pan, H.&lt;/author&gt;&lt;author&gt;Zhang, Z.&lt;/author&gt;&lt;/authors&gt;&lt;/contributors&gt;&lt;auth-address&gt;Department of Neurology, Beijing Tiantan Hospital, Capital Medical University, Beijing, China.&amp;#xD;China National Clinical Research Centre for Neurological Disease, Beijing Tiantan Hospital, Capital Medical University, Beijing, China.&amp;#xD;Department of Neurology and Institute of Neurology of First Affiliated Hospital, Institute of Neuroscience, and Fujian Key Laboratory of Molecular Neurology, Fujian Medical University, Fuzhou, China.&lt;/auth-address&gt;&lt;titles&gt;&lt;title&gt;The genetic and phenotypic spectra of adult genetic leukoencephalopathies in a cohort of 309 patients&lt;/title&gt;&lt;secondary-title&gt;Brain&lt;/secondary-title&gt;&lt;/titles&gt;&lt;periodical&gt;&lt;full-title&gt;Brain&lt;/full-title&gt;&lt;/periodical&gt;&lt;edition&gt;2022/11/17&lt;/edition&gt;&lt;keywords&gt;&lt;keyword&gt;genetic leukoencephalopathy&lt;/keyword&gt;&lt;keyword&gt;genetic spectrum&lt;/keyword&gt;&lt;keyword&gt;leukodystrophy&lt;/keyword&gt;&lt;keyword&gt;pathological classification&lt;/keyword&gt;&lt;keyword&gt;white matter lesion&lt;/keyword&gt;&lt;/keywords&gt;&lt;dates&gt;&lt;year&gt;2022&lt;/year&gt;&lt;pub-dates&gt;&lt;date&gt;Nov 16&lt;/date&gt;&lt;/pub-dates&gt;&lt;/dates&gt;&lt;isbn&gt;0006-8950&lt;/isbn&gt;&lt;accession-num&gt;36380532&lt;/accession-num&gt;&lt;urls&gt;&lt;/urls&gt;&lt;electronic-resource-num&gt;10.1093/brain/awac426&lt;/electronic-resource-num&gt;&lt;remote-database-provider&gt;NLM&lt;/remote-database-provider&gt;&lt;language&gt;eng&lt;/language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1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52868D4A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E7DB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2063G&gt;A, p.Gly688Asp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9F8E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E6F8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9CED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0A915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34D1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1499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1F93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Likely 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232A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F218B" w14:textId="2543767A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Corlobe&lt;/Author&gt;&lt;Year&gt;2013&lt;/Year&gt;&lt;RecNum&gt;5749&lt;/RecNum&gt;&lt;DisplayText&gt;&lt;style size="10"&gt;[22]&lt;/style&gt;&lt;/DisplayText&gt;&lt;record&gt;&lt;rec-number&gt;5749&lt;/rec-number&gt;&lt;foreign-keys&gt;&lt;key app="EN" db-id="pv2tf5fwt5x55le2wwcvpvfjw20e5epf922w" timestamp="1676546837" guid="255a5dda-24de-424c-ae69-19cb51aca115"&gt;5749&lt;/key&gt;&lt;/foreign-keys&gt;&lt;ref-type name="Journal Article"&gt;17&lt;/ref-type&gt;&lt;contributors&gt;&lt;authors&gt;&lt;author&gt;Corlobe, A.&lt;/author&gt;&lt;author&gt;Tournier-Lasserve, E.&lt;/author&gt;&lt;author&gt;Mine, M.&lt;/author&gt;&lt;author&gt;de Champfleur, N. M.&lt;/author&gt;&lt;author&gt;Dalliere, C. C.&lt;/author&gt;&lt;author&gt;Ayrignac, X.&lt;/author&gt;&lt;author&gt;Labauge, P.&lt;/author&gt;&lt;author&gt;Arquizan, C.&lt;/author&gt;&lt;/authors&gt;&lt;/contributors&gt;&lt;titles&gt;&lt;title&gt;&lt;style face="italic" font="default" size="100%"&gt;COL4A1&lt;/style&gt;&lt;style face="normal" font="default" size="100%"&gt; Mutation Revealed by an Isolated Brain Hemorrhage&lt;/style&gt;&lt;/title&gt;&lt;secondary-title&gt;Cerebrovascular Diseases&lt;/secondary-title&gt;&lt;/titles&gt;&lt;periodical&gt;&lt;full-title&gt;Cerebrovascular Diseases&lt;/full-title&gt;&lt;/periodical&gt;&lt;pages&gt;593-594&lt;/pages&gt;&lt;volume&gt;35&lt;/volume&gt;&lt;number&gt;6&lt;/number&gt;&lt;dates&gt;&lt;year&gt;2013&lt;/year&gt;&lt;/dates&gt;&lt;isbn&gt;1015-9770&lt;/isbn&gt;&lt;accession-num&gt;WOS:000326263800016&lt;/accession-num&gt;&lt;urls&gt;&lt;related-urls&gt;&lt;url&gt;&amp;lt;Go to ISI&amp;gt;://WOS:000326263800016&lt;/url&gt;&lt;/related-urls&gt;&lt;/urls&gt;&lt;electronic-resource-num&gt;10.1159/000351520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2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38153B77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727C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2086G&gt;A, p.Gly696Ser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DB33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222F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46EF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0EE25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CA5C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0C72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58A7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E133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49F04" w14:textId="12E8EA4E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Kinoshita&lt;/Author&gt;&lt;Year&gt;2020&lt;/Year&gt;&lt;RecNum&gt;5521&lt;/RecNum&gt;&lt;DisplayText&gt;&lt;style size="10"&gt;[23]&lt;/style&gt;&lt;/DisplayText&gt;&lt;record&gt;&lt;rec-number&gt;5521&lt;/rec-number&gt;&lt;foreign-keys&gt;&lt;key app="EN" db-id="pv2tf5fwt5x55le2wwcvpvfjw20e5epf922w" timestamp="1676546837" guid="54d015fd-f85d-446f-9831-5e9f603cc27a"&gt;5521&lt;/key&gt;&lt;/foreign-keys&gt;&lt;ref-type name="Journal Article"&gt;17&lt;/ref-type&gt;&lt;contributors&gt;&lt;authors&gt;&lt;author&gt;Kinoshita, K.&lt;/author&gt;&lt;author&gt;Ishizaki, Y.&lt;/author&gt;&lt;author&gt;Yamamoto, H.&lt;/author&gt;&lt;author&gt;Sonoda, M.&lt;/author&gt;&lt;author&gt;Yonemoto, K.&lt;/author&gt;&lt;author&gt;Kira, R.&lt;/author&gt;&lt;author&gt;Sanefuji, M.&lt;/author&gt;&lt;author&gt;Ueda, A.&lt;/author&gt;&lt;author&gt;Matsui, H.&lt;/author&gt;&lt;author&gt;Ando, Y.&lt;/author&gt;&lt;author&gt;Sakai, Y.&lt;/author&gt;&lt;author&gt;Ohga, S.&lt;/author&gt;&lt;/authors&gt;&lt;/contributors&gt;&lt;titles&gt;&lt;title&gt;&lt;style face="normal" font="default" size="100%"&gt;De novo p.G696S mutation in &lt;/style&gt;&lt;style face="italic" font="default" size="100%"&gt;COL4A1&lt;/style&gt;&lt;style face="normal" font="default" size="100%"&gt; causes intracranial calcification and late-onset cerebral hemorrhage: A case report and review of the literature&lt;/style&gt;&lt;/title&gt;&lt;secondary-title&gt;European Journal of Medical Genetics&lt;/secondary-title&gt;&lt;/titles&gt;&lt;periodical&gt;&lt;full-title&gt;European Journal of Medical Genetics&lt;/full-title&gt;&lt;/periodical&gt;&lt;volume&gt;63&lt;/volume&gt;&lt;number&gt;4&lt;/number&gt;&lt;dates&gt;&lt;year&gt;2020&lt;/year&gt;&lt;pub-dates&gt;&lt;date&gt;Apr&lt;/date&gt;&lt;/pub-dates&gt;&lt;/dates&gt;&lt;isbn&gt;1769-7212&lt;/isbn&gt;&lt;accession-num&gt;WOS:000522728900022&lt;/accession-num&gt;&lt;urls&gt;&lt;related-urls&gt;&lt;url&gt;&amp;lt;Go to ISI&amp;gt;://WOS:000522728900022&lt;/url&gt;&lt;/related-urls&gt;&lt;/urls&gt;&lt;custom7&gt;103825&lt;/custom7&gt;&lt;electronic-resource-num&gt;10.1016/j.ejmg.2019.103825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3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040CB816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703F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2159G&gt;A, p.Gly720Asp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1173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4810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7DB6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854FB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1103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8624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E21A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D7C1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EBE05" w14:textId="3A240925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OYW5kZWVzaDwvQXV0aG9yPjxZZWFyPjIwMjA8L1llYXI+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OYW5kZWVzaDwvQXV0aG9yPjxZZWFyPjIwMjA8L1llYXI+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4,25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47109513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ED78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2263G&gt;A, p.Gly755Arg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FC82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DBC0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4610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AC114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DE20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4DE2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ADC6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52BC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DA0DA" w14:textId="08498900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TaGFoPC9BdXRob3I+PFllYXI+MjAxMDwvWWVhcj48UmVj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TaGFoPC9BdXRob3I+PFllYXI+MjAxMDwvWWVhcj48UmVj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6,27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4EDE4D26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3D77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2317G&gt;A, p.Gly773Arg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EAB3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BC19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E788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28F37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CDEF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3579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51BB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53B1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87B47" w14:textId="5B55ABC3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Deml&lt;/Author&gt;&lt;Year&gt;2014&lt;/Year&gt;&lt;RecNum&gt;5694&lt;/RecNum&gt;&lt;DisplayText&gt;&lt;style size="10"&gt;[28]&lt;/style&gt;&lt;/DisplayText&gt;&lt;record&gt;&lt;rec-number&gt;5694&lt;/rec-number&gt;&lt;foreign-keys&gt;&lt;key app="EN" db-id="pv2tf5fwt5x55le2wwcvpvfjw20e5epf922w" timestamp="1676546837" guid="81980ef9-02da-4e5f-864f-828e33ff1231"&gt;5694&lt;/key&gt;&lt;/foreign-keys&gt;&lt;ref-type name="Journal Article"&gt;17&lt;/ref-type&gt;&lt;contributors&gt;&lt;authors&gt;&lt;author&gt;Deml, B.&lt;/author&gt;&lt;author&gt;Reis, L. M.&lt;/author&gt;&lt;author&gt;Maheshwari, M.&lt;/author&gt;&lt;author&gt;Griffis, C.&lt;/author&gt;&lt;author&gt;Bick, D.&lt;/author&gt;&lt;author&gt;Semina, E. V.&lt;/author&gt;&lt;/authors&gt;&lt;/contributors&gt;&lt;titles&gt;&lt;title&gt;&lt;style face="normal" font="default" size="100%"&gt;Whole exome analysis identifies dominant &lt;/style&gt;&lt;style face="italic" font="default" size="100%"&gt;COL4A1&lt;/style&gt;&lt;style face="normal" font="default" size="100%"&gt; mutations in patients with complex ocular phenotypes involving microphthalmia&lt;/style&gt;&lt;/title&gt;&lt;secondary-title&gt;Clinical Genetics&lt;/secondary-title&gt;&lt;/titles&gt;&lt;periodical&gt;&lt;full-title&gt;Clinical Genetics&lt;/full-title&gt;&lt;/periodical&gt;&lt;pages&gt;475-481&lt;/pages&gt;&lt;volume&gt;86&lt;/volume&gt;&lt;number&gt;5&lt;/number&gt;&lt;dates&gt;&lt;year&gt;2014&lt;/year&gt;&lt;pub-dates&gt;&lt;date&gt;Nov&lt;/date&gt;&lt;/pub-dates&gt;&lt;/dates&gt;&lt;isbn&gt;0009-9163&lt;/isbn&gt;&lt;accession-num&gt;WOS:000344004800011&lt;/accession-num&gt;&lt;urls&gt;&lt;related-urls&gt;&lt;url&gt;&amp;lt;Go to ISI&amp;gt;://WOS:000344004800011&lt;/url&gt;&lt;/related-urls&gt;&lt;/urls&gt;&lt;electronic-resource-num&gt;10.1111/cge.12379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8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7F79287B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29C65" w14:textId="77777777" w:rsidR="00467730" w:rsidRPr="00DE3584" w:rsidRDefault="00467730" w:rsidP="00217607">
            <w:pPr>
              <w:rPr>
                <w:rFonts w:cs="Times New Roman"/>
                <w:sz w:val="16"/>
                <w:szCs w:val="16"/>
                <w:lang w:val="sv-SE"/>
              </w:rPr>
            </w:pPr>
            <w:r w:rsidRPr="00DE3584">
              <w:rPr>
                <w:rFonts w:cs="Times New Roman"/>
                <w:sz w:val="16"/>
                <w:szCs w:val="16"/>
                <w:lang w:val="sv-SE"/>
              </w:rPr>
              <w:t>c.2327G&gt;T, p.Gly776Val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6B69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8A2C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90B1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BAC74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3A6F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9673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96AC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1CD7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486EE" w14:textId="31D0C643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Shah&lt;/Author&gt;&lt;Year&gt;2020&lt;/Year&gt;&lt;RecNum&gt;5493&lt;/RecNum&gt;&lt;DisplayText&gt;&lt;style size="10"&gt;[29]&lt;/style&gt;&lt;/DisplayText&gt;&lt;record&gt;&lt;rec-number&gt;5493&lt;/rec-number&gt;&lt;foreign-keys&gt;&lt;key app="EN" db-id="pv2tf5fwt5x55le2wwcvpvfjw20e5epf922w" timestamp="1676546837" guid="22b59794-0c87-4e5d-a591-b66146d338f0"&gt;5493&lt;/key&gt;&lt;/foreign-keys&gt;&lt;ref-type name="Journal Article"&gt;17&lt;/ref-type&gt;&lt;contributors&gt;&lt;authors&gt;&lt;author&gt;Shah, S. M.&lt;/author&gt;&lt;author&gt;Patel, D. D.&lt;/author&gt;&lt;/authors&gt;&lt;/contributors&gt;&lt;titles&gt;&lt;title&gt;&lt;style face="italic" font="default" size="100%"&gt;COL4A1&lt;/style&gt;&lt;style face="normal" font="default" size="100%"&gt; mutation in an Indian child presenting as &amp;apos;Cerebral Palsy&amp;apos; mimic&lt;/style&gt;&lt;/title&gt;&lt;secondary-title&gt;Indian Journal of Radiology and Imaging&lt;/secondary-title&gt;&lt;/titles&gt;&lt;periodical&gt;&lt;full-title&gt;Indian Journal of Radiology and Imaging&lt;/full-title&gt;&lt;/periodical&gt;&lt;pages&gt;500-503&lt;/pages&gt;&lt;volume&gt;30&lt;/volume&gt;&lt;number&gt;4&lt;/number&gt;&lt;dates&gt;&lt;year&gt;2020&lt;/year&gt;&lt;pub-dates&gt;&lt;date&gt;Oct-Dec&lt;/date&gt;&lt;/pub-dates&gt;&lt;/dates&gt;&lt;isbn&gt;0971-3026&lt;/isbn&gt;&lt;accession-num&gt;WOS:000612723400012&lt;/accession-num&gt;&lt;urls&gt;&lt;related-urls&gt;&lt;url&gt;&amp;lt;Go to ISI&amp;gt;://WOS:000612723400012&lt;/url&gt;&lt;/related-urls&gt;&lt;/urls&gt;&lt;electronic-resource-num&gt;10.4103/ijri.IJRI_274_20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9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098E1ACF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2F69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2413G&gt;A, p.Gly805Arg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AB4B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4346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B8F1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E3137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2D11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D1FF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0768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F5E8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A19D6" w14:textId="56478123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Vahedi&lt;/Author&gt;&lt;Year&gt;2007&lt;/Year&gt;&lt;RecNum&gt;4776&lt;/RecNum&gt;&lt;DisplayText&gt;&lt;style size="10"&gt;[30]&lt;/style&gt;&lt;/DisplayText&gt;&lt;record&gt;&lt;rec-number&gt;4776&lt;/rec-number&gt;&lt;foreign-keys&gt;&lt;key app="EN" db-id="pv2tf5fwt5x55le2wwcvpvfjw20e5epf922w" timestamp="1570662443" guid="f2d9c7d8-14d3-4d8c-8477-793541264196"&gt;4776&lt;/key&gt;&lt;/foreign-keys&gt;&lt;ref-type name="Journal Article"&gt;17&lt;/ref-type&gt;&lt;contributors&gt;&lt;authors&gt;&lt;author&gt;Vahedi, K.&lt;/author&gt;&lt;author&gt;Kubis, N.&lt;/author&gt;&lt;author&gt;Boukobza, M.&lt;/author&gt;&lt;author&gt;Arnoult, M.&lt;/author&gt;&lt;author&gt;Massin, P.&lt;/author&gt;&lt;author&gt;Tournier-Lasserve, E.&lt;/author&gt;&lt;author&gt;Bousser, M. G.&lt;/author&gt;&lt;/authors&gt;&lt;/contributors&gt;&lt;auth-address&gt;AP-HP, Service de Neurologie, Hopital Lariboisiere, Paris, France. katayoun.vahedi@lrb.aphp.fr&lt;/auth-address&gt;&lt;titles&gt;&lt;title&gt;&lt;style face="italic" font="default" size="100%"&gt;COL4A1&lt;/style&gt;&lt;style face="normal" font="default" size="100%"&gt; mutation in a patient with sporadic, recurrent intracerebral hemorrhage&lt;/style&gt;&lt;/title&gt;&lt;secondary-title&gt;Stroke&lt;/secondary-title&gt;&lt;/titles&gt;&lt;periodical&gt;&lt;full-title&gt;Stroke&lt;/full-title&gt;&lt;/periodical&gt;&lt;pages&gt;1461-4&lt;/pages&gt;&lt;volume&gt;38&lt;/volume&gt;&lt;number&gt;5&lt;/number&gt;&lt;edition&gt;2007/03/24&lt;/edition&gt;&lt;keywords&gt;&lt;keyword&gt;Adult&lt;/keyword&gt;&lt;keyword&gt;Cerebral Hemorrhage/*genetics&lt;/keyword&gt;&lt;keyword&gt;Collagen Type IV/*genetics&lt;/keyword&gt;&lt;keyword&gt;Hemiplegia/genetics&lt;/keyword&gt;&lt;keyword&gt;Humans&lt;/keyword&gt;&lt;keyword&gt;Magnetic Resonance Imaging&lt;/keyword&gt;&lt;keyword&gt;Male&lt;/keyword&gt;&lt;keyword&gt;Mutation&lt;/keyword&gt;&lt;keyword&gt;Recurrence&lt;/keyword&gt;&lt;/keywords&gt;&lt;dates&gt;&lt;year&gt;2007&lt;/year&gt;&lt;pub-dates&gt;&lt;date&gt;May&lt;/date&gt;&lt;/pub-dates&gt;&lt;/dates&gt;&lt;isbn&gt;1524-4628 (Electronic)&amp;#xD;0039-2499 (Linking)&lt;/isbn&gt;&lt;accession-num&gt;17379824&lt;/accession-num&gt;&lt;urls&gt;&lt;related-urls&gt;&lt;url&gt;https://www.ncbi.nlm.nih.gov/pubmed/17379824&lt;/url&gt;&lt;/related-urls&gt;&lt;/urls&gt;&lt;electronic-resource-num&gt;10.1161/STROKEAHA.106.475194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0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0B0457FF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7388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2494G&gt;A, p.Gly832Arg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0C89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C4D7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52E7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56447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4BCC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BE97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8C17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2CB6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1C160" w14:textId="2E6257AF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Hatano&lt;/Author&gt;&lt;Year&gt;2017&lt;/Year&gt;&lt;RecNum&gt;5610&lt;/RecNum&gt;&lt;DisplayText&gt;&lt;style size="10"&gt;[31]&lt;/style&gt;&lt;/DisplayText&gt;&lt;record&gt;&lt;rec-number&gt;5610&lt;/rec-number&gt;&lt;foreign-keys&gt;&lt;key app="EN" db-id="pv2tf5fwt5x55le2wwcvpvfjw20e5epf922w" timestamp="1676546837" guid="4c8ae091-0c9f-4167-a243-2fa67dd62a81"&gt;5610&lt;/key&gt;&lt;/foreign-keys&gt;&lt;ref-type name="Journal Article"&gt;17&lt;/ref-type&gt;&lt;contributors&gt;&lt;authors&gt;&lt;author&gt;Hatano, T.&lt;/author&gt;&lt;author&gt;Daida, K.&lt;/author&gt;&lt;author&gt;Hoshino, Y.&lt;/author&gt;&lt;author&gt;Li, Y. Z.&lt;/author&gt;&lt;author&gt;Saitsu, H.&lt;/author&gt;&lt;author&gt;Matsumoto, N.&lt;/author&gt;&lt;author&gt;Hattori, N.&lt;/author&gt;&lt;/authors&gt;&lt;/contributors&gt;&lt;titles&gt;&lt;title&gt;&lt;style face="normal" font="default" size="100%"&gt;Dystonia due to bilateral caudate hemorrhage associated with a &lt;/style&gt;&lt;style face="italic" font="default" size="100%"&gt;COL4A1&lt;/style&gt;&lt;style face="normal" font="default" size="100%"&gt; mutation&lt;/style&gt;&lt;/title&gt;&lt;secondary-title&gt;Parkinsonism &amp;amp; Related Disorders&lt;/secondary-title&gt;&lt;/titles&gt;&lt;periodical&gt;&lt;full-title&gt;Parkinsonism Relat Disord&lt;/full-title&gt;&lt;abbr-1&gt;Parkinsonism &amp;amp; related disorders&lt;/abbr-1&gt;&lt;/periodical&gt;&lt;pages&gt;80-82&lt;/pages&gt;&lt;volume&gt;40&lt;/volume&gt;&lt;dates&gt;&lt;year&gt;2017&lt;/year&gt;&lt;pub-dates&gt;&lt;date&gt;Jul&lt;/date&gt;&lt;/pub-dates&gt;&lt;/dates&gt;&lt;isbn&gt;1353-8020&lt;/isbn&gt;&lt;accession-num&gt;WOS:000404703000015&lt;/accession-num&gt;&lt;urls&gt;&lt;related-urls&gt;&lt;url&gt;&amp;lt;Go to ISI&amp;gt;://WOS:000404703000015&lt;/url&gt;&lt;/related-urls&gt;&lt;/urls&gt;&lt;electronic-resource-num&gt;10.1016/j.parkreldis.2017.04.009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1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10F004AF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0762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2504G&gt;A, p.Gly835Glu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0951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3BF8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6D49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76493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A379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284B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92F5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8EA5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1E3E1" w14:textId="3C0F08DD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Sasaki&lt;/Author&gt;&lt;Year&gt;2017&lt;/Year&gt;&lt;RecNum&gt;10950&lt;/RecNum&gt;&lt;DisplayText&gt;&lt;style size="10"&gt;[32]&lt;/style&gt;&lt;/DisplayText&gt;&lt;record&gt;&lt;rec-number&gt;10950&lt;/rec-number&gt;&lt;foreign-keys&gt;&lt;key app="EN" db-id="pv2tf5fwt5x55le2wwcvpvfjw20e5epf922w" timestamp="1688474149" guid="f0ea72c5-5e64-4bfe-8a49-b2de77794a77"&gt;10950&lt;/key&gt;&lt;/foreign-keys&gt;&lt;ref-type name="Journal Article"&gt;17&lt;/ref-type&gt;&lt;contributors&gt;&lt;authors&gt;&lt;author&gt;Sasaki, Saeko&lt;/author&gt;&lt;author&gt;Nozaki, Akihito&lt;/author&gt;&lt;author&gt;Saitsu, Hirotomo&lt;/author&gt;&lt;author&gt;Miyatake, Satoko&lt;/author&gt;&lt;author&gt;Matsumoto, Naomich&lt;/author&gt;&lt;author&gt;Kumada, Tomohiro&lt;/author&gt;&lt;author&gt;Shibata, Minoru&lt;/author&gt;&lt;author&gt;Fujii, Tatsuya&lt;/author&gt;&lt;/authors&gt;&lt;/contributors&gt;&lt;titles&gt;&lt;title&gt;&lt;style face="normal" font="default" size="100%"&gt;A &lt;/style&gt;&lt;style face="italic" font="default" size="100%"&gt;COL4A1&lt;/style&gt;&lt;style face="normal" font="default" size="100%"&gt;-related disorder patient with various findings in the brain imaging (Japanese)&lt;/style&gt;&lt;/title&gt;&lt;secondary-title&gt;No to Hattatsu&lt;/secondary-title&gt;&lt;/titles&gt;&lt;periodical&gt;&lt;full-title&gt;No To Hattatsu&lt;/full-title&gt;&lt;/periodical&gt;&lt;pages&gt;405-7&lt;/pages&gt;&lt;volume&gt;49&lt;/volume&gt;&lt;dates&gt;&lt;year&gt;2017&lt;/year&gt;&lt;/dates&gt;&lt;urls&gt;&lt;/urls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2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64F8CE21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06E2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lastRenderedPageBreak/>
              <w:t>c.2662G&gt;C, p.Gly888Arg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F0AC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CBBF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31C5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2FEE4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916D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D2D4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F2FC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97C9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EE5F6" w14:textId="223C080F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Giorgio&lt;/Author&gt;&lt;Year&gt;2015&lt;/Year&gt;&lt;RecNum&gt;5675&lt;/RecNum&gt;&lt;DisplayText&gt;&lt;style size="10"&gt;[10]&lt;/style&gt;&lt;/DisplayText&gt;&lt;record&gt;&lt;rec-number&gt;5675&lt;/rec-number&gt;&lt;foreign-keys&gt;&lt;key app="EN" db-id="pv2tf5fwt5x55le2wwcvpvfjw20e5epf922w" timestamp="1676546837" guid="cb170475-0bae-44fb-a537-948412b3af63"&gt;5675&lt;/key&gt;&lt;/foreign-keys&gt;&lt;ref-type name="Journal Article"&gt;17&lt;/ref-type&gt;&lt;contributors&gt;&lt;authors&gt;&lt;author&gt;Giorgio, E.&lt;/author&gt;&lt;author&gt;Vaula, G.&lt;/author&gt;&lt;author&gt;Bosco, G.&lt;/author&gt;&lt;author&gt;Giacone, S.&lt;/author&gt;&lt;author&gt;Mancini, C.&lt;/author&gt;&lt;author&gt;Calcia, A.&lt;/author&gt;&lt;author&gt;Cavalieri, S.&lt;/author&gt;&lt;author&gt;Di Gregorio, E.&lt;/author&gt;&lt;author&gt;De Longrais, R. R.&lt;/author&gt;&lt;author&gt;Leombruni, S.&lt;/author&gt;&lt;author&gt;Pinessi, L.&lt;/author&gt;&lt;author&gt;Cerrato, P.&lt;/author&gt;&lt;author&gt;Brusco, A.&lt;/author&gt;&lt;author&gt;Brussino, A.&lt;/author&gt;&lt;/authors&gt;&lt;/contributors&gt;&lt;titles&gt;&lt;title&gt;&lt;style face="normal" font="default" size="100%"&gt;Two families with novel missense mutations in &lt;/style&gt;&lt;style face="italic" font="default" size="100%"&gt;COL4A1&lt;/style&gt;&lt;style face="normal" font="default" size="100%"&gt;: When diagnosis can be missed&lt;/style&gt;&lt;/title&gt;&lt;secondary-title&gt;Journal of the Neurological Sciences&lt;/secondary-title&gt;&lt;/titles&gt;&lt;periodical&gt;&lt;full-title&gt;Journal of the Neurological Sciences&lt;/full-title&gt;&lt;/periodical&gt;&lt;pages&gt;99-104&lt;/pages&gt;&lt;volume&gt;352&lt;/volume&gt;&lt;number&gt;1-2&lt;/number&gt;&lt;dates&gt;&lt;year&gt;2015&lt;/year&gt;&lt;pub-dates&gt;&lt;date&gt;May&lt;/date&gt;&lt;/pub-dates&gt;&lt;/dates&gt;&lt;isbn&gt;0022-510X&lt;/isbn&gt;&lt;accession-num&gt;WOS:000355030900018&lt;/accession-num&gt;&lt;urls&gt;&lt;related-urls&gt;&lt;url&gt;&amp;lt;Go to ISI&amp;gt;://WOS:000355030900018&lt;/url&gt;&lt;/related-urls&gt;&lt;/urls&gt;&lt;electronic-resource-num&gt;10.1016/j.jns.2015.03.042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0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533985C7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8B7EF" w14:textId="77777777" w:rsidR="00467730" w:rsidRPr="00DE3584" w:rsidRDefault="00467730" w:rsidP="00217607">
            <w:pPr>
              <w:rPr>
                <w:rFonts w:cs="Times New Roman"/>
                <w:sz w:val="16"/>
                <w:szCs w:val="16"/>
                <w:lang w:val="sv-SE"/>
              </w:rPr>
            </w:pPr>
            <w:r w:rsidRPr="00DE3584">
              <w:rPr>
                <w:rFonts w:cs="Times New Roman"/>
                <w:sz w:val="16"/>
                <w:szCs w:val="16"/>
                <w:lang w:val="sv-SE"/>
              </w:rPr>
              <w:t>c.2969G&gt;T, p.Gly990Val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50D8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5261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2708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4E6A2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08FA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4838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6327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Likely 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C204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F52D5" w14:textId="1B8740F4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QbGFuY2hlcjwvQXV0aG9yPjxZZWFyPjIwMTU8L1llYXI+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QbGFuY2hlcjwvQXV0aG9yPjxZZWFyPjIwMTU8L1llYXI+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3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602EF493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DF94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3715G&gt;A, p.Gly1239Arg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2399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94E2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7C2E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DBDB7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3D12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A829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04C5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Likely 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CB67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1B08E" w14:textId="6BFF9C42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Takenouchi&lt;/Author&gt;&lt;Year&gt;2015&lt;/Year&gt;&lt;RecNum&gt;5690&lt;/RecNum&gt;&lt;DisplayText&gt;&lt;style size="10"&gt;[34]&lt;/style&gt;&lt;/DisplayText&gt;&lt;record&gt;&lt;rec-number&gt;5690&lt;/rec-number&gt;&lt;foreign-keys&gt;&lt;key app="EN" db-id="pv2tf5fwt5x55le2wwcvpvfjw20e5epf922w" timestamp="1676546837" guid="4fcb93de-500e-408c-835e-24e72dc019c1"&gt;5690&lt;/key&gt;&lt;/foreign-keys&gt;&lt;ref-type name="Journal Article"&gt;17&lt;/ref-type&gt;&lt;contributors&gt;&lt;authors&gt;&lt;author&gt;Takenouchi, T.&lt;/author&gt;&lt;author&gt;Ohyagi, M.&lt;/author&gt;&lt;author&gt;Torii, C.&lt;/author&gt;&lt;author&gt;Kosaki, R.&lt;/author&gt;&lt;author&gt;Takahashi, T.&lt;/author&gt;&lt;author&gt;Kosaki, K.&lt;/author&gt;&lt;/authors&gt;&lt;/contributors&gt;&lt;titles&gt;&lt;title&gt;&lt;style face="normal" font="default" size="100%"&gt;Porencephaly in a Fetus and HANAC in Her Father: Variable Expression of &lt;/style&gt;&lt;style face="italic" font="default" size="100%"&gt;COL4A1&lt;/style&gt;&lt;style face="normal" font="default" size="100%"&gt; Mutation&lt;/style&gt;&lt;/title&gt;&lt;secondary-title&gt;American Journal of Medical Genetics Part A&lt;/secondary-title&gt;&lt;/titles&gt;&lt;periodical&gt;&lt;full-title&gt;American Journal of Medical Genetics Part A&lt;/full-title&gt;&lt;/periodical&gt;&lt;pages&gt;156-158&lt;/pages&gt;&lt;volume&gt;167&lt;/volume&gt;&lt;number&gt;1&lt;/number&gt;&lt;dates&gt;&lt;year&gt;2015&lt;/year&gt;&lt;pub-dates&gt;&lt;date&gt;Jan&lt;/date&gt;&lt;/pub-dates&gt;&lt;/dates&gt;&lt;isbn&gt;1552-4825&lt;/isbn&gt;&lt;accession-num&gt;WOS:000348843000022&lt;/accession-num&gt;&lt;urls&gt;&lt;related-urls&gt;&lt;url&gt;&amp;lt;Go to ISI&amp;gt;://WOS:000348843000022&lt;/url&gt;&lt;/related-urls&gt;&lt;/urls&gt;&lt;electronic-resource-num&gt;10.1002/ajmg.a.36823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4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4C389444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9A61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3734G&gt;A, p.Gly1245Asp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4748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81CA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07EA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68416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6102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702B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0BA3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4BA9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791F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Ours</w:t>
            </w:r>
          </w:p>
        </w:tc>
      </w:tr>
      <w:tr w:rsidR="00467730" w:rsidRPr="00552677" w14:paraId="03157FEC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CCA1F" w14:textId="77777777" w:rsidR="00467730" w:rsidRPr="00DE3584" w:rsidRDefault="00467730" w:rsidP="00217607">
            <w:pPr>
              <w:rPr>
                <w:rFonts w:cs="Times New Roman"/>
                <w:sz w:val="16"/>
                <w:szCs w:val="16"/>
                <w:lang w:val="sv-SE"/>
              </w:rPr>
            </w:pPr>
            <w:r w:rsidRPr="00DE3584">
              <w:rPr>
                <w:rFonts w:cs="Times New Roman"/>
                <w:sz w:val="16"/>
                <w:szCs w:val="16"/>
                <w:lang w:val="sv-SE"/>
              </w:rPr>
              <w:t>c.3797G&gt;T, p.Gly1266Val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2E3C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9EF7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4605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1387B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0B41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9449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979A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Likely 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BB30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F434C" w14:textId="2738DEA3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NdXRvPC9BdXRob3I+PFllYXI+MjAyMTwvWWVhcj48UmVj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NdXRvPC9BdXRob3I+PFllYXI+MjAyMTwvWWVhcj48UmVj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5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1F1CAAEB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934E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3976G&gt;A, p.Gly1326Arg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EAC2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E394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8BAC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23789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97B6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0095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3303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E61A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47D02" w14:textId="5894E17F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Niwa&lt;/Author&gt;&lt;Year&gt;2015&lt;/Year&gt;&lt;RecNum&gt;5686&lt;/RecNum&gt;&lt;DisplayText&gt;&lt;style size="10"&gt;[36]&lt;/style&gt;&lt;/DisplayText&gt;&lt;record&gt;&lt;rec-number&gt;5686&lt;/rec-number&gt;&lt;foreign-keys&gt;&lt;key app="EN" db-id="pv2tf5fwt5x55le2wwcvpvfjw20e5epf922w" timestamp="1676546837" guid="12400a4f-54d4-4eaa-b2d7-d97839c53f56"&gt;5686&lt;/key&gt;&lt;/foreign-keys&gt;&lt;ref-type name="Journal Article"&gt;17&lt;/ref-type&gt;&lt;contributors&gt;&lt;authors&gt;&lt;author&gt;Niwa, T.&lt;/author&gt;&lt;author&gt;Aida, N.&lt;/author&gt;&lt;author&gt;Osaka, H.&lt;/author&gt;&lt;author&gt;Wada, T.&lt;/author&gt;&lt;author&gt;Saitsu, H.&lt;/author&gt;&lt;author&gt;Imai, Y.&lt;/author&gt;&lt;/authors&gt;&lt;/contributors&gt;&lt;titles&gt;&lt;title&gt;Intracranial Hemorrhage and Tortuosity of Veins Detected on Susceptibility-weighted Imaging of a Child with a Type IV Collagen alpha 1 Mutation and Schizencephaly&lt;/title&gt;&lt;secondary-title&gt;Magnetic Resonance in Medical Sciences&lt;/secondary-title&gt;&lt;/titles&gt;&lt;periodical&gt;&lt;full-title&gt;Magnetic Resonance in Medical Sciences&lt;/full-title&gt;&lt;/periodical&gt;&lt;pages&gt;223-226&lt;/pages&gt;&lt;volume&gt;14&lt;/volume&gt;&lt;number&gt;3&lt;/number&gt;&lt;dates&gt;&lt;year&gt;2015&lt;/year&gt;&lt;/dates&gt;&lt;isbn&gt;1347-3182&lt;/isbn&gt;&lt;accession-num&gt;WOS:000359394700007&lt;/accession-num&gt;&lt;urls&gt;&lt;related-urls&gt;&lt;url&gt;&amp;lt;Go to ISI&amp;gt;://WOS:000359394700007&lt;/url&gt;&lt;/related-urls&gt;&lt;/urls&gt;&lt;electronic-resource-num&gt;10.2463/mrms.2014-0060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6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5504771C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5B02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4031G&gt;C, p.Gly1344Ala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34CD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6AB7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BECC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6BF18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DD5C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F403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00AD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Likely 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C100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EB78E" w14:textId="7C2ED0EB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ZXVuZzwvQXV0aG9yPjxZZWFyPjIwMTI8L1llYXI+PFJl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ZXVuZzwvQXV0aG9yPjxZZWFyPjIwMTI8L1llYXI+PFJl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7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61C0062E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A53A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4150+1G&gt;T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8D9E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Splice Sit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C6CC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4E8E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8AA8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Intron 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211F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841A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B15A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AA92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D7C57D" w14:textId="2FF60CE3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Shan&lt;/Author&gt;&lt;Year&gt;2019&lt;/Year&gt;&lt;RecNum&gt;7001&lt;/RecNum&gt;&lt;DisplayText&gt;&lt;style size="10"&gt;[38]&lt;/style&gt;&lt;/DisplayText&gt;&lt;record&gt;&lt;rec-number&gt;7001&lt;/rec-number&gt;&lt;foreign-keys&gt;&lt;key app="EN" db-id="pv2tf5fwt5x55le2wwcvpvfjw20e5epf922w" timestamp="1676579344" guid="ab501ecb-6c3e-4dc8-92ec-ab01c857dbcd"&gt;7001&lt;/key&gt;&lt;/foreign-keys&gt;&lt;ref-type name="Journal Article"&gt;17&lt;/ref-type&gt;&lt;contributors&gt;&lt;authors&gt;&lt;author&gt;Shan, L. D.&lt;/author&gt;&lt;author&gt;Peng, J.&lt;/author&gt;&lt;author&gt;Xiao, H.&lt;/author&gt;&lt;author&gt;Wu, L. W.&lt;/author&gt;&lt;author&gt;Duan, H. L.&lt;/author&gt;&lt;author&gt;Pang, N.&lt;/author&gt;&lt;author&gt;Miriam, K.&lt;/author&gt;&lt;author&gt;Yin, F.&lt;/author&gt;&lt;/authors&gt;&lt;/contributors&gt;&lt;auth-address&gt;Department of Pediatrics, Xiangya Hospital, Central South University, Changsha 410008, China. yf2323@hotmail.com.&lt;/auth-address&gt;&lt;titles&gt;&lt;title&gt;&lt;style face="normal" font="default" size="100%"&gt;Clinical features and &lt;/style&gt;&lt;style face="italic" font="default" size="100%"&gt;COL4A1&lt;/style&gt;&lt;style face="normal" font="default" size="100%"&gt; genotype of a toddler with hereditary angiopathy with nephropathy, aneurysms and muscle cramps syndrome (Chinese)&lt;/style&gt;&lt;/title&gt;&lt;secondary-title&gt;Zhongguo Dang Dai Er Ke Za Zhi&lt;/secondary-title&gt;&lt;/titles&gt;&lt;periodical&gt;&lt;full-title&gt;Zhongguo Dang Dai Er Ke Za Zhi&lt;/full-title&gt;&lt;/periodical&gt;&lt;pages&gt;754-760&lt;/pages&gt;&lt;volume&gt;21&lt;/volume&gt;&lt;number&gt;8&lt;/number&gt;&lt;edition&gt;2019/08/17&lt;/edition&gt;&lt;keywords&gt;&lt;keyword&gt;*Aneurysm&lt;/keyword&gt;&lt;keyword&gt;Collagen Type IV/*genetics&lt;/keyword&gt;&lt;keyword&gt;Genotype&lt;/keyword&gt;&lt;keyword&gt;Humans&lt;/keyword&gt;&lt;keyword&gt;Infant&lt;/keyword&gt;&lt;keyword&gt;Male&lt;/keyword&gt;&lt;keyword&gt;*Muscle Cramp/genetics&lt;/keyword&gt;&lt;keyword&gt;Mutation&lt;/keyword&gt;&lt;keyword&gt;Syndrome&lt;/keyword&gt;&lt;/keywords&gt;&lt;dates&gt;&lt;year&gt;2019&lt;/year&gt;&lt;pub-dates&gt;&lt;date&gt;Aug&lt;/date&gt;&lt;/pub-dates&gt;&lt;/dates&gt;&lt;isbn&gt;1008-8830 (Print)&amp;#xD;1008-8830&lt;/isbn&gt;&lt;accession-num&gt;31416498&lt;/accession-num&gt;&lt;urls&gt;&lt;/urls&gt;&lt;custom2&gt;PMC7389900&lt;/custom2&gt;&lt;electronic-resource-num&gt;10.7499/j.issn.1008-8830.2019.08.004&lt;/electronic-resource-num&gt;&lt;remote-database-provider&gt;NLM&lt;/remote-database-provider&gt;&lt;language&gt;chi&lt;/language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8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36C426D0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9EE47" w14:textId="77777777" w:rsidR="00467730" w:rsidRPr="00DE3584" w:rsidRDefault="00467730" w:rsidP="00217607">
            <w:pPr>
              <w:rPr>
                <w:rFonts w:cs="Times New Roman"/>
                <w:sz w:val="16"/>
                <w:szCs w:val="16"/>
                <w:lang w:val="fr-FR"/>
              </w:rPr>
            </w:pPr>
            <w:r w:rsidRPr="00DE3584">
              <w:rPr>
                <w:rFonts w:cs="Times New Roman"/>
                <w:sz w:val="16"/>
                <w:szCs w:val="16"/>
                <w:lang w:val="fr-FR"/>
              </w:rPr>
              <w:t>c.4380T&gt;G, p.Cys1460Trp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6CBE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9E41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C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F370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Othe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E824D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9826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BF59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8A13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Uncertain significance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D267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8EC75" w14:textId="2501E2A0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Morsi&lt;/Author&gt;&lt;Year&gt;2020&lt;/Year&gt;&lt;RecNum&gt;5518&lt;/RecNum&gt;&lt;DisplayText&gt;&lt;style size="10"&gt;[39]&lt;/style&gt;&lt;/DisplayText&gt;&lt;record&gt;&lt;rec-number&gt;5518&lt;/rec-number&gt;&lt;foreign-keys&gt;&lt;key app="EN" db-id="pv2tf5fwt5x55le2wwcvpvfjw20e5epf922w" timestamp="1676546837" guid="7a5e0a48-a6b0-45ce-bf81-e88854007db8"&gt;5518&lt;/key&gt;&lt;/foreign-keys&gt;&lt;ref-type name="Journal Article"&gt;17&lt;/ref-type&gt;&lt;contributors&gt;&lt;authors&gt;&lt;author&gt;Morsi, A.&lt;/author&gt;&lt;author&gt;Maldonado, A.&lt;/author&gt;&lt;author&gt;Lal, D.&lt;/author&gt;&lt;author&gt;Moosa, A. N. V.&lt;/author&gt;&lt;author&gt;Pestana-Knight, E.&lt;/author&gt;&lt;author&gt;Bingaman, W.&lt;/author&gt;&lt;/authors&gt;&lt;/contributors&gt;&lt;titles&gt;&lt;title&gt;Vasospasm Following Hemispherectomy: A Case Report of a Novel Complication&lt;/title&gt;&lt;secondary-title&gt;World Neurosurgery&lt;/secondary-title&gt;&lt;/titles&gt;&lt;periodical&gt;&lt;full-title&gt;World Neurosurg&lt;/full-title&gt;&lt;abbr-1&gt;World neurosurgery&lt;/abbr-1&gt;&lt;/periodical&gt;&lt;pages&gt;357-361&lt;/pages&gt;&lt;volume&gt;137&lt;/volume&gt;&lt;dates&gt;&lt;year&gt;2020&lt;/year&gt;&lt;pub-dates&gt;&lt;date&gt;May&lt;/date&gt;&lt;/pub-dates&gt;&lt;/dates&gt;&lt;isbn&gt;1878-8750&lt;/isbn&gt;&lt;accession-num&gt;WOS:000532767800005&lt;/accession-num&gt;&lt;urls&gt;&lt;related-urls&gt;&lt;url&gt;&amp;lt;Go to ISI&amp;gt;://WOS:000532767800005&lt;/url&gt;&lt;/related-urls&gt;&lt;/urls&gt;&lt;electronic-resource-num&gt;10.1016/j.wneu.2020.02.020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9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5D2B62EB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1B90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4611_4612insG, p.Thr1537fs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4159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Frameshift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DFA3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C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58D3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Othe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834E8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2504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F26E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588E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2A75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B8EA0" w14:textId="7796DE9E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Gale&lt;/Author&gt;&lt;Year&gt;2016&lt;/Year&gt;&lt;RecNum&gt;5642&lt;/RecNum&gt;&lt;DisplayText&gt;&lt;style size="10"&gt;[40]&lt;/style&gt;&lt;/DisplayText&gt;&lt;record&gt;&lt;rec-number&gt;5642&lt;/rec-number&gt;&lt;foreign-keys&gt;&lt;key app="EN" db-id="pv2tf5fwt5x55le2wwcvpvfjw20e5epf922w" timestamp="1676546837" guid="a01e54ea-5879-4d6a-8505-7a880f826881"&gt;5642&lt;/key&gt;&lt;/foreign-keys&gt;&lt;ref-type name="Journal Article"&gt;17&lt;/ref-type&gt;&lt;contributors&gt;&lt;authors&gt;&lt;author&gt;Gale, D. P.&lt;/author&gt;&lt;author&gt;Oygar, D. D.&lt;/author&gt;&lt;author&gt;Lin, F. J.&lt;/author&gt;&lt;author&gt;Oygar, P. D.&lt;/author&gt;&lt;author&gt;Khan, N.&lt;/author&gt;&lt;author&gt;Connor, T. M. F.&lt;/author&gt;&lt;author&gt;Lapsley, M.&lt;/author&gt;&lt;author&gt;Maxwell, P. H.&lt;/author&gt;&lt;author&gt;Neild, G. H.&lt;/author&gt;&lt;/authors&gt;&lt;/contributors&gt;&lt;titles&gt;&lt;title&gt;&lt;style face="normal" font="default" size="100%"&gt;A novel &lt;/style&gt;&lt;style face="italic" font="default" size="100%"&gt;COL4A1&lt;/style&gt;&lt;style face="normal" font="default" size="100%"&gt; frameshift mutation in familial kidney disease: the importance of the C-terminal NC1 domain of type IV collagen&lt;/style&gt;&lt;/title&gt;&lt;secondary-title&gt;Nephrology Dialysis Transplantation&lt;/secondary-title&gt;&lt;/titles&gt;&lt;periodical&gt;&lt;full-title&gt;Nephrology Dialysis Transplantation&lt;/full-title&gt;&lt;/periodical&gt;&lt;pages&gt;1908-1914&lt;/pages&gt;&lt;volume&gt;31&lt;/volume&gt;&lt;number&gt;11&lt;/number&gt;&lt;dates&gt;&lt;year&gt;2016&lt;/year&gt;&lt;pub-dates&gt;&lt;date&gt;Nov&lt;/date&gt;&lt;/pub-dates&gt;&lt;/dates&gt;&lt;isbn&gt;0931-0509&lt;/isbn&gt;&lt;accession-num&gt;WOS:000388595700026&lt;/accession-num&gt;&lt;urls&gt;&lt;related-urls&gt;&lt;url&gt;&amp;lt;Go to ISI&amp;gt;://WOS:000388595700026&lt;/url&gt;&lt;/related-urls&gt;&lt;/urls&gt;&lt;electronic-resource-num&gt;10.1093/ndt/gfw051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0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0D811E14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EC68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*32G&gt;A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4391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'UT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ED25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91DD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Othe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9A13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'UT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A56A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A394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51E8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Likely 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02B6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E07E1" w14:textId="529609D6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vPC9BdXRob3I+PFllYXI+MjAxOTwvWWVhcj48UmVj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vPC9BdXRob3I+PFllYXI+MjAxOTwvWWVhcj48UmVj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1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0EB10B17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BA8D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*32G&gt;T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986E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'UT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8AE8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D02E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Othe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5542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'UT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A15C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2B40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0917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Likely 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9227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B73AA" w14:textId="6D6892EA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Hcm9iZS1FaW5zbGVyPC9BdXRob3I+PFllYXI+MjAyMDwv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Hcm9iZS1FaW5zbGVyPC9BdXRob3I+PFllYXI+MjAyMDwv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2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580338B2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32C0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*34G&gt;T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CC4A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'UT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06E9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06F3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Othe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7D70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'UT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0914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29FB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7306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Uncertain significance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8232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A4DAF" w14:textId="58A9799D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jI8L1llYXI+PFJlY051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jI8L1llYXI+PFJlY051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3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50AE0930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2E3E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*35C&gt;A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DC33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'UT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7454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9EAB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Othe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E6F9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'UT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B7FB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E9DF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EDF7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Likely 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F2CF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E13E5" w14:textId="359DA503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WZXJkdXJhPC9BdXRob3I+PFllYXI+MjAxNjwvWWVhcj48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WZXJkdXJhPC9BdXRob3I+PFllYXI+MjAxNjwvWWVhcj48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4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7953CE0E" w14:textId="77777777" w:rsidTr="00217607">
        <w:trPr>
          <w:trHeight w:val="300"/>
        </w:trPr>
        <w:tc>
          <w:tcPr>
            <w:tcW w:w="13051" w:type="dxa"/>
            <w:gridSpan w:val="10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35DD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i/>
                <w:iCs/>
                <w:sz w:val="16"/>
                <w:szCs w:val="16"/>
              </w:rPr>
              <w:t>COL4A2</w:t>
            </w:r>
          </w:p>
        </w:tc>
      </w:tr>
      <w:tr w:rsidR="00467730" w:rsidRPr="00552677" w14:paraId="25679E8E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4DDD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1837G&gt;A, p.Gly613Ser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EF9D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36F3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D8CB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CCB48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F71D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EC8B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6707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46AB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F4CF2" w14:textId="0EC7545F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Talib&lt;/Author&gt;&lt;Year&gt;2022&lt;/Year&gt;&lt;RecNum&gt;10949&lt;/RecNum&gt;&lt;DisplayText&gt;&lt;style size="10"&gt;[45]&lt;/style&gt;&lt;/DisplayText&gt;&lt;record&gt;&lt;rec-number&gt;10949&lt;/rec-number&gt;&lt;foreign-keys&gt;&lt;key app="EN" db-id="pv2tf5fwt5x55le2wwcvpvfjw20e5epf922w" timestamp="1688416790" guid="e6f97431-b6f8-413c-abea-dd0162582bbe"&gt;10949&lt;/key&gt;&lt;/foreign-keys&gt;&lt;ref-type name="Journal Article"&gt;17&lt;/ref-type&gt;&lt;contributors&gt;&lt;authors&gt;&lt;author&gt;Talib, SH&lt;/author&gt;&lt;author&gt;Bhattu, SR&lt;/author&gt;&lt;author&gt;Amjad, SA&lt;/author&gt;&lt;author&gt;Talib, Y&lt;/author&gt;&lt;author&gt;Sachin, P&lt;/author&gt;&lt;author&gt;Pranita, B&lt;/author&gt;&lt;author&gt;Umesh&lt;/author&gt;&lt;/authors&gt;&lt;/contributors&gt;&lt;titles&gt;&lt;title&gt;&lt;style face="italic" font="default" size="100%"&gt;COL4A2&lt;/style&gt;&lt;style face="normal" font="default" size="100%"&gt; brain small vessel disease (A case report of previously unreported mutation) &lt;/style&gt;&lt;/title&gt;&lt;secondary-title&gt;The Annals of Medical and Health Sciences Research&lt;/secondary-title&gt;&lt;/titles&gt;&lt;periodical&gt;&lt;full-title&gt;The Annals of Medical and Health Sciences Research&lt;/full-title&gt;&lt;/periodical&gt;&lt;dates&gt;&lt;year&gt;2022&lt;/year&gt;&lt;/dates&gt;&lt;urls&gt;&lt;/urls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5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7EAAE139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A81B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2105G&gt;A, p.Gly702Asp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FBC19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FEAC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E395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9C9A4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9840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AC62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09631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EAF5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4978C4" w14:textId="25686795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Kollmann&lt;/Author&gt;&lt;Year&gt;2016&lt;/Year&gt;&lt;RecNum&gt;5639&lt;/RecNum&gt;&lt;DisplayText&gt;&lt;style size="10"&gt;[46]&lt;/style&gt;&lt;/DisplayText&gt;&lt;record&gt;&lt;rec-number&gt;5639&lt;/rec-number&gt;&lt;foreign-keys&gt;&lt;key app="EN" db-id="pv2tf5fwt5x55le2wwcvpvfjw20e5epf922w" timestamp="1676546837" guid="37c4c361-6a92-4a50-be76-6d4c94001f26"&gt;5639&lt;/key&gt;&lt;/foreign-keys&gt;&lt;ref-type name="Journal Article"&gt;17&lt;/ref-type&gt;&lt;contributors&gt;&lt;authors&gt;&lt;author&gt;Kollmann, P.&lt;/author&gt;&lt;author&gt;Peeters, A.&lt;/author&gt;&lt;author&gt;Vanakker, O.&lt;/author&gt;&lt;author&gt;Sznajer, Y.&lt;/author&gt;&lt;/authors&gt;&lt;/contributors&gt;&lt;titles&gt;&lt;title&gt;&lt;style face="normal" font="default" size="100%"&gt;&amp;apos;De novo&amp;apos; &lt;/style&gt;&lt;style face="italic" font="default" size="100%"&gt;Col4A2&lt;/style&gt;&lt;style face="normal" font="default" size="100%"&gt; mutation in a patient with migraine, leukoencephalopathy, and small carotid aneurysms&lt;/style&gt;&lt;/title&gt;&lt;secondary-title&gt;Journal of Neurology&lt;/secondary-title&gt;&lt;/titles&gt;&lt;periodical&gt;&lt;full-title&gt;Journal of Neurology&lt;/full-title&gt;&lt;/periodical&gt;&lt;pages&gt;2327-2329&lt;/pages&gt;&lt;volume&gt;263&lt;/volume&gt;&lt;number&gt;11&lt;/number&gt;&lt;dates&gt;&lt;year&gt;2016&lt;/year&gt;&lt;pub-dates&gt;&lt;date&gt;Nov&lt;/date&gt;&lt;/pub-dates&gt;&lt;/dates&gt;&lt;isbn&gt;0340-5354&lt;/isbn&gt;&lt;accession-num&gt;WOS:000386355000021&lt;/accession-num&gt;&lt;urls&gt;&lt;related-urls&gt;&lt;url&gt;&amp;lt;Go to ISI&amp;gt;://WOS:000386355000021&lt;/url&gt;&lt;/related-urls&gt;&lt;/urls&gt;&lt;electronic-resource-num&gt;10.1007/s00415-016-8280-3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6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454B4638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F48B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2572A&gt;G, p.Ile858Val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6260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E546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9D10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G-M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50E46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182A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CFCE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E2BE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Uncertain significance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68FB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50B31" w14:textId="1222D4DC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Focke&lt;/Author&gt;&lt;Year&gt;2022&lt;/Year&gt;&lt;RecNum&gt;5425&lt;/RecNum&gt;&lt;DisplayText&gt;&lt;style size="10"&gt;[47]&lt;/style&gt;&lt;/DisplayText&gt;&lt;record&gt;&lt;rec-number&gt;5425&lt;/rec-number&gt;&lt;foreign-keys&gt;&lt;key app="EN" db-id="pv2tf5fwt5x55le2wwcvpvfjw20e5epf922w" timestamp="1676546837" guid="c9a13d67-48ef-4909-a934-f9797fcacb34"&gt;5425&lt;/key&gt;&lt;/foreign-keys&gt;&lt;ref-type name="Journal Article"&gt;17&lt;/ref-type&gt;&lt;contributors&gt;&lt;authors&gt;&lt;author&gt;Focke, J. K.&lt;/author&gt;&lt;author&gt;Veltkamp, R.&lt;/author&gt;&lt;author&gt;Bauer, P.&lt;/author&gt;&lt;author&gt;Kraemer, M.&lt;/author&gt;&lt;/authors&gt;&lt;/contributors&gt;&lt;titles&gt;&lt;title&gt;&lt;style face="normal" font="default" size="100%"&gt;Novel heterozygous &lt;/style&gt;&lt;style face="italic" font="default" size="100%"&gt;COL4A2&lt;/style&gt;&lt;style face="normal" font="default" size="100%"&gt; variant c.2572A &amp;gt; G, p.(I858V) mimicking Sneddon&amp;apos;s and Divry van Bogaert Syndrome&lt;/style&gt;&lt;/title&gt;&lt;secondary-title&gt;Journal of Neurology&lt;/secondary-title&gt;&lt;/titles&gt;&lt;periodical&gt;&lt;full-title&gt;Journal of Neurology&lt;/full-title&gt;&lt;/periodical&gt;&lt;pages&gt;5153-5156&lt;/pages&gt;&lt;volume&gt;269&lt;/volume&gt;&lt;number&gt;9&lt;/number&gt;&lt;dates&gt;&lt;year&gt;2022&lt;/year&gt;&lt;pub-dates&gt;&lt;date&gt;Sep&lt;/date&gt;&lt;/pub-dates&gt;&lt;/dates&gt;&lt;isbn&gt;0340-5354&lt;/isbn&gt;&lt;accession-num&gt;WOS:000782547600001&lt;/accession-num&gt;&lt;urls&gt;&lt;related-urls&gt;&lt;url&gt;&amp;lt;Go to ISI&amp;gt;://WOS:000782547600001&lt;/url&gt;&lt;/related-urls&gt;&lt;/urls&gt;&lt;electronic-resource-num&gt;10.1007/s00415-022-11111-0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7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602646E6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1B01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2821G&gt;A, p.Gly941Arg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CD20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1F33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D5AC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15D0A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B180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6BF9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1741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EE3C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53245" w14:textId="5B698B35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Gunda&lt;/Author&gt;&lt;Year&gt;2014&lt;/Year&gt;&lt;RecNum&gt;5709&lt;/RecNum&gt;&lt;DisplayText&gt;&lt;style size="10"&gt;[48]&lt;/style&gt;&lt;/DisplayText&gt;&lt;record&gt;&lt;rec-number&gt;5709&lt;/rec-number&gt;&lt;foreign-keys&gt;&lt;key app="EN" db-id="pv2tf5fwt5x55le2wwcvpvfjw20e5epf922w" timestamp="1676546837" guid="4f39cf8c-a3a8-4db7-b5a5-dfb22300edc6"&gt;5709&lt;/key&gt;&lt;/foreign-keys&gt;&lt;ref-type name="Journal Article"&gt;17&lt;/ref-type&gt;&lt;contributors&gt;&lt;authors&gt;&lt;author&gt;Gunda, B.&lt;/author&gt;&lt;author&gt;Mine, M.&lt;/author&gt;&lt;author&gt;Kovacs, T.&lt;/author&gt;&lt;author&gt;Hornyak, C.&lt;/author&gt;&lt;author&gt;Bereczki, D.&lt;/author&gt;&lt;author&gt;Varallyay, G.&lt;/author&gt;&lt;author&gt;Rudas, G.&lt;/author&gt;&lt;author&gt;Audrezet, M. P.&lt;/author&gt;&lt;author&gt;Tournier-Lasserve, E.&lt;/author&gt;&lt;/authors&gt;&lt;/contributors&gt;&lt;titles&gt;&lt;title&gt;&lt;style face="italic" font="default" size="100%"&gt;COL4A2&lt;/style&gt;&lt;style face="normal" font="default" size="100%"&gt; mutation causing adult onset recurrent intracerebral hemorrhage and leukoencephalopathy&lt;/style&gt;&lt;/title&gt;&lt;secondary-title&gt;Journal of Neurology&lt;/secondary-title&gt;&lt;/titles&gt;&lt;periodical&gt;&lt;full-title&gt;Journal of Neurology&lt;/full-title&gt;&lt;/periodical&gt;&lt;pages&gt;500-503&lt;/pages&gt;&lt;volume&gt;261&lt;/volume&gt;&lt;number&gt;3&lt;/number&gt;&lt;dates&gt;&lt;year&gt;2014&lt;/year&gt;&lt;pub-dates&gt;&lt;date&gt;Mar&lt;/date&gt;&lt;/pub-dates&gt;&lt;/dates&gt;&lt;isbn&gt;0340-5354&lt;/isbn&gt;&lt;accession-num&gt;WOS:000332791600006&lt;/accession-num&gt;&lt;urls&gt;&lt;related-urls&gt;&lt;url&gt;&amp;lt;Go to ISI&amp;gt;://WOS:000332791600006&lt;/url&gt;&lt;/related-urls&gt;&lt;/urls&gt;&lt;electronic-resource-num&gt;10.1007/s00415-013-7224-4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8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6D5FCC18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ACA7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2972G&gt;A, p.Gly991Glu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6C43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29BF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73EA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B95A3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8698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6302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2DBA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277E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FB782" w14:textId="4E108864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Neri&lt;/Author&gt;&lt;Year&gt;2021&lt;/Year&gt;&lt;RecNum&gt;5482&lt;/RecNum&gt;&lt;DisplayText&gt;&lt;style size="10"&gt;[49]&lt;/style&gt;&lt;/DisplayText&gt;&lt;record&gt;&lt;rec-number&gt;5482&lt;/rec-number&gt;&lt;foreign-keys&gt;&lt;key app="EN" db-id="pv2tf5fwt5x55le2wwcvpvfjw20e5epf922w" timestamp="1676546837" guid="0a296674-082b-46e6-88f5-9ce1ff2a5418"&gt;5482&lt;/key&gt;&lt;/foreign-keys&gt;&lt;ref-type name="Journal Article"&gt;17&lt;/ref-type&gt;&lt;contributors&gt;&lt;authors&gt;&lt;author&gt;Neri, S.&lt;/author&gt;&lt;author&gt;Ferlazzo, E.&lt;/author&gt;&lt;author&gt;Africa, E.&lt;/author&gt;&lt;author&gt;Versace, P.&lt;/author&gt;&lt;author&gt;Ascoli, M.&lt;/author&gt;&lt;author&gt;Mastroianni, G.&lt;/author&gt;&lt;author&gt;Cianci, V.&lt;/author&gt;&lt;author&gt;Aguglia, U.&lt;/author&gt;&lt;author&gt;Gasparini, S.&lt;/author&gt;&lt;/authors&gt;&lt;/contributors&gt;&lt;titles&gt;&lt;title&gt;&lt;style face="normal" font="default" size="100%"&gt;Novel &lt;/style&gt;&lt;style face="italic" font="default" size="100%"&gt;COL4A2&lt;/style&gt;&lt;style face="normal" font="default" size="100%"&gt; mutation causing familial malformations of cortical development&lt;/style&gt;&lt;/title&gt;&lt;secondary-title&gt;European Review for Medical and Pharmacological Sciences&lt;/secondary-title&gt;&lt;/titles&gt;&lt;periodical&gt;&lt;full-title&gt;European Review for Medical and Pharmacological Sciences&lt;/full-title&gt;&lt;/periodical&gt;&lt;pages&gt;898-905&lt;/pages&gt;&lt;volume&gt;25&lt;/volume&gt;&lt;number&gt;2&lt;/number&gt;&lt;dates&gt;&lt;year&gt;2021&lt;/year&gt;&lt;/dates&gt;&lt;isbn&gt;1128-3602&lt;/isbn&gt;&lt;accession-num&gt;WOS:000617204500045&lt;/accession-num&gt;&lt;urls&gt;&lt;related-urls&gt;&lt;url&gt;&amp;lt;Go to ISI&amp;gt;://WOS:000617204500045&lt;/url&gt;&lt;/related-urls&gt;&lt;/urls&gt;&lt;electronic-resource-num&gt;10.26355/eurrev_202101_24658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9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44A78F9F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594B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lastRenderedPageBreak/>
              <w:t>c.3110G&gt;A, p.Gly1037Glu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68B18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2D90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DD6E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A86FB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918F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F5DAC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9743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B341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A98031" w14:textId="694A115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b25lZGE8L0F1dGhvcj48WWVhcj4yMDEyPC9ZZWFyPjxS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b25lZGE8L0F1dGhvcj48WWVhcj4yMDEyPC9ZZWFyPjxS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50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29ACCADC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DACF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3206delC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1504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Frameshift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197D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A3FE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Othe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39C59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1EB15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45C1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CF76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C149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ECD75" w14:textId="01F64F6E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Verbeek&lt;/Author&gt;&lt;Year&gt;2012&lt;/Year&gt;&lt;RecNum&gt;5756&lt;/RecNum&gt;&lt;DisplayText&gt;&lt;style size="10"&gt;[51]&lt;/style&gt;&lt;/DisplayText&gt;&lt;record&gt;&lt;rec-number&gt;5756&lt;/rec-number&gt;&lt;foreign-keys&gt;&lt;key app="EN" db-id="pv2tf5fwt5x55le2wwcvpvfjw20e5epf922w" timestamp="1676546837" guid="e1c21765-545a-4dfb-a34c-f6f0f969b293"&gt;5756&lt;/key&gt;&lt;/foreign-keys&gt;&lt;ref-type name="Journal Article"&gt;17&lt;/ref-type&gt;&lt;contributors&gt;&lt;authors&gt;&lt;author&gt;Verbeek, E.&lt;/author&gt;&lt;author&gt;Meuwissen, M. E. C.&lt;/author&gt;&lt;author&gt;Verheijen, F. W.&lt;/author&gt;&lt;author&gt;Govaert, P. P.&lt;/author&gt;&lt;author&gt;Licht, D. J.&lt;/author&gt;&lt;author&gt;Kuo, D. S.&lt;/author&gt;&lt;author&gt;Poulton, C. J.&lt;/author&gt;&lt;author&gt;Schot, R.&lt;/author&gt;&lt;author&gt;Lequin, M. H.&lt;/author&gt;&lt;author&gt;Dudink, J.&lt;/author&gt;&lt;author&gt;Halley, D. J.&lt;/author&gt;&lt;author&gt;de Coo, R. I. F.&lt;/author&gt;&lt;author&gt;den Hollander, J. C.&lt;/author&gt;&lt;author&gt;Oegema, R.&lt;/author&gt;&lt;author&gt;Gould, D. B.&lt;/author&gt;&lt;author&gt;Mancini, G. M. S.&lt;/author&gt;&lt;/authors&gt;&lt;/contributors&gt;&lt;titles&gt;&lt;title&gt;&lt;style face="italic" font="default" size="100%"&gt;COL4A2&lt;/style&gt;&lt;style face="normal" font="default" size="100%"&gt; mutation associated with familial porencephaly and small-vessel disease&lt;/style&gt;&lt;/title&gt;&lt;secondary-title&gt;European Journal of Human Genetics&lt;/secondary-title&gt;&lt;/titles&gt;&lt;periodical&gt;&lt;full-title&gt;European Journal of Human Genetics&lt;/full-title&gt;&lt;/periodical&gt;&lt;pages&gt;844-851&lt;/pages&gt;&lt;volume&gt;20&lt;/volume&gt;&lt;number&gt;8&lt;/number&gt;&lt;dates&gt;&lt;year&gt;2012&lt;/year&gt;&lt;pub-dates&gt;&lt;date&gt;Aug&lt;/date&gt;&lt;/pub-dates&gt;&lt;/dates&gt;&lt;isbn&gt;1018-4813&lt;/isbn&gt;&lt;accession-num&gt;WOS:000306556600009&lt;/accession-num&gt;&lt;urls&gt;&lt;related-urls&gt;&lt;url&gt;&amp;lt;Go to ISI&amp;gt;://WOS:000306556600009&lt;/url&gt;&lt;/related-urls&gt;&lt;/urls&gt;&lt;electronic-resource-num&gt;10.1038/ejhg.2012.20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51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50D56D03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F2D17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3455G&gt;A, p.Gly1152Asp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1BD0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D57B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AB45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6260F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ED1D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5B88A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57B3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5F60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D4CBA" w14:textId="72411692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b25lZGE8L0F1dGhvcj48WWVhcj4yMDEyPC9ZZWFyPjxS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b25lZGE8L0F1dGhvcj48WWVhcj4yMDEyPC9ZZWFyPjxS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50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7DA737AD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3E63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c.4165G&gt;A, p.Gly1389Arg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42C9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0724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Tripl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DEA0F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-X-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9257B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FA5F7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0.0000065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EDD1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52FB2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3A62B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osi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A85AE" w14:textId="0219A57E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Verbeek&lt;/Author&gt;&lt;Year&gt;2012&lt;/Year&gt;&lt;RecNum&gt;5756&lt;/RecNum&gt;&lt;DisplayText&gt;&lt;style size="10"&gt;[51]&lt;/style&gt;&lt;/DisplayText&gt;&lt;record&gt;&lt;rec-number&gt;5756&lt;/rec-number&gt;&lt;foreign-keys&gt;&lt;key app="EN" db-id="pv2tf5fwt5x55le2wwcvpvfjw20e5epf922w" timestamp="1676546837" guid="e1c21765-545a-4dfb-a34c-f6f0f969b293"&gt;5756&lt;/key&gt;&lt;/foreign-keys&gt;&lt;ref-type name="Journal Article"&gt;17&lt;/ref-type&gt;&lt;contributors&gt;&lt;authors&gt;&lt;author&gt;Verbeek, E.&lt;/author&gt;&lt;author&gt;Meuwissen, M. E. C.&lt;/author&gt;&lt;author&gt;Verheijen, F. W.&lt;/author&gt;&lt;author&gt;Govaert, P. P.&lt;/author&gt;&lt;author&gt;Licht, D. J.&lt;/author&gt;&lt;author&gt;Kuo, D. S.&lt;/author&gt;&lt;author&gt;Poulton, C. J.&lt;/author&gt;&lt;author&gt;Schot, R.&lt;/author&gt;&lt;author&gt;Lequin, M. H.&lt;/author&gt;&lt;author&gt;Dudink, J.&lt;/author&gt;&lt;author&gt;Halley, D. J.&lt;/author&gt;&lt;author&gt;de Coo, R. I. F.&lt;/author&gt;&lt;author&gt;den Hollander, J. C.&lt;/author&gt;&lt;author&gt;Oegema, R.&lt;/author&gt;&lt;author&gt;Gould, D. B.&lt;/author&gt;&lt;author&gt;Mancini, G. M. S.&lt;/author&gt;&lt;/authors&gt;&lt;/contributors&gt;&lt;titles&gt;&lt;title&gt;&lt;style face="italic" font="default" size="100%"&gt;COL4A2&lt;/style&gt;&lt;style face="normal" font="default" size="100%"&gt; mutation associated with familial porencephaly and small-vessel disease&lt;/style&gt;&lt;/title&gt;&lt;secondary-title&gt;European Journal of Human Genetics&lt;/secondary-title&gt;&lt;/titles&gt;&lt;periodical&gt;&lt;full-title&gt;European Journal of Human Genetics&lt;/full-title&gt;&lt;/periodical&gt;&lt;pages&gt;844-851&lt;/pages&gt;&lt;volume&gt;20&lt;/volume&gt;&lt;number&gt;8&lt;/number&gt;&lt;dates&gt;&lt;year&gt;2012&lt;/year&gt;&lt;pub-dates&gt;&lt;date&gt;Aug&lt;/date&gt;&lt;/pub-dates&gt;&lt;/dates&gt;&lt;isbn&gt;1018-4813&lt;/isbn&gt;&lt;accession-num&gt;WOS:000306556600009&lt;/accession-num&gt;&lt;urls&gt;&lt;related-urls&gt;&lt;url&gt;&amp;lt;Go to ISI&amp;gt;://WOS:000306556600009&lt;/url&gt;&lt;/related-urls&gt;&lt;/urls&gt;&lt;electronic-resource-num&gt;10.1038/ejhg.2012.20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51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552677" w14:paraId="4656561B" w14:textId="77777777" w:rsidTr="00217607">
        <w:trPr>
          <w:trHeight w:val="300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FF564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p.Ala1534Ser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5B573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Missens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ED87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C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419D6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Othe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00C31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0B1C2" w14:textId="77777777" w:rsidR="00467730" w:rsidRPr="00552677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0.000013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01FFE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rs76039938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815D0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Uncertain significance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98B6D" w14:textId="77777777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t>Negativ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6BDA5" w14:textId="700DAD59" w:rsidR="00467730" w:rsidRPr="00552677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552677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McHugh&lt;/Author&gt;&lt;Year&gt;2020&lt;/Year&gt;&lt;RecNum&gt;5498&lt;/RecNum&gt;&lt;DisplayText&gt;&lt;style size="10"&gt;[52]&lt;/style&gt;&lt;/DisplayText&gt;&lt;record&gt;&lt;rec-number&gt;5498&lt;/rec-number&gt;&lt;foreign-keys&gt;&lt;key app="EN" db-id="pv2tf5fwt5x55le2wwcvpvfjw20e5epf922w" timestamp="1676546837" guid="e503bb35-6528-4f98-ac37-9c4dc6dcbf6a"&gt;5498&lt;/key&gt;&lt;/foreign-keys&gt;&lt;ref-type name="Journal Article"&gt;17&lt;/ref-type&gt;&lt;contributors&gt;&lt;authors&gt;&lt;author&gt;McHugh, D. C.&lt;/author&gt;&lt;author&gt;Esenwa, C.&lt;/author&gt;&lt;/authors&gt;&lt;/contributors&gt;&lt;titles&gt;&lt;title&gt;&lt;style face="normal" font="default" size="100%"&gt;A Novel &lt;/style&gt;&lt;style face="italic" font="default" size="100%"&gt;COL4A2&lt;/style&gt;&lt;style face="normal" font="default" size="100%"&gt; Mutation Associated with Recurrent Strokes&lt;/style&gt;&lt;/title&gt;&lt;secondary-title&gt;Journal of Stroke &amp;amp; Cerebrovascular Diseases&lt;/secondary-title&gt;&lt;/titles&gt;&lt;periodical&gt;&lt;full-title&gt;Journal of Stroke &amp;amp; Cerebrovascular Diseases&lt;/full-title&gt;&lt;/periodical&gt;&lt;volume&gt;29&lt;/volume&gt;&lt;number&gt;10&lt;/number&gt;&lt;dates&gt;&lt;year&gt;2020&lt;/year&gt;&lt;pub-dates&gt;&lt;date&gt;Oct&lt;/date&gt;&lt;/pub-dates&gt;&lt;/dates&gt;&lt;isbn&gt;1052-3057&lt;/isbn&gt;&lt;accession-num&gt;WOS:000569438600046&lt;/accession-num&gt;&lt;urls&gt;&lt;related-urls&gt;&lt;url&gt;&amp;lt;Go to ISI&amp;gt;://WOS:000569438600046&lt;/url&gt;&lt;/related-urls&gt;&lt;/urls&gt;&lt;custom7&gt;105156&lt;/custom7&gt;&lt;electronic-resource-num&gt;10.1016/j.jstrokecerebrovasdis.2020.105156&lt;/electronic-resource-num&gt;&lt;/record&gt;&lt;/Cite&gt;&lt;/EndNote&gt;</w:instrText>
            </w:r>
            <w:r w:rsidRPr="00552677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52]</w:t>
            </w:r>
            <w:r w:rsidRPr="00552677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</w:tbl>
    <w:p w14:paraId="1499BCF4" w14:textId="7D472C98" w:rsidR="00467730" w:rsidRDefault="00DE3584" w:rsidP="00467730">
      <w:r>
        <w:rPr>
          <w:rFonts w:hint="eastAsia"/>
        </w:rPr>
        <w:t>C</w:t>
      </w:r>
      <w:r>
        <w:t xml:space="preserve">NV, copy number </w:t>
      </w:r>
      <w:r w:rsidR="00400C78">
        <w:t>variant</w:t>
      </w:r>
      <w:r>
        <w:t xml:space="preserve">; </w:t>
      </w:r>
      <w:r w:rsidRPr="00167ED9">
        <w:t>UTR</w:t>
      </w:r>
      <w:r>
        <w:t>,</w:t>
      </w:r>
      <w:r w:rsidRPr="00167ED9">
        <w:t xml:space="preserve"> untranslated region</w:t>
      </w:r>
      <w:r>
        <w:t>;</w:t>
      </w:r>
      <w:r w:rsidRPr="00167ED9">
        <w:t xml:space="preserve"> NC1</w:t>
      </w:r>
      <w:r>
        <w:t>,</w:t>
      </w:r>
      <w:r w:rsidRPr="00167ED9">
        <w:t xml:space="preserve"> non-collagenous domain</w:t>
      </w:r>
      <w:r>
        <w:t>; NA, not available.</w:t>
      </w:r>
      <w:r w:rsidR="00467730" w:rsidRPr="007D1EBC">
        <w:t xml:space="preserve"> </w:t>
      </w:r>
      <w:r w:rsidR="00467730" w:rsidRPr="00167ED9">
        <w:t xml:space="preserve">G-M-Y indicates that the </w:t>
      </w:r>
      <w:r w:rsidR="00400C78">
        <w:t>mutation</w:t>
      </w:r>
      <w:r w:rsidR="00467730" w:rsidRPr="00167ED9">
        <w:t xml:space="preserve"> is located at the amino acid position after the glycine residue in the glycine triplet sequence. </w:t>
      </w:r>
      <w:r w:rsidRPr="00167ED9">
        <w:t xml:space="preserve">G-X-M indicates that the </w:t>
      </w:r>
      <w:r w:rsidR="00400C78">
        <w:t>mutation</w:t>
      </w:r>
      <w:r w:rsidRPr="00167ED9">
        <w:t xml:space="preserve"> is located at amino acid position two after the glycine residue in the glycine triplet sequence.</w:t>
      </w:r>
      <w:r w:rsidR="00467730" w:rsidRPr="00167ED9">
        <w:t xml:space="preserve"> M-X-Y indicates that the </w:t>
      </w:r>
      <w:r w:rsidR="00400C78">
        <w:t>mutation</w:t>
      </w:r>
      <w:r w:rsidR="00467730" w:rsidRPr="00167ED9">
        <w:t xml:space="preserve"> is located at the glycine position in the glycine triplet sequence. </w:t>
      </w:r>
    </w:p>
    <w:p w14:paraId="68F2901D" w14:textId="77777777" w:rsidR="00467730" w:rsidRPr="00DB3506" w:rsidRDefault="00467730" w:rsidP="00467730"/>
    <w:p w14:paraId="3C8FA092" w14:textId="77777777" w:rsidR="00467730" w:rsidRDefault="00467730" w:rsidP="00467730">
      <w:pPr>
        <w:pStyle w:val="3"/>
        <w:ind w:left="960"/>
      </w:pPr>
      <w:r>
        <w:br w:type="page"/>
      </w:r>
    </w:p>
    <w:p w14:paraId="6D0FDA6D" w14:textId="6B29121A" w:rsidR="00467730" w:rsidRDefault="00467730" w:rsidP="00467730">
      <w:pPr>
        <w:pStyle w:val="2"/>
      </w:pPr>
      <w:r>
        <w:lastRenderedPageBreak/>
        <w:t xml:space="preserve">Supplementary </w:t>
      </w:r>
      <w:r w:rsidR="0031733D">
        <w:t>T</w:t>
      </w:r>
      <w:r>
        <w:t xml:space="preserve">able </w:t>
      </w:r>
      <w:r w:rsidR="00197610">
        <w:t>3</w:t>
      </w:r>
      <w:r>
        <w:t xml:space="preserve">. The results of in silico analysis </w:t>
      </w:r>
      <w:r w:rsidR="00D22B17">
        <w:t xml:space="preserve">and ACMG classification </w:t>
      </w:r>
      <w:r>
        <w:t xml:space="preserve">of included </w:t>
      </w:r>
      <w:r w:rsidR="00400C78">
        <w:t>mutation</w:t>
      </w:r>
      <w:r>
        <w:t>s in this study</w:t>
      </w:r>
    </w:p>
    <w:tbl>
      <w:tblPr>
        <w:tblW w:w="1314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529"/>
        <w:gridCol w:w="1342"/>
        <w:gridCol w:w="810"/>
        <w:gridCol w:w="596"/>
        <w:gridCol w:w="769"/>
        <w:gridCol w:w="596"/>
        <w:gridCol w:w="1042"/>
        <w:gridCol w:w="784"/>
        <w:gridCol w:w="889"/>
        <w:gridCol w:w="916"/>
        <w:gridCol w:w="1022"/>
        <w:gridCol w:w="484"/>
        <w:gridCol w:w="376"/>
        <w:gridCol w:w="531"/>
        <w:gridCol w:w="692"/>
        <w:gridCol w:w="766"/>
      </w:tblGrid>
      <w:tr w:rsidR="00467730" w:rsidRPr="008D75A2" w14:paraId="1EE34DF8" w14:textId="77777777" w:rsidTr="00217607">
        <w:trPr>
          <w:trHeight w:val="300"/>
        </w:trPr>
        <w:tc>
          <w:tcPr>
            <w:tcW w:w="156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3B7C30" w14:textId="327F89CE" w:rsidR="00467730" w:rsidRPr="008D75A2" w:rsidRDefault="00400C78" w:rsidP="00217607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Mutation</w:t>
            </w:r>
            <w:r w:rsidR="00467730" w:rsidRPr="008D75A2">
              <w:rPr>
                <w:rFonts w:cs="Times New Roman"/>
                <w:sz w:val="16"/>
                <w:szCs w:val="16"/>
              </w:rPr>
              <w:t>s</w:t>
            </w:r>
          </w:p>
        </w:tc>
        <w:tc>
          <w:tcPr>
            <w:tcW w:w="1371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18093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proofErr w:type="spellStart"/>
            <w:r w:rsidRPr="008D75A2">
              <w:rPr>
                <w:rFonts w:cs="Times New Roman"/>
                <w:sz w:val="16"/>
                <w:szCs w:val="16"/>
              </w:rPr>
              <w:t>ClinVar</w:t>
            </w:r>
            <w:proofErr w:type="spellEnd"/>
          </w:p>
        </w:tc>
        <w:tc>
          <w:tcPr>
            <w:tcW w:w="2826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2568C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 xml:space="preserve">delta score of </w:t>
            </w:r>
            <w:proofErr w:type="spellStart"/>
            <w:r w:rsidRPr="008D75A2">
              <w:rPr>
                <w:rFonts w:cs="Times New Roman"/>
                <w:sz w:val="16"/>
                <w:szCs w:val="16"/>
              </w:rPr>
              <w:t>SpliceAI</w:t>
            </w:r>
            <w:proofErr w:type="spellEnd"/>
          </w:p>
        </w:tc>
        <w:tc>
          <w:tcPr>
            <w:tcW w:w="1065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317B2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proofErr w:type="spellStart"/>
            <w:r w:rsidRPr="008D75A2">
              <w:rPr>
                <w:rFonts w:cs="Times New Roman"/>
                <w:sz w:val="16"/>
                <w:szCs w:val="16"/>
              </w:rPr>
              <w:t>MaxEntScan</w:t>
            </w:r>
            <w:proofErr w:type="spellEnd"/>
            <w:r w:rsidRPr="008D75A2">
              <w:rPr>
                <w:rFonts w:cs="Times New Roman"/>
                <w:sz w:val="16"/>
                <w:szCs w:val="16"/>
              </w:rPr>
              <w:t xml:space="preserve">, </w:t>
            </w:r>
          </w:p>
          <w:p w14:paraId="2D4F41D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%Variance</w:t>
            </w:r>
          </w:p>
        </w:tc>
        <w:tc>
          <w:tcPr>
            <w:tcW w:w="80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9EB74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 xml:space="preserve">CADD, </w:t>
            </w:r>
          </w:p>
          <w:p w14:paraId="67EA835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HRED</w:t>
            </w:r>
          </w:p>
        </w:tc>
        <w:tc>
          <w:tcPr>
            <w:tcW w:w="908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BCE12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olyPhen2</w:t>
            </w:r>
          </w:p>
        </w:tc>
        <w:tc>
          <w:tcPr>
            <w:tcW w:w="936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1601B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SIFT</w:t>
            </w:r>
          </w:p>
        </w:tc>
        <w:tc>
          <w:tcPr>
            <w:tcW w:w="1045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4B8E1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proofErr w:type="spellStart"/>
            <w:r w:rsidRPr="008D75A2">
              <w:rPr>
                <w:rFonts w:cs="Times New Roman"/>
                <w:sz w:val="16"/>
                <w:szCs w:val="16"/>
              </w:rPr>
              <w:t>Provean</w:t>
            </w:r>
            <w:proofErr w:type="spellEnd"/>
          </w:p>
        </w:tc>
        <w:tc>
          <w:tcPr>
            <w:tcW w:w="2119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96B0F8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ACMG</w:t>
            </w:r>
          </w:p>
        </w:tc>
        <w:tc>
          <w:tcPr>
            <w:tcW w:w="51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0FDEC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Ref</w:t>
            </w:r>
          </w:p>
        </w:tc>
      </w:tr>
      <w:tr w:rsidR="00467730" w:rsidRPr="008D75A2" w14:paraId="3A633C7B" w14:textId="77777777" w:rsidTr="00217607">
        <w:trPr>
          <w:trHeight w:val="300"/>
        </w:trPr>
        <w:tc>
          <w:tcPr>
            <w:tcW w:w="1564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2E15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371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C5E1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8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25FC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Acceptor Loss</w:t>
            </w:r>
          </w:p>
        </w:tc>
        <w:tc>
          <w:tcPr>
            <w:tcW w:w="6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099A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onor Loss</w:t>
            </w:r>
          </w:p>
        </w:tc>
        <w:tc>
          <w:tcPr>
            <w:tcW w:w="7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35F0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Acceptor Gain</w:t>
            </w:r>
          </w:p>
        </w:tc>
        <w:tc>
          <w:tcPr>
            <w:tcW w:w="6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174C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onor Gain</w:t>
            </w:r>
          </w:p>
        </w:tc>
        <w:tc>
          <w:tcPr>
            <w:tcW w:w="1065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9929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80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A843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90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E795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936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1A5C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045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2368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4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20A4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VS</w:t>
            </w:r>
          </w:p>
        </w:tc>
        <w:tc>
          <w:tcPr>
            <w:tcW w:w="38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1BCC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S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32C53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PM</w:t>
            </w:r>
          </w:p>
        </w:tc>
        <w:tc>
          <w:tcPr>
            <w:tcW w:w="7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861CA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PP</w:t>
            </w:r>
          </w:p>
        </w:tc>
        <w:tc>
          <w:tcPr>
            <w:tcW w:w="51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C631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</w:tr>
      <w:tr w:rsidR="00467730" w:rsidRPr="008D75A2" w14:paraId="23721BBB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4189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uplication/CNV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F635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3EE2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53D3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B47E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1E3E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0C1E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A879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178B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FCBE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F5B0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E4E9A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45CA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40461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8EB88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0A8A1" w14:textId="11BF6288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Magriço&lt;/Author&gt;&lt;Year&gt;2023&lt;/Year&gt;&lt;RecNum&gt;6866&lt;/RecNum&gt;&lt;DisplayText&gt;&lt;style size="10"&gt;[1]&lt;/style&gt;&lt;/DisplayText&gt;&lt;record&gt;&lt;rec-number&gt;6866&lt;/rec-number&gt;&lt;foreign-keys&gt;&lt;key app="EN" db-id="pv2tf5fwt5x55le2wwcvpvfjw20e5epf922w" timestamp="1676579344" guid="e7d8a899-87d1-48ef-8829-d641f9faa4a1"&gt;6866&lt;/key&gt;&lt;/foreign-keys&gt;&lt;ref-type name="Journal Article"&gt;17&lt;/ref-type&gt;&lt;contributors&gt;&lt;authors&gt;&lt;author&gt;Magriço, M.&lt;/author&gt;&lt;author&gt;Serôdio, M.&lt;/author&gt;&lt;author&gt;Baptista, M. V.&lt;/author&gt;&lt;/authors&gt;&lt;/contributors&gt;&lt;auth-address&gt;Department of Neurology, Hospital de Egas Moniz, Centro Hospitalar de Lisboa Ocidental, Rua da Junqueira 126, 1349-019, Lisbon, Portugal. marta.icn.magrico@gmail.com.&amp;#xD;Department of Neurology, Hospital de Egas Moniz, Centro Hospitalar de Lisboa Ocidental, Rua da Junqueira 126, 1349-019, Lisbon, Portugal.&amp;#xD;Chronic Diseases Research Centre (CEDOC), Faculdade de Ciências Médicas | NOVA Medical School, Universidade NOVA de Lisboa, Lisbon, Portugal.&lt;/auth-address&gt;&lt;titles&gt;&lt;title&gt;&lt;style face="normal" font="default" size="100%"&gt;Intracerebral hemorrhage as the sole manifestation of &lt;/style&gt;&lt;style face="italic" font="default" size="100%"&gt;COL4A1/A2&lt;/style&gt;&lt;style face="normal" font="default" size="100%"&gt; duplications&lt;/style&gt;&lt;/title&gt;&lt;secondary-title&gt;Neurol Sci&lt;/secondary-title&gt;&lt;/titles&gt;&lt;periodical&gt;&lt;full-title&gt;Neurol Sci&lt;/full-title&gt;&lt;/periodical&gt;&lt;pages&gt;1089-1091&lt;/pages&gt;&lt;volume&gt;44&lt;/volume&gt;&lt;number&gt;3&lt;/number&gt;&lt;edition&gt;2022/10/21&lt;/edition&gt;&lt;keywords&gt;&lt;keyword&gt;Humans&lt;/keyword&gt;&lt;keyword&gt;*Cerebral Hemorrhage/diagnostic imaging/genetics&lt;/keyword&gt;&lt;keyword&gt;Mutation&lt;/keyword&gt;&lt;keyword&gt;*Collagen Type IV/genetics&lt;/keyword&gt;&lt;/keywords&gt;&lt;dates&gt;&lt;year&gt;2023&lt;/year&gt;&lt;pub-dates&gt;&lt;date&gt;Mar&lt;/date&gt;&lt;/pub-dates&gt;&lt;/dates&gt;&lt;isbn&gt;1590-1874&lt;/isbn&gt;&lt;accession-num&gt;36264376&lt;/accession-num&gt;&lt;urls&gt;&lt;/urls&gt;&lt;electronic-resource-num&gt;10.1007/s10072-022-06463-4&lt;/electronic-resource-num&gt;&lt;remote-database-provider&gt;NLM&lt;/remote-database-provider&gt;&lt;language&gt;eng&lt;/language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0E3E6287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E967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uplication/CNV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05D8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FEFE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3938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EE89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D1D0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F764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9487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D48B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B14E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ECBB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5B3DB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5AB14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0B66E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2, 6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383B0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FB5CD" w14:textId="4A355956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SZW5hcmQ8L0F1dGhvcj48WWVhcj4yMDE0PC9ZZWFyPjxS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SZW5hcmQ8L0F1dGhvcj48WWVhcj4yMDE0PC9ZZWFyPjxS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4B4580BA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67BA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uplication/CNV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1BE3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BC91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EEB5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692D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B103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A52A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23C8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972D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793D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FBB5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327B0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A5A80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B3BFB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8CB32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83426" w14:textId="68F47A56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Saskin&lt;/Author&gt;&lt;Year&gt;2018&lt;/Year&gt;&lt;RecNum&gt;5589&lt;/RecNum&gt;&lt;DisplayText&gt;&lt;style size="10"&gt;[3]&lt;/style&gt;&lt;/DisplayText&gt;&lt;record&gt;&lt;rec-number&gt;5589&lt;/rec-number&gt;&lt;foreign-keys&gt;&lt;key app="EN" db-id="pv2tf5fwt5x55le2wwcvpvfjw20e5epf922w" timestamp="1676546837" guid="15df0ac8-428d-405a-8f44-e9da1cbfc9b4"&gt;5589&lt;/key&gt;&lt;/foreign-keys&gt;&lt;ref-type name="Journal Article"&gt;17&lt;/ref-type&gt;&lt;contributors&gt;&lt;authors&gt;&lt;author&gt;Saskin, A.&lt;/author&gt;&lt;author&gt;Sillon, G.&lt;/author&gt;&lt;author&gt;Palfreeman, N.&lt;/author&gt;&lt;author&gt;Buhas, D.&lt;/author&gt;&lt;/authors&gt;&lt;/contributors&gt;&lt;titles&gt;&lt;title&gt;&lt;style face="italic" font="default" size="100%"&gt;COL4A1/2&lt;/style&gt;&lt;style face="normal" font="default" size="100%"&gt; CNVs and cerebral small vessel disease Narrowing in on the critical chromosomal region&lt;/style&gt;&lt;/title&gt;&lt;secondary-title&gt;Neurology&lt;/secondary-title&gt;&lt;/titles&gt;&lt;periodical&gt;&lt;full-title&gt;Neurology&lt;/full-title&gt;&lt;/periodical&gt;&lt;pages&gt;1026-1028&lt;/pages&gt;&lt;volume&gt;90&lt;/volume&gt;&lt;number&gt;22&lt;/number&gt;&lt;dates&gt;&lt;year&gt;2018&lt;/year&gt;&lt;pub-dates&gt;&lt;date&gt;May&lt;/date&gt;&lt;/pub-dates&gt;&lt;/dates&gt;&lt;isbn&gt;0028-3878&lt;/isbn&gt;&lt;accession-num&gt;WOS:000439186600019&lt;/accession-num&gt;&lt;urls&gt;&lt;related-urls&gt;&lt;url&gt;&amp;lt;Go to ISI&amp;gt;://WOS:000439186600019&lt;/url&gt;&lt;/related-urls&gt;&lt;/urls&gt;&lt;electronic-resource-num&gt;10.1212/wnl.0000000000005601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29E8229B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84134" w14:textId="77777777" w:rsidR="00467730" w:rsidRPr="008D75A2" w:rsidRDefault="00467730" w:rsidP="00217607">
            <w:pPr>
              <w:rPr>
                <w:rFonts w:cs="Times New Roman"/>
                <w:i/>
                <w:iCs/>
                <w:sz w:val="16"/>
                <w:szCs w:val="16"/>
              </w:rPr>
            </w:pPr>
            <w:r w:rsidRPr="008D75A2">
              <w:rPr>
                <w:rFonts w:cs="Times New Roman"/>
                <w:i/>
                <w:iCs/>
                <w:sz w:val="16"/>
                <w:szCs w:val="16"/>
              </w:rPr>
              <w:t>COL4A1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A355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E29F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BF7D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ECAA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1CF5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D53C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3616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C155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B868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5577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9495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EA78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CDC19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49BED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E9BB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</w:tr>
      <w:tr w:rsidR="00467730" w:rsidRPr="008D75A2" w14:paraId="30B92836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4627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1A&gt;T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20DA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28FC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232C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3280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37AA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5E21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E67E4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3.2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4606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25F2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A177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21893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5A70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59967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AC06F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54F1F" w14:textId="4D1BD792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Breedveld&lt;/Author&gt;&lt;Year&gt;2006&lt;/Year&gt;&lt;RecNum&gt;5831&lt;/RecNum&gt;&lt;DisplayText&gt;&lt;style size="10"&gt;[4]&lt;/style&gt;&lt;/DisplayText&gt;&lt;record&gt;&lt;rec-number&gt;5831&lt;/rec-number&gt;&lt;foreign-keys&gt;&lt;key app="EN" db-id="pv2tf5fwt5x55le2wwcvpvfjw20e5epf922w" timestamp="1676546837" guid="fcaf6041-8442-4be4-b9e9-e08734e693e7"&gt;5831&lt;/key&gt;&lt;/foreign-keys&gt;&lt;ref-type name="Journal Article"&gt;17&lt;/ref-type&gt;&lt;contributors&gt;&lt;authors&gt;&lt;author&gt;Breedveld, G.&lt;/author&gt;&lt;author&gt;de Coo, I. F.&lt;/author&gt;&lt;author&gt;Lequin, M. H.&lt;/author&gt;&lt;author&gt;Arts, W. F. M.&lt;/author&gt;&lt;author&gt;Heutink, P.&lt;/author&gt;&lt;author&gt;Gould, D. B.&lt;/author&gt;&lt;author&gt;John, S. W. M.&lt;/author&gt;&lt;author&gt;Oostra, B.&lt;/author&gt;&lt;author&gt;Mancini, G. M. S.&lt;/author&gt;&lt;/authors&gt;&lt;/contributors&gt;&lt;titles&gt;&lt;title&gt;&lt;style face="normal" font="default" size="100%"&gt;Novel mutations in three families confirm a major role of &lt;/style&gt;&lt;style face="italic" font="default" size="100%"&gt;COL4A1&lt;/style&gt;&lt;style face="normal" font="default" size="100%"&gt; in hereditary porencephaly&lt;/style&gt;&lt;/title&gt;&lt;secondary-title&gt;Journal of Medical Genetics&lt;/secondary-title&gt;&lt;/titles&gt;&lt;periodical&gt;&lt;full-title&gt;Journal of Medical Genetics&lt;/full-title&gt;&lt;/periodical&gt;&lt;pages&gt;490-495&lt;/pages&gt;&lt;volume&gt;43&lt;/volume&gt;&lt;number&gt;6&lt;/number&gt;&lt;dates&gt;&lt;year&gt;2006&lt;/year&gt;&lt;pub-dates&gt;&lt;date&gt;Jun&lt;/date&gt;&lt;/pub-dates&gt;&lt;/dates&gt;&lt;isbn&gt;0022-2593&lt;/isbn&gt;&lt;accession-num&gt;WOS:000237973300004&lt;/accession-num&gt;&lt;urls&gt;&lt;related-urls&gt;&lt;url&gt;&amp;lt;Go to ISI&amp;gt;://WOS:000237973300004&lt;/url&gt;&lt;/related-urls&gt;&lt;/urls&gt;&lt;electronic-resource-num&gt;10.1136/jmg.2005.035584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5AF5CC91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87230" w14:textId="77777777" w:rsidR="00467730" w:rsidRPr="00DE3584" w:rsidRDefault="00467730" w:rsidP="00217607">
            <w:pPr>
              <w:rPr>
                <w:rFonts w:cs="Times New Roman"/>
                <w:sz w:val="16"/>
                <w:szCs w:val="16"/>
                <w:lang w:val="sv-SE"/>
              </w:rPr>
            </w:pPr>
            <w:r w:rsidRPr="00DE3584">
              <w:rPr>
                <w:rFonts w:cs="Times New Roman"/>
                <w:sz w:val="16"/>
                <w:szCs w:val="16"/>
                <w:lang w:val="sv-SE"/>
              </w:rPr>
              <w:t>c.236G&gt;T, p.Gly79Val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17BB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42B58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F9F38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BEF6D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CF866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225B1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4.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CB976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3.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3CC9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DB7B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CE98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37ACE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19B2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9CA3C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039EF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B735E" w14:textId="6AA36A72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Caetano&lt;/Author&gt;&lt;Year&gt;2015&lt;/Year&gt;&lt;RecNum&gt;10948&lt;/RecNum&gt;&lt;DisplayText&gt;&lt;style size="10"&gt;[5]&lt;/style&gt;&lt;/DisplayText&gt;&lt;record&gt;&lt;rec-number&gt;10948&lt;/rec-number&gt;&lt;foreign-keys&gt;&lt;key app="EN" db-id="pv2tf5fwt5x55le2wwcvpvfjw20e5epf922w" timestamp="1688416207" guid="0f970832-d899-4b11-b878-9bc922a4e010"&gt;10948&lt;/key&gt;&lt;/foreign-keys&gt;&lt;ref-type name="Journal Article"&gt;17&lt;/ref-type&gt;&lt;contributors&gt;&lt;authors&gt;&lt;author&gt;Caetano, André&lt;/author&gt;&lt;author&gt;Barbosa, Raquel&lt;/author&gt;&lt;author&gt;Costa, João&lt;/author&gt;&lt;author&gt;Viana-Baptista, Miguel &lt;/author&gt;&lt;/authors&gt;&lt;/contributors&gt;&lt;titles&gt;&lt;title&gt;&lt;style face="normal" font="default" size="100%"&gt;Incomplete HANAC (Hereditary angiopathy, nephropathy, aneurysms, and muscle cramps) syndrome and the first &lt;/style&gt;&lt;style face="italic" font="default" size="100%"&gt;COL4A1&lt;/style&gt;&lt;style face="normal" font="default" size="100%"&gt; gene mutation in Portugal (Portuguese)&lt;/style&gt;&lt;/title&gt;&lt;secondary-title&gt;Sinapse&lt;/secondary-title&gt;&lt;/titles&gt;&lt;periodical&gt;&lt;full-title&gt;Sinapse&lt;/full-title&gt;&lt;/periodical&gt;&lt;pages&gt;23-6&lt;/pages&gt;&lt;volume&gt;15&lt;/volume&gt;&lt;number&gt;1&lt;/number&gt;&lt;dates&gt;&lt;year&gt;2015&lt;/year&gt;&lt;/dates&gt;&lt;urls&gt;&lt;/urls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5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79327112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5B45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347C&gt;T, p.Pro116Leu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4230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Uncertain Significance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0B0E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0C88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96E5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B834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936E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C2784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4.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4C67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FE44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Tolerated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5787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CA828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FE826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EACCD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7EB19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2E184" w14:textId="62913BDB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UcmFlbmthPC9BdXRob3I+PFllYXI+MjAxOTwvWWVhcj48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UcmFlbmthPC9BdXRob3I+PFllYXI+MjAxOTwvWWVhcj48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6,7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2593AE58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8C3F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553-2A&gt;G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1A68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E68CD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75FB4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F776D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.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54DD0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70DC4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79.6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7CC94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2.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0225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1E52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1E86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EB22F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66FF8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24E18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AAFC2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5726D" w14:textId="69471B72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Kellett&lt;/Author&gt;&lt;Year&gt;2018&lt;/Year&gt;&lt;RecNum&gt;5591&lt;/RecNum&gt;&lt;DisplayText&gt;&lt;style size="10"&gt;[8]&lt;/style&gt;&lt;/DisplayText&gt;&lt;record&gt;&lt;rec-number&gt;5591&lt;/rec-number&gt;&lt;foreign-keys&gt;&lt;key app="EN" db-id="pv2tf5fwt5x55le2wwcvpvfjw20e5epf922w" timestamp="1676546837" guid="4906dc44-b877-4a6e-b277-549682b8d299"&gt;5591&lt;/key&gt;&lt;/foreign-keys&gt;&lt;ref-type name="Journal Article"&gt;17&lt;/ref-type&gt;&lt;contributors&gt;&lt;authors&gt;&lt;author&gt;Kellett, S.&lt;/author&gt;&lt;author&gt;Lemaire, M.&lt;/author&gt;&lt;author&gt;Miller, S. P.&lt;/author&gt;&lt;author&gt;Licht, C.&lt;/author&gt;&lt;author&gt;Yoon, G.&lt;/author&gt;&lt;author&gt;Dlamini, N.&lt;/author&gt;&lt;author&gt;Noone, D.&lt;/author&gt;&lt;/authors&gt;&lt;/contributors&gt;&lt;titles&gt;&lt;title&gt;Neonatal stroke and haematuria: Questions and Answers&lt;/title&gt;&lt;secondary-title&gt;Pediatric Nephrology&lt;/secondary-title&gt;&lt;/titles&gt;&lt;periodical&gt;&lt;full-title&gt;Pediatric Nephrology&lt;/full-title&gt;&lt;/periodical&gt;&lt;pages&gt;805-811&lt;/pages&gt;&lt;volume&gt;33&lt;/volume&gt;&lt;number&gt;5&lt;/number&gt;&lt;dates&gt;&lt;year&gt;2018&lt;/year&gt;&lt;pub-dates&gt;&lt;date&gt;May&lt;/date&gt;&lt;/pub-dates&gt;&lt;/dates&gt;&lt;isbn&gt;0931-041X&lt;/isbn&gt;&lt;accession-num&gt;WOS:000427973600007&lt;/accession-num&gt;&lt;urls&gt;&lt;related-urls&gt;&lt;url&gt;&amp;lt;Go to ISI&amp;gt;://WOS:000427973600007&lt;/url&gt;&lt;/related-urls&gt;&lt;/urls&gt;&lt;electronic-resource-num&gt;10.1007/s00467-017-3745-x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8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67747E0B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42B4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1120+2_1120+8del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D1D4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A235C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.1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B5B16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.99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22C97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56F46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.01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AC923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76.9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33576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3.5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6992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E4A3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283D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890BE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5A75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24233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266FD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59DD4" w14:textId="111C8086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GYXVyZTwvQXV0aG9yPjxZZWFyPjIwMjM8L1llYXI+PFJl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GYXVyZTwvQXV0aG9yPjxZZWFyPjIwMjM8L1llYXI+PFJl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9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491429D3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4566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1249G&gt;C, p.Gly417Arg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337D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1C9C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7E57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AC30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7966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1476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E1D48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1.6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6103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benign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935F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Tolerated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8599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0142D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F1472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00C11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BB9EC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87318" w14:textId="4E28B741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Giorgio&lt;/Author&gt;&lt;Year&gt;2015&lt;/Year&gt;&lt;RecNum&gt;5675&lt;/RecNum&gt;&lt;DisplayText&gt;&lt;style size="10"&gt;[10]&lt;/style&gt;&lt;/DisplayText&gt;&lt;record&gt;&lt;rec-number&gt;5675&lt;/rec-number&gt;&lt;foreign-keys&gt;&lt;key app="EN" db-id="pv2tf5fwt5x55le2wwcvpvfjw20e5epf922w" timestamp="1676546837" guid="cb170475-0bae-44fb-a537-948412b3af63"&gt;5675&lt;/key&gt;&lt;/foreign-keys&gt;&lt;ref-type name="Journal Article"&gt;17&lt;/ref-type&gt;&lt;contributors&gt;&lt;authors&gt;&lt;author&gt;Giorgio, E.&lt;/author&gt;&lt;author&gt;Vaula, G.&lt;/author&gt;&lt;author&gt;Bosco, G.&lt;/author&gt;&lt;author&gt;Giacone, S.&lt;/author&gt;&lt;author&gt;Mancini, C.&lt;/author&gt;&lt;author&gt;Calcia, A.&lt;/author&gt;&lt;author&gt;Cavalieri, S.&lt;/author&gt;&lt;author&gt;Di Gregorio, E.&lt;/author&gt;&lt;author&gt;De Longrais, R. R.&lt;/author&gt;&lt;author&gt;Leombruni, S.&lt;/author&gt;&lt;author&gt;Pinessi, L.&lt;/author&gt;&lt;author&gt;Cerrato, P.&lt;/author&gt;&lt;author&gt;Brusco, A.&lt;/author&gt;&lt;author&gt;Brussino, A.&lt;/author&gt;&lt;/authors&gt;&lt;/contributors&gt;&lt;titles&gt;&lt;title&gt;&lt;style face="normal" font="default" size="100%"&gt;Two families with novel missense mutations in &lt;/style&gt;&lt;style face="italic" font="default" size="100%"&gt;COL4A1&lt;/style&gt;&lt;style face="normal" font="default" size="100%"&gt;: When diagnosis can be missed&lt;/style&gt;&lt;/title&gt;&lt;secondary-title&gt;Journal of the Neurological Sciences&lt;/secondary-title&gt;&lt;/titles&gt;&lt;periodical&gt;&lt;full-title&gt;Journal of the Neurological Sciences&lt;/full-title&gt;&lt;/periodical&gt;&lt;pages&gt;99-104&lt;/pages&gt;&lt;volume&gt;352&lt;/volume&gt;&lt;number&gt;1-2&lt;/number&gt;&lt;dates&gt;&lt;year&gt;2015&lt;/year&gt;&lt;pub-dates&gt;&lt;date&gt;May&lt;/date&gt;&lt;/pub-dates&gt;&lt;/dates&gt;&lt;isbn&gt;0022-510X&lt;/isbn&gt;&lt;accession-num&gt;WOS:000355030900018&lt;/accession-num&gt;&lt;urls&gt;&lt;related-urls&gt;&lt;url&gt;&amp;lt;Go to ISI&amp;gt;://WOS:000355030900018&lt;/url&gt;&lt;/related-urls&gt;&lt;/urls&gt;&lt;electronic-resource-num&gt;10.1016/j.jns.2015.03.042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0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2F9CA04C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54FC8" w14:textId="77777777" w:rsidR="00467730" w:rsidRPr="00DE3584" w:rsidRDefault="00467730" w:rsidP="00217607">
            <w:pPr>
              <w:rPr>
                <w:rFonts w:cs="Times New Roman"/>
                <w:sz w:val="16"/>
                <w:szCs w:val="16"/>
                <w:lang w:val="sv-SE"/>
              </w:rPr>
            </w:pPr>
            <w:r w:rsidRPr="00DE3584">
              <w:rPr>
                <w:rFonts w:cs="Times New Roman"/>
                <w:sz w:val="16"/>
                <w:szCs w:val="16"/>
                <w:lang w:val="sv-SE"/>
              </w:rPr>
              <w:lastRenderedPageBreak/>
              <w:t>c.1493G&gt;T, p.Gly498Val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2741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D48D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F2A1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F1FC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3160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099E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D15E6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5.6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DF05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B41D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A443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2749F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D893C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689FC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82B17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9E114" w14:textId="0D106A92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GFtb3dpdGNoPC9BdXRob3I+PFllYXI+MjAwOTwvWWVh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GFtb3dpdGNoPC9BdXRob3I+PFllYXI+MjAwOTwvWWVh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1,12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7E8BF6A4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E49E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1502G&gt;A, p.Gly501Asp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5983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/Likely 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CDDB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221E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C4B4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0B5E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EB02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907E8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5.8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1488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7C5B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A097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2A660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94381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F9CC8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E743A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DD187" w14:textId="3F7DC6AC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Kb3JkYW48L0F1dGhvcj48WWVhcj4yMDE5PC9ZZWFyPjxS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Kb3JkYW48L0F1dGhvcj48WWVhcj4yMDE5PC9ZZWFyPjxS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3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5212A299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1E02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1528G&gt;A, p.Gly510Arg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1D5B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/Likely 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0D69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594D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C774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8402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1C07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1FDE2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4.2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5A0B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36F9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D996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C3B7B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B2459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E2767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A4F52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1B968" w14:textId="6A9F4520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ZW50ZW5vPC9BdXRob3I+PFllYXI+MjAxNDwvWWVhcj48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ZW50ZW5vPC9BdXRob3I+PFllYXI+MjAxNDwvWWVhcj48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4-16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715B964A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49CE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1537-2delA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505A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7353B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.9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1F68B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C11BB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.1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1079B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.02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D8287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63.9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537E1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9.5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D8D7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959E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A27E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A1CBD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D6B9B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5F732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9037F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7D9CD" w14:textId="770FAF3D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Coutts&lt;/Author&gt;&lt;Year&gt;2011&lt;/Year&gt;&lt;RecNum&gt;5786&lt;/RecNum&gt;&lt;DisplayText&gt;&lt;style size="10"&gt;[17]&lt;/style&gt;&lt;/DisplayText&gt;&lt;record&gt;&lt;rec-number&gt;5786&lt;/rec-number&gt;&lt;foreign-keys&gt;&lt;key app="EN" db-id="pv2tf5fwt5x55le2wwcvpvfjw20e5epf922w" timestamp="1676546837" guid="4ec4b7d7-440b-46f8-b2ba-96fdd1f807fd"&gt;5786&lt;/key&gt;&lt;/foreign-keys&gt;&lt;ref-type name="Journal Article"&gt;17&lt;/ref-type&gt;&lt;contributors&gt;&lt;authors&gt;&lt;author&gt;Coutts, S. B.&lt;/author&gt;&lt;author&gt;Matysiak-Scholze, U.&lt;/author&gt;&lt;author&gt;Kohlhase, J.&lt;/author&gt;&lt;author&gt;Innes, A. M.&lt;/author&gt;&lt;/authors&gt;&lt;/contributors&gt;&lt;titles&gt;&lt;title&gt;Intracerebral hemorrhage in a young man&lt;/title&gt;&lt;secondary-title&gt;Canadian Medical Association Journal&lt;/secondary-title&gt;&lt;/titles&gt;&lt;periodical&gt;&lt;full-title&gt;Canadian Medical Association Journal&lt;/full-title&gt;&lt;/periodical&gt;&lt;pages&gt;E61-E64&lt;/pages&gt;&lt;volume&gt;183&lt;/volume&gt;&lt;number&gt;1&lt;/number&gt;&lt;dates&gt;&lt;year&gt;2011&lt;/year&gt;&lt;pub-dates&gt;&lt;date&gt;Jan&lt;/date&gt;&lt;/pub-dates&gt;&lt;/dates&gt;&lt;isbn&gt;0820-3946&lt;/isbn&gt;&lt;accession-num&gt;WOS:000301637900026&lt;/accession-num&gt;&lt;urls&gt;&lt;related-urls&gt;&lt;url&gt;&amp;lt;Go to ISI&amp;gt;://WOS:000301637900026&lt;/url&gt;&lt;/related-urls&gt;&lt;/urls&gt;&lt;electronic-resource-num&gt;10.1503/cmaj.091496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7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34407617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188C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 xml:space="preserve"> p.Arg538Trp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9D3F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Uncertain Significance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4E2F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35DA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D375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11D1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5A0F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D2B21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3.9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C4D1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5EC0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Tolerated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CBAB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464913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24D44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0C96A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BB9A0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D3253" w14:textId="249A2204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Gulati&lt;/Author&gt;&lt;Year&gt;2018&lt;/Year&gt;&lt;RecNum&gt;7041&lt;/RecNum&gt;&lt;DisplayText&gt;&lt;style size="10"&gt;[18]&lt;/style&gt;&lt;/DisplayText&gt;&lt;record&gt;&lt;rec-number&gt;7041&lt;/rec-number&gt;&lt;foreign-keys&gt;&lt;key app="EN" db-id="pv2tf5fwt5x55le2wwcvpvfjw20e5epf922w" timestamp="1676579344" guid="3c7564e4-3c1b-41e0-9892-effb56ed844b"&gt;7041&lt;/key&gt;&lt;/foreign-keys&gt;&lt;ref-type name="Journal Article"&gt;17&lt;/ref-type&gt;&lt;contributors&gt;&lt;authors&gt;&lt;author&gt;Gulati, A.&lt;/author&gt;&lt;author&gt;Bae, K. T.&lt;/author&gt;&lt;author&gt;Somlo, S.&lt;/author&gt;&lt;author&gt;Watnick, T.&lt;/author&gt;&lt;/authors&gt;&lt;/contributors&gt;&lt;auth-address&gt;Yale University School of Medicine, New Haven, Connecticut (A.G., S.S.).&amp;#xD;University of Pittsburgh School of Medicine, Pittsburgh, Pennsylvania (K.T.B.).&amp;#xD;University of Maryland School of Medicine, Baltimore, Maryland (T.W.).&lt;/auth-address&gt;&lt;titles&gt;&lt;title&gt;Genomic Analysis to Avoid Misdiagnosis of Adults With Bilateral Renal Cysts&lt;/title&gt;&lt;secondary-title&gt;Ann Intern Med&lt;/secondary-title&gt;&lt;/titles&gt;&lt;periodical&gt;&lt;full-title&gt;Ann Intern Med&lt;/full-title&gt;&lt;/periodical&gt;&lt;pages&gt;130-131&lt;/pages&gt;&lt;volume&gt;169&lt;/volume&gt;&lt;number&gt;2&lt;/number&gt;&lt;edition&gt;2018/03/28&lt;/edition&gt;&lt;keywords&gt;&lt;keyword&gt;Aged&lt;/keyword&gt;&lt;keyword&gt;Diagnosis, Differential&lt;/keyword&gt;&lt;keyword&gt;*Genetic Testing/methods&lt;/keyword&gt;&lt;keyword&gt;Humans&lt;/keyword&gt;&lt;keyword&gt;Kidney Diseases, Cystic/diagnosis/diagnostic imaging/*genetics&lt;/keyword&gt;&lt;keyword&gt;Magnetic Resonance Imaging&lt;/keyword&gt;&lt;keyword&gt;Male&lt;/keyword&gt;&lt;keyword&gt;Muscle Cramp/diagnosis/diagnostic imaging/genetics&lt;/keyword&gt;&lt;keyword&gt;Polycystic Kidney, Autosomal Dominant/diagnosis/diagnostic imaging/genetics&lt;/keyword&gt;&lt;keyword&gt;Raynaud Disease/diagnosis/diagnostic imaging/genetics&lt;/keyword&gt;&lt;/keywords&gt;&lt;dates&gt;&lt;year&gt;2018&lt;/year&gt;&lt;pub-dates&gt;&lt;date&gt;Jul 17&lt;/date&gt;&lt;/pub-dates&gt;&lt;/dates&gt;&lt;isbn&gt;0003-4819 (Print)&amp;#xD;0003-4819&lt;/isbn&gt;&lt;accession-num&gt;29582070&lt;/accession-num&gt;&lt;urls&gt;&lt;/urls&gt;&lt;custom2&gt;PMC7196958&lt;/custom2&gt;&lt;custom6&gt;NIHMS1579048&lt;/custom6&gt;&lt;electronic-resource-num&gt;10.7326/l17-0644&lt;/electronic-resource-num&gt;&lt;remote-database-provider&gt;NLM&lt;/remote-database-provider&gt;&lt;language&gt;eng&lt;/language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8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3F1DE6CF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F255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1555G&gt;A, p.Gly519Arg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7BA3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0B53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5C16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9478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A38A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CF98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D57C1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6.6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C6B4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CF07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1E55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28FC5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5BAF8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2B7CD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2091D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48EFB" w14:textId="3A972862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GFtb3dpdGNoPC9BdXRob3I+PFllYXI+MjAwOTwvWWVh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GFtb3dpdGNoPC9BdXRob3I+PFllYXI+MjAwOTwvWWVh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1,12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1AA5FD9C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C72C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1573GG&gt;TT, p.Gly525Leu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D405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A656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02C4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F8B5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06F0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F456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6DB5D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6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A28D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CD65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6735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036D8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DB23B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B4145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3EAFA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A5CC5" w14:textId="0ABE03EC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Plaisier&lt;/Author&gt;&lt;Year&gt;2010&lt;/Year&gt;&lt;RecNum&gt;5793&lt;/RecNum&gt;&lt;DisplayText&gt;&lt;style size="10"&gt;[16]&lt;/style&gt;&lt;/DisplayText&gt;&lt;record&gt;&lt;rec-number&gt;5793&lt;/rec-number&gt;&lt;foreign-keys&gt;&lt;key app="EN" db-id="pv2tf5fwt5x55le2wwcvpvfjw20e5epf922w" timestamp="1676546837" guid="7626176d-ab6b-4931-8da9-71648057d799"&gt;5793&lt;/key&gt;&lt;/foreign-keys&gt;&lt;ref-type name="Journal Article"&gt;17&lt;/ref-type&gt;&lt;contributors&gt;&lt;authors&gt;&lt;author&gt;Plaisier, E.&lt;/author&gt;&lt;author&gt;Chen, Z. Y.&lt;/author&gt;&lt;author&gt;Gekeler, F.&lt;/author&gt;&lt;author&gt;Benhassine, S.&lt;/author&gt;&lt;author&gt;Dahan, K.&lt;/author&gt;&lt;author&gt;Marro, B.&lt;/author&gt;&lt;author&gt;Alamowitch, S.&lt;/author&gt;&lt;author&gt;Paques, M.&lt;/author&gt;&lt;author&gt;Ronco, P.&lt;/author&gt;&lt;/authors&gt;&lt;/contributors&gt;&lt;titles&gt;&lt;title&gt;&lt;style face="normal" font="default" size="100%"&gt;Novel &lt;/style&gt;&lt;style face="italic" font="default" size="100%"&gt;COL4A1&lt;/style&gt;&lt;style face="normal" font="default" size="100%"&gt; Mutations Associated With HANAC Syndrome: A Role for the Triple Helical CB3 IV Domain&lt;/style&gt;&lt;/title&gt;&lt;secondary-title&gt;American Journal of Medical Genetics Part A&lt;/secondary-title&gt;&lt;/titles&gt;&lt;periodical&gt;&lt;full-title&gt;American Journal of Medical Genetics Part A&lt;/full-title&gt;&lt;/periodical&gt;&lt;pages&gt;2550-2555&lt;/pages&gt;&lt;volume&gt;152A&lt;/volume&gt;&lt;number&gt;10&lt;/number&gt;&lt;dates&gt;&lt;year&gt;2010&lt;/year&gt;&lt;pub-dates&gt;&lt;date&gt;Oct&lt;/date&gt;&lt;/pub-dates&gt;&lt;/dates&gt;&lt;isbn&gt;1552-4825&lt;/isbn&gt;&lt;accession-num&gt;WOS:000283103700016&lt;/accession-num&gt;&lt;urls&gt;&lt;related-urls&gt;&lt;url&gt;&amp;lt;Go to ISI&amp;gt;://WOS:000283103700016&lt;/url&gt;&lt;/related-urls&gt;&lt;/urls&gt;&lt;electronic-resource-num&gt;10.1002/ajmg.a.33659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6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57AEB5DC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F0FE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1583G&gt;A, p.Gly528Glu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10C2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BC65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6300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D971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B4F8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71B8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6EA84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7.2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FD52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1BF5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65C0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352FD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926E5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5E639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DFA0A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E299A" w14:textId="39A955A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GFtb3dpdGNoPC9BdXRob3I+PFllYXI+MjAwOTwvWWVh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BbGFtb3dpdGNoPC9BdXRob3I+PFllYXI+MjAwOTwvWWVh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1,12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0A10C71E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3AC9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1937G&gt;C, p.Gly646Ala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1C7E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E734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8875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DD33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C324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0C29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56EDF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2.7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B495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855E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Tolerated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488E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6628F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F7D46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5E0EF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3306D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5AC53" w14:textId="752410F0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Wang&lt;/Author&gt;&lt;Year&gt;2022&lt;/Year&gt;&lt;RecNum&gt;5156&lt;/RecNum&gt;&lt;DisplayText&gt;&lt;style size="10"&gt;[19]&lt;/style&gt;&lt;/DisplayText&gt;&lt;record&gt;&lt;rec-number&gt;5156&lt;/rec-number&gt;&lt;foreign-keys&gt;&lt;key app="EN" db-id="pv2tf5fwt5x55le2wwcvpvfjw20e5epf922w" timestamp="1661377838" guid="595bd592-beb8-4448-b90e-a0e3f03aac1e"&gt;5156&lt;/key&gt;&lt;/foreign-keys&gt;&lt;ref-type name="Journal Article"&gt;17&lt;/ref-type&gt;&lt;contributors&gt;&lt;authors&gt;&lt;author&gt;Wang, Y.&lt;/author&gt;&lt;author&gt;Shi, C.&lt;/author&gt;&lt;author&gt;Li, Y.&lt;/author&gt;&lt;author&gt;Yu, W.&lt;/author&gt;&lt;author&gt;Wei, S.&lt;/author&gt;&lt;author&gt;Fan, Y.&lt;/author&gt;&lt;author&gt;Mao, C.&lt;/author&gt;&lt;author&gt;Yang, Z.&lt;/author&gt;&lt;author&gt;Yu, L.&lt;/author&gt;&lt;author&gt;Zhao, Z.&lt;/author&gt;&lt;author&gt;Li, S.&lt;/author&gt;&lt;author&gt;Gao, Y.&lt;/author&gt;&lt;author&gt;Xu, Y.&lt;/author&gt;&lt;/authors&gt;&lt;/contributors&gt;&lt;auth-address&gt;Department of Neurology, The First Affiliated Hospital of Zhengzhou University, Zhengzhou University, Zhengzhou, China.&lt;/auth-address&gt;&lt;titles&gt;&lt;title&gt;Genetic Study of Cerebral Small Vessel Disease in Chinese Han Population&lt;/title&gt;&lt;secondary-title&gt;Front Neurol&lt;/secondary-title&gt;&lt;/titles&gt;&lt;periodical&gt;&lt;full-title&gt;Front Neurol&lt;/full-title&gt;&lt;/periodical&gt;&lt;pages&gt;829438&lt;/pages&gt;&lt;volume&gt;13&lt;/volume&gt;&lt;edition&gt;2022/04/12&lt;/edition&gt;&lt;keywords&gt;&lt;keyword&gt;Chinese Han population&lt;/keyword&gt;&lt;keyword&gt;cerebral small vessel disease&lt;/keyword&gt;&lt;keyword&gt;genetic study&lt;/keyword&gt;&lt;keyword&gt;monogenic&lt;/keyword&gt;&lt;keyword&gt;mutations&lt;/keyword&gt;&lt;keyword&gt;commercial or financial relationships that could be construed as a potential&lt;/keyword&gt;&lt;keyword&gt;conflict of interest.&lt;/keyword&gt;&lt;/keywords&gt;&lt;dates&gt;&lt;year&gt;2022&lt;/year&gt;&lt;/dates&gt;&lt;isbn&gt;1664-2295 (Print)&amp;#xD;1664-2295 (Linking)&lt;/isbn&gt;&lt;accession-num&gt;35401403&lt;/accession-num&gt;&lt;urls&gt;&lt;related-urls&gt;&lt;url&gt;https://www.ncbi.nlm.nih.gov/pubmed/35401403&lt;/url&gt;&lt;/related-urls&gt;&lt;/urls&gt;&lt;custom2&gt;PMC8990910&lt;/custom2&gt;&lt;electronic-resource-num&gt;10.3389/fneur.2022.829438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9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6C333ACF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39101" w14:textId="77777777" w:rsidR="00467730" w:rsidRPr="00DE3584" w:rsidRDefault="00467730" w:rsidP="00217607">
            <w:pPr>
              <w:rPr>
                <w:rFonts w:cs="Times New Roman"/>
                <w:sz w:val="16"/>
                <w:szCs w:val="16"/>
                <w:lang w:val="it-IT"/>
              </w:rPr>
            </w:pPr>
            <w:r w:rsidRPr="00DE3584">
              <w:rPr>
                <w:rFonts w:cs="Times New Roman"/>
                <w:sz w:val="16"/>
                <w:szCs w:val="16"/>
                <w:lang w:val="it-IT"/>
              </w:rPr>
              <w:t>c.1942C&gt;G, p.Pro648Ala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EBBA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23C9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BC39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BB4E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7C01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1C2D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DB089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2.6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A7B9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356F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Tolerated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D4EF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C8F1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9A21F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62559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3A3A5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9C264" w14:textId="13509402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Tee&lt;/Author&gt;&lt;Year&gt;2022&lt;/Year&gt;&lt;RecNum&gt;8214&lt;/RecNum&gt;&lt;DisplayText&gt;&lt;style size="10"&gt;[20]&lt;/style&gt;&lt;/DisplayText&gt;&lt;record&gt;&lt;rec-number&gt;8214&lt;/rec-number&gt;&lt;foreign-keys&gt;&lt;key app="EN" db-id="pv2tf5fwt5x55le2wwcvpvfjw20e5epf922w" timestamp="1676579509" guid="6b3b8a4a-1e52-4c38-8bdb-5129c404d0e7"&gt;8214&lt;/key&gt;&lt;/foreign-keys&gt;&lt;ref-type name="Journal Article"&gt;17&lt;/ref-type&gt;&lt;contributors&gt;&lt;authors&gt;&lt;author&gt;Tee, T. Y.&lt;/author&gt;&lt;author&gt;Tan, Y. Y.&lt;/author&gt;&lt;author&gt;Ngu, L. H.&lt;/author&gt;&lt;author&gt;Husin, M.&lt;/author&gt;&lt;author&gt;Nasir, M. N. M.&lt;/author&gt;&lt;author&gt;Ibrahim, K. A.&lt;/author&gt;&lt;author&gt;Aziz, Z. A.&lt;/author&gt;&lt;/authors&gt;&lt;/contributors&gt;&lt;titles&gt;&lt;title&gt;&lt;style face="normal" font="default" size="100%"&gt;Case report of &lt;/style&gt;&lt;style face="italic" font="default" size="100%"&gt;COL4A1&lt;/style&gt;&lt;style face="normal" font="default" size="100%"&gt; mutation as monogenic cause of cerebral small vessel disease (Abstract)&lt;/style&gt;&lt;/title&gt;&lt;secondary-title&gt;International Journal of Stroke&lt;/secondary-title&gt;&lt;/titles&gt;&lt;periodical&gt;&lt;full-title&gt;International Journal of Stroke&lt;/full-title&gt;&lt;/periodical&gt;&lt;pages&gt;183-183&lt;/pages&gt;&lt;volume&gt;17&lt;/volume&gt;&lt;number&gt;3_SUPPL&lt;/number&gt;&lt;dates&gt;&lt;year&gt;2022&lt;/year&gt;&lt;pub-dates&gt;&lt;date&gt;Oct&lt;/date&gt;&lt;/pub-dates&gt;&lt;/dates&gt;&lt;isbn&gt;1747-4930&lt;/isbn&gt;&lt;accession-num&gt;WOS:000874264500402&lt;/accession-num&gt;&lt;urls&gt;&lt;related-urls&gt;&lt;url&gt;&amp;lt;Go to ISI&amp;gt;://WOS:000874264500402&lt;/url&gt;&lt;/related-urls&gt;&lt;/urls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0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46215475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4182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lastRenderedPageBreak/>
              <w:t>c.1961C&gt;A, p.Prp654Gln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F5AE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DFA8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0B48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A94C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997A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C2FA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CB372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9.7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CE27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ossi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90F6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1AFC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C11D5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8F675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CABE1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ABBF8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9DBC8" w14:textId="01434384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Wu&lt;/Author&gt;&lt;Year&gt;2022&lt;/Year&gt;&lt;RecNum&gt;6857&lt;/RecNum&gt;&lt;DisplayText&gt;&lt;style size="10"&gt;[21]&lt;/style&gt;&lt;/DisplayText&gt;&lt;record&gt;&lt;rec-number&gt;6857&lt;/rec-number&gt;&lt;foreign-keys&gt;&lt;key app="EN" db-id="pv2tf5fwt5x55le2wwcvpvfjw20e5epf922w" timestamp="1676579344" guid="17cf6299-d25e-4eea-8005-97c9df26c6cc"&gt;6857&lt;/key&gt;&lt;/foreign-keys&gt;&lt;ref-type name="Journal Article"&gt;17&lt;/ref-type&gt;&lt;contributors&gt;&lt;authors&gt;&lt;author&gt;Wu, C.&lt;/author&gt;&lt;author&gt;Wang, M.&lt;/author&gt;&lt;author&gt;Wang, X.&lt;/author&gt;&lt;author&gt;Li, W.&lt;/author&gt;&lt;author&gt;Li, S.&lt;/author&gt;&lt;author&gt;Chen, B.&lt;/author&gt;&lt;author&gt;Niu, S.&lt;/author&gt;&lt;author&gt;Tai, H.&lt;/author&gt;&lt;author&gt;Pan, H.&lt;/author&gt;&lt;author&gt;Zhang, Z.&lt;/author&gt;&lt;/authors&gt;&lt;/contributors&gt;&lt;auth-address&gt;Department of Neurology, Beijing Tiantan Hospital, Capital Medical University, Beijing, China.&amp;#xD;China National Clinical Research Centre for Neurological Disease, Beijing Tiantan Hospital, Capital Medical University, Beijing, China.&amp;#xD;Department of Neurology and Institute of Neurology of First Affiliated Hospital, Institute of Neuroscience, and Fujian Key Laboratory of Molecular Neurology, Fujian Medical University, Fuzhou, China.&lt;/auth-address&gt;&lt;titles&gt;&lt;title&gt;The genetic and phenotypic spectra of adult genetic leukoencephalopathies in a cohort of 309 patients&lt;/title&gt;&lt;secondary-title&gt;Brain&lt;/secondary-title&gt;&lt;/titles&gt;&lt;periodical&gt;&lt;full-title&gt;Brain&lt;/full-title&gt;&lt;/periodical&gt;&lt;edition&gt;2022/11/17&lt;/edition&gt;&lt;keywords&gt;&lt;keyword&gt;genetic leukoencephalopathy&lt;/keyword&gt;&lt;keyword&gt;genetic spectrum&lt;/keyword&gt;&lt;keyword&gt;leukodystrophy&lt;/keyword&gt;&lt;keyword&gt;pathological classification&lt;/keyword&gt;&lt;keyword&gt;white matter lesion&lt;/keyword&gt;&lt;/keywords&gt;&lt;dates&gt;&lt;year&gt;2022&lt;/year&gt;&lt;pub-dates&gt;&lt;date&gt;Nov 16&lt;/date&gt;&lt;/pub-dates&gt;&lt;/dates&gt;&lt;isbn&gt;0006-8950&lt;/isbn&gt;&lt;accession-num&gt;36380532&lt;/accession-num&gt;&lt;urls&gt;&lt;/urls&gt;&lt;electronic-resource-num&gt;10.1093/brain/awac426&lt;/electronic-resource-num&gt;&lt;remote-database-provider&gt;NLM&lt;/remote-database-provider&gt;&lt;language&gt;eng&lt;/language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1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6406F191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1ED5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2063G&gt;A, p.Gly688Asp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9E39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DD7C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C9E2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D01D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D22C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BD53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F0C79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3.7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E5D0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435B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Tolerated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E0C6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eutral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E40C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7F413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B5850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7E5FB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E9DC1" w14:textId="0C60E1C1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Corlobe&lt;/Author&gt;&lt;Year&gt;2013&lt;/Year&gt;&lt;RecNum&gt;5749&lt;/RecNum&gt;&lt;DisplayText&gt;&lt;style size="10"&gt;[22]&lt;/style&gt;&lt;/DisplayText&gt;&lt;record&gt;&lt;rec-number&gt;5749&lt;/rec-number&gt;&lt;foreign-keys&gt;&lt;key app="EN" db-id="pv2tf5fwt5x55le2wwcvpvfjw20e5epf922w" timestamp="1676546837" guid="255a5dda-24de-424c-ae69-19cb51aca115"&gt;5749&lt;/key&gt;&lt;/foreign-keys&gt;&lt;ref-type name="Journal Article"&gt;17&lt;/ref-type&gt;&lt;contributors&gt;&lt;authors&gt;&lt;author&gt;Corlobe, A.&lt;/author&gt;&lt;author&gt;Tournier-Lasserve, E.&lt;/author&gt;&lt;author&gt;Mine, M.&lt;/author&gt;&lt;author&gt;de Champfleur, N. M.&lt;/author&gt;&lt;author&gt;Dalliere, C. C.&lt;/author&gt;&lt;author&gt;Ayrignac, X.&lt;/author&gt;&lt;author&gt;Labauge, P.&lt;/author&gt;&lt;author&gt;Arquizan, C.&lt;/author&gt;&lt;/authors&gt;&lt;/contributors&gt;&lt;titles&gt;&lt;title&gt;&lt;style face="italic" font="default" size="100%"&gt;COL4A1&lt;/style&gt;&lt;style face="normal" font="default" size="100%"&gt; Mutation Revealed by an Isolated Brain Hemorrhage&lt;/style&gt;&lt;/title&gt;&lt;secondary-title&gt;Cerebrovascular Diseases&lt;/secondary-title&gt;&lt;/titles&gt;&lt;periodical&gt;&lt;full-title&gt;Cerebrovascular Diseases&lt;/full-title&gt;&lt;/periodical&gt;&lt;pages&gt;593-594&lt;/pages&gt;&lt;volume&gt;35&lt;/volume&gt;&lt;number&gt;6&lt;/number&gt;&lt;dates&gt;&lt;year&gt;2013&lt;/year&gt;&lt;/dates&gt;&lt;isbn&gt;1015-9770&lt;/isbn&gt;&lt;accession-num&gt;WOS:000326263800016&lt;/accession-num&gt;&lt;urls&gt;&lt;related-urls&gt;&lt;url&gt;&amp;lt;Go to ISI&amp;gt;://WOS:000326263800016&lt;/url&gt;&lt;/related-urls&gt;&lt;/urls&gt;&lt;electronic-resource-num&gt;10.1159/000351520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2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382FBBFE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E3CA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2086G&gt;A, p.Gly696Ser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927D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90DF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86C9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A530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093C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3124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078AB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7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21A4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6EDA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92EE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D488BE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C547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, 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2405C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BFA6B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2A20D" w14:textId="5F4D0346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Kinoshita&lt;/Author&gt;&lt;Year&gt;2020&lt;/Year&gt;&lt;RecNum&gt;5521&lt;/RecNum&gt;&lt;DisplayText&gt;&lt;style size="10"&gt;[23]&lt;/style&gt;&lt;/DisplayText&gt;&lt;record&gt;&lt;rec-number&gt;5521&lt;/rec-number&gt;&lt;foreign-keys&gt;&lt;key app="EN" db-id="pv2tf5fwt5x55le2wwcvpvfjw20e5epf922w" timestamp="1676546837" guid="54d015fd-f85d-446f-9831-5e9f603cc27a"&gt;5521&lt;/key&gt;&lt;/foreign-keys&gt;&lt;ref-type name="Journal Article"&gt;17&lt;/ref-type&gt;&lt;contributors&gt;&lt;authors&gt;&lt;author&gt;Kinoshita, K.&lt;/author&gt;&lt;author&gt;Ishizaki, Y.&lt;/author&gt;&lt;author&gt;Yamamoto, H.&lt;/author&gt;&lt;author&gt;Sonoda, M.&lt;/author&gt;&lt;author&gt;Yonemoto, K.&lt;/author&gt;&lt;author&gt;Kira, R.&lt;/author&gt;&lt;author&gt;Sanefuji, M.&lt;/author&gt;&lt;author&gt;Ueda, A.&lt;/author&gt;&lt;author&gt;Matsui, H.&lt;/author&gt;&lt;author&gt;Ando, Y.&lt;/author&gt;&lt;author&gt;Sakai, Y.&lt;/author&gt;&lt;author&gt;Ohga, S.&lt;/author&gt;&lt;/authors&gt;&lt;/contributors&gt;&lt;titles&gt;&lt;title&gt;&lt;style face="normal" font="default" size="100%"&gt;De novo p.G696S mutation in &lt;/style&gt;&lt;style face="italic" font="default" size="100%"&gt;COL4A1&lt;/style&gt;&lt;style face="normal" font="default" size="100%"&gt; causes intracranial calcification and late-onset cerebral hemorrhage: A case report and review of the literature&lt;/style&gt;&lt;/title&gt;&lt;secondary-title&gt;European Journal of Medical Genetics&lt;/secondary-title&gt;&lt;/titles&gt;&lt;periodical&gt;&lt;full-title&gt;European Journal of Medical Genetics&lt;/full-title&gt;&lt;/periodical&gt;&lt;volume&gt;63&lt;/volume&gt;&lt;number&gt;4&lt;/number&gt;&lt;dates&gt;&lt;year&gt;2020&lt;/year&gt;&lt;pub-dates&gt;&lt;date&gt;Apr&lt;/date&gt;&lt;/pub-dates&gt;&lt;/dates&gt;&lt;isbn&gt;1769-7212&lt;/isbn&gt;&lt;accession-num&gt;WOS:000522728900022&lt;/accession-num&gt;&lt;urls&gt;&lt;related-urls&gt;&lt;url&gt;&amp;lt;Go to ISI&amp;gt;://WOS:000522728900022&lt;/url&gt;&lt;/related-urls&gt;&lt;/urls&gt;&lt;custom7&gt;103825&lt;/custom7&gt;&lt;electronic-resource-num&gt;10.1016/j.ejmg.2019.103825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3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52526CA8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BCF0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2159G&gt;A, p.Gly720Asp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0F0A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/Likely 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D966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FD5C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9A79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DF87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2773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4BF2B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5.5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698F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6BBA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9EEE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4EE9B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8C421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91E1A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48572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00A28" w14:textId="0303B382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OYW5kZWVzaDwvQXV0aG9yPjxZZWFyPjIwMjA8L1llYXI+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OYW5kZWVzaDwvQXV0aG9yPjxZZWFyPjIwMjA8L1llYXI+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4,25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4D4AEBEA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F57D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2263G&gt;A, p.Gly755Arg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A127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3825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C7AB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D2F1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3CF4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2EB4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89D2A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4.3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2520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308C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39EE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73757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DE12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, 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41C64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20623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25671" w14:textId="381F438E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TaGFoPC9BdXRob3I+PFllYXI+MjAxMDwvWWVhcj48UmVj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TaGFoPC9BdXRob3I+PFllYXI+MjAxMDwvWWVhcj48UmVj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6,27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7D86C7EC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9590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2317G&gt;A, p.Gly773Arg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A614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1B50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BCE0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AAFC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5BCE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CEDC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B5299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4.4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C86D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E602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B241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84461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2DCD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, 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F0C2E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32603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6311C" w14:textId="7284770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Deml&lt;/Author&gt;&lt;Year&gt;2014&lt;/Year&gt;&lt;RecNum&gt;5694&lt;/RecNum&gt;&lt;DisplayText&gt;&lt;style size="10"&gt;[28]&lt;/style&gt;&lt;/DisplayText&gt;&lt;record&gt;&lt;rec-number&gt;5694&lt;/rec-number&gt;&lt;foreign-keys&gt;&lt;key app="EN" db-id="pv2tf5fwt5x55le2wwcvpvfjw20e5epf922w" timestamp="1676546837" guid="81980ef9-02da-4e5f-864f-828e33ff1231"&gt;5694&lt;/key&gt;&lt;/foreign-keys&gt;&lt;ref-type name="Journal Article"&gt;17&lt;/ref-type&gt;&lt;contributors&gt;&lt;authors&gt;&lt;author&gt;Deml, B.&lt;/author&gt;&lt;author&gt;Reis, L. M.&lt;/author&gt;&lt;author&gt;Maheshwari, M.&lt;/author&gt;&lt;author&gt;Griffis, C.&lt;/author&gt;&lt;author&gt;Bick, D.&lt;/author&gt;&lt;author&gt;Semina, E. V.&lt;/author&gt;&lt;/authors&gt;&lt;/contributors&gt;&lt;titles&gt;&lt;title&gt;&lt;style face="normal" font="default" size="100%"&gt;Whole exome analysis identifies dominant &lt;/style&gt;&lt;style face="italic" font="default" size="100%"&gt;COL4A1&lt;/style&gt;&lt;style face="normal" font="default" size="100%"&gt; mutations in patients with complex ocular phenotypes involving microphthalmia&lt;/style&gt;&lt;/title&gt;&lt;secondary-title&gt;Clinical Genetics&lt;/secondary-title&gt;&lt;/titles&gt;&lt;periodical&gt;&lt;full-title&gt;Clinical Genetics&lt;/full-title&gt;&lt;/periodical&gt;&lt;pages&gt;475-481&lt;/pages&gt;&lt;volume&gt;86&lt;/volume&gt;&lt;number&gt;5&lt;/number&gt;&lt;dates&gt;&lt;year&gt;2014&lt;/year&gt;&lt;pub-dates&gt;&lt;date&gt;Nov&lt;/date&gt;&lt;/pub-dates&gt;&lt;/dates&gt;&lt;isbn&gt;0009-9163&lt;/isbn&gt;&lt;accession-num&gt;WOS:000344004800011&lt;/accession-num&gt;&lt;urls&gt;&lt;related-urls&gt;&lt;url&gt;&amp;lt;Go to ISI&amp;gt;://WOS:000344004800011&lt;/url&gt;&lt;/related-urls&gt;&lt;/urls&gt;&lt;electronic-resource-num&gt;10.1111/cge.12379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8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0439CBA6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0B740" w14:textId="77777777" w:rsidR="00467730" w:rsidRPr="00DE3584" w:rsidRDefault="00467730" w:rsidP="00217607">
            <w:pPr>
              <w:rPr>
                <w:rFonts w:cs="Times New Roman"/>
                <w:sz w:val="16"/>
                <w:szCs w:val="16"/>
                <w:lang w:val="sv-SE"/>
              </w:rPr>
            </w:pPr>
            <w:r w:rsidRPr="00DE3584">
              <w:rPr>
                <w:rFonts w:cs="Times New Roman"/>
                <w:sz w:val="16"/>
                <w:szCs w:val="16"/>
                <w:lang w:val="sv-SE"/>
              </w:rPr>
              <w:t>c.2327G&gt;T, p.Gly776Val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2D84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Likely 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1222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8B2C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01A8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6351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E6AF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B9DB7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5.8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E50A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98C2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1D04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E07BD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C334A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8503C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AEA08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13137" w14:textId="1E753C6D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Shah&lt;/Author&gt;&lt;Year&gt;2020&lt;/Year&gt;&lt;RecNum&gt;5493&lt;/RecNum&gt;&lt;DisplayText&gt;&lt;style size="10"&gt;[29]&lt;/style&gt;&lt;/DisplayText&gt;&lt;record&gt;&lt;rec-number&gt;5493&lt;/rec-number&gt;&lt;foreign-keys&gt;&lt;key app="EN" db-id="pv2tf5fwt5x55le2wwcvpvfjw20e5epf922w" timestamp="1676546837" guid="22b59794-0c87-4e5d-a591-b66146d338f0"&gt;5493&lt;/key&gt;&lt;/foreign-keys&gt;&lt;ref-type name="Journal Article"&gt;17&lt;/ref-type&gt;&lt;contributors&gt;&lt;authors&gt;&lt;author&gt;Shah, S. M.&lt;/author&gt;&lt;author&gt;Patel, D. D.&lt;/author&gt;&lt;/authors&gt;&lt;/contributors&gt;&lt;titles&gt;&lt;title&gt;&lt;style face="italic" font="default" size="100%"&gt;COL4A1&lt;/style&gt;&lt;style face="normal" font="default" size="100%"&gt; mutation in an Indian child presenting as &amp;apos;Cerebral Palsy&amp;apos; mimic&lt;/style&gt;&lt;/title&gt;&lt;secondary-title&gt;Indian Journal of Radiology and Imaging&lt;/secondary-title&gt;&lt;/titles&gt;&lt;periodical&gt;&lt;full-title&gt;Indian Journal of Radiology and Imaging&lt;/full-title&gt;&lt;/periodical&gt;&lt;pages&gt;500-503&lt;/pages&gt;&lt;volume&gt;30&lt;/volume&gt;&lt;number&gt;4&lt;/number&gt;&lt;dates&gt;&lt;year&gt;2020&lt;/year&gt;&lt;pub-dates&gt;&lt;date&gt;Oct-Dec&lt;/date&gt;&lt;/pub-dates&gt;&lt;/dates&gt;&lt;isbn&gt;0971-3026&lt;/isbn&gt;&lt;accession-num&gt;WOS:000612723400012&lt;/accession-num&gt;&lt;urls&gt;&lt;related-urls&gt;&lt;url&gt;&amp;lt;Go to ISI&amp;gt;://WOS:000612723400012&lt;/url&gt;&lt;/related-urls&gt;&lt;/urls&gt;&lt;electronic-resource-num&gt;10.4103/ijri.IJRI_274_20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29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214AEAAA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6496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2413G&gt;A, p.Gly805Arg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B447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Likely 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F7F9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DF02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332D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2CCD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9CA7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9406C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5.5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95F7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0A90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260D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0A016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3C7F1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A635C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28F2D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B6128" w14:textId="0269265F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Vahedi&lt;/Author&gt;&lt;Year&gt;2007&lt;/Year&gt;&lt;RecNum&gt;4776&lt;/RecNum&gt;&lt;DisplayText&gt;&lt;style size="10"&gt;[30]&lt;/style&gt;&lt;/DisplayText&gt;&lt;record&gt;&lt;rec-number&gt;4776&lt;/rec-number&gt;&lt;foreign-keys&gt;&lt;key app="EN" db-id="pv2tf5fwt5x55le2wwcvpvfjw20e5epf922w" timestamp="1570662443" guid="f2d9c7d8-14d3-4d8c-8477-793541264196"&gt;4776&lt;/key&gt;&lt;/foreign-keys&gt;&lt;ref-type name="Journal Article"&gt;17&lt;/ref-type&gt;&lt;contributors&gt;&lt;authors&gt;&lt;author&gt;Vahedi, K.&lt;/author&gt;&lt;author&gt;Kubis, N.&lt;/author&gt;&lt;author&gt;Boukobza, M.&lt;/author&gt;&lt;author&gt;Arnoult, M.&lt;/author&gt;&lt;author&gt;Massin, P.&lt;/author&gt;&lt;author&gt;Tournier-Lasserve, E.&lt;/author&gt;&lt;author&gt;Bousser, M. G.&lt;/author&gt;&lt;/authors&gt;&lt;/contributors&gt;&lt;auth-address&gt;AP-HP, Service de Neurologie, Hopital Lariboisiere, Paris, France. katayoun.vahedi@lrb.aphp.fr&lt;/auth-address&gt;&lt;titles&gt;&lt;title&gt;&lt;style face="italic" font="default" size="100%"&gt;COL4A1&lt;/style&gt;&lt;style face="normal" font="default" size="100%"&gt; mutation in a patient with sporadic, recurrent intracerebral hemorrhage&lt;/style&gt;&lt;/title&gt;&lt;secondary-title&gt;Stroke&lt;/secondary-title&gt;&lt;/titles&gt;&lt;periodical&gt;&lt;full-title&gt;Stroke&lt;/full-title&gt;&lt;/periodical&gt;&lt;pages&gt;1461-4&lt;/pages&gt;&lt;volume&gt;38&lt;/volume&gt;&lt;number&gt;5&lt;/number&gt;&lt;edition&gt;2007/03/24&lt;/edition&gt;&lt;keywords&gt;&lt;keyword&gt;Adult&lt;/keyword&gt;&lt;keyword&gt;Cerebral Hemorrhage/*genetics&lt;/keyword&gt;&lt;keyword&gt;Collagen Type IV/*genetics&lt;/keyword&gt;&lt;keyword&gt;Hemiplegia/genetics&lt;/keyword&gt;&lt;keyword&gt;Humans&lt;/keyword&gt;&lt;keyword&gt;Magnetic Resonance Imaging&lt;/keyword&gt;&lt;keyword&gt;Male&lt;/keyword&gt;&lt;keyword&gt;Mutation&lt;/keyword&gt;&lt;keyword&gt;Recurrence&lt;/keyword&gt;&lt;/keywords&gt;&lt;dates&gt;&lt;year&gt;2007&lt;/year&gt;&lt;pub-dates&gt;&lt;date&gt;May&lt;/date&gt;&lt;/pub-dates&gt;&lt;/dates&gt;&lt;isbn&gt;1524-4628 (Electronic)&amp;#xD;0039-2499 (Linking)&lt;/isbn&gt;&lt;accession-num&gt;17379824&lt;/accession-num&gt;&lt;urls&gt;&lt;related-urls&gt;&lt;url&gt;https://www.ncbi.nlm.nih.gov/pubmed/17379824&lt;/url&gt;&lt;/related-urls&gt;&lt;/urls&gt;&lt;electronic-resource-num&gt;10.1161/STROKEAHA.106.475194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0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4FB92A50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938E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2494G&gt;A, p.Gly832Arg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8B1C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/Likely 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94AE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A71E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1894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C767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A390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AB468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7.5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7E51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ossi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C0E4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D783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0A94F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1117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, 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88867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5C6C4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6FD88" w14:textId="3029B15D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Hatano&lt;/Author&gt;&lt;Year&gt;2017&lt;/Year&gt;&lt;RecNum&gt;5610&lt;/RecNum&gt;&lt;DisplayText&gt;&lt;style size="10"&gt;[31]&lt;/style&gt;&lt;/DisplayText&gt;&lt;record&gt;&lt;rec-number&gt;5610&lt;/rec-number&gt;&lt;foreign-keys&gt;&lt;key app="EN" db-id="pv2tf5fwt5x55le2wwcvpvfjw20e5epf922w" timestamp="1676546837" guid="4c8ae091-0c9f-4167-a243-2fa67dd62a81"&gt;5610&lt;/key&gt;&lt;/foreign-keys&gt;&lt;ref-type name="Journal Article"&gt;17&lt;/ref-type&gt;&lt;contributors&gt;&lt;authors&gt;&lt;author&gt;Hatano, T.&lt;/author&gt;&lt;author&gt;Daida, K.&lt;/author&gt;&lt;author&gt;Hoshino, Y.&lt;/author&gt;&lt;author&gt;Li, Y. Z.&lt;/author&gt;&lt;author&gt;Saitsu, H.&lt;/author&gt;&lt;author&gt;Matsumoto, N.&lt;/author&gt;&lt;author&gt;Hattori, N.&lt;/author&gt;&lt;/authors&gt;&lt;/contributors&gt;&lt;titles&gt;&lt;title&gt;&lt;style face="normal" font="default" size="100%"&gt;Dystonia due to bilateral caudate hemorrhage associated with a &lt;/style&gt;&lt;style face="italic" font="default" size="100%"&gt;COL4A1&lt;/style&gt;&lt;style face="normal" font="default" size="100%"&gt; mutation&lt;/style&gt;&lt;/title&gt;&lt;secondary-title&gt;Parkinsonism &amp;amp; Related Disorders&lt;/secondary-title&gt;&lt;/titles&gt;&lt;periodical&gt;&lt;full-title&gt;Parkinsonism Relat Disord&lt;/full-title&gt;&lt;abbr-1&gt;Parkinsonism &amp;amp; related disorders&lt;/abbr-1&gt;&lt;/periodical&gt;&lt;pages&gt;80-82&lt;/pages&gt;&lt;volume&gt;40&lt;/volume&gt;&lt;dates&gt;&lt;year&gt;2017&lt;/year&gt;&lt;pub-dates&gt;&lt;date&gt;Jul&lt;/date&gt;&lt;/pub-dates&gt;&lt;/dates&gt;&lt;isbn&gt;1353-8020&lt;/isbn&gt;&lt;accession-num&gt;WOS:000404703000015&lt;/accession-num&gt;&lt;urls&gt;&lt;related-urls&gt;&lt;url&gt;&amp;lt;Go to ISI&amp;gt;://WOS:000404703000015&lt;/url&gt;&lt;/related-urls&gt;&lt;/urls&gt;&lt;electronic-resource-num&gt;10.1016/j.parkreldis.2017.04.009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1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70E718FA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92C1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2504G&gt;A, p.Gly835Glu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D067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E894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4640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DF2C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68EE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54E5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B6DAC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6.5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B21F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benign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21F2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2C82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1572F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8055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, 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1701D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6C107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82818" w14:textId="433FC04E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Sasaki&lt;/Author&gt;&lt;Year&gt;2017&lt;/Year&gt;&lt;RecNum&gt;10950&lt;/RecNum&gt;&lt;DisplayText&gt;&lt;style size="10"&gt;[32]&lt;/style&gt;&lt;/DisplayText&gt;&lt;record&gt;&lt;rec-number&gt;10950&lt;/rec-number&gt;&lt;foreign-keys&gt;&lt;key app="EN" db-id="pv2tf5fwt5x55le2wwcvpvfjw20e5epf922w" timestamp="1688474149" guid="f0ea72c5-5e64-4bfe-8a49-b2de77794a77"&gt;10950&lt;/key&gt;&lt;/foreign-keys&gt;&lt;ref-type name="Journal Article"&gt;17&lt;/ref-type&gt;&lt;contributors&gt;&lt;authors&gt;&lt;author&gt;Sasaki, Saeko&lt;/author&gt;&lt;author&gt;Nozaki, Akihito&lt;/author&gt;&lt;author&gt;Saitsu, Hirotomo&lt;/author&gt;&lt;author&gt;Miyatake, Satoko&lt;/author&gt;&lt;author&gt;Matsumoto, Naomich&lt;/author&gt;&lt;author&gt;Kumada, Tomohiro&lt;/author&gt;&lt;author&gt;Shibata, Minoru&lt;/author&gt;&lt;author&gt;Fujii, Tatsuya&lt;/author&gt;&lt;/authors&gt;&lt;/contributors&gt;&lt;titles&gt;&lt;title&gt;&lt;style face="normal" font="default" size="100%"&gt;A &lt;/style&gt;&lt;style face="italic" font="default" size="100%"&gt;COL4A1&lt;/style&gt;&lt;style face="normal" font="default" size="100%"&gt;-related disorder patient with various findings in the brain imaging (Japanese)&lt;/style&gt;&lt;/title&gt;&lt;secondary-title&gt;No to Hattatsu&lt;/secondary-title&gt;&lt;/titles&gt;&lt;periodical&gt;&lt;full-title&gt;No To Hattatsu&lt;/full-title&gt;&lt;/periodical&gt;&lt;pages&gt;405-7&lt;/pages&gt;&lt;volume&gt;49&lt;/volume&gt;&lt;dates&gt;&lt;year&gt;2017&lt;/year&gt;&lt;/dates&gt;&lt;urls&gt;&lt;/urls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2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2A3CBA20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61D1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lastRenderedPageBreak/>
              <w:t>c.2662G&gt;C, p.Gly888Arg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7C9C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/Likely 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40AC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ED62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9757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B7ED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EC61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15597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5.9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D4C6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ossi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9333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ED00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E03AF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40BE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, 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A3AEB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32FA6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7CAD2" w14:textId="37153215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Giorgio&lt;/Author&gt;&lt;Year&gt;2015&lt;/Year&gt;&lt;RecNum&gt;5675&lt;/RecNum&gt;&lt;DisplayText&gt;&lt;style size="10"&gt;[10]&lt;/style&gt;&lt;/DisplayText&gt;&lt;record&gt;&lt;rec-number&gt;5675&lt;/rec-number&gt;&lt;foreign-keys&gt;&lt;key app="EN" db-id="pv2tf5fwt5x55le2wwcvpvfjw20e5epf922w" timestamp="1676546837" guid="cb170475-0bae-44fb-a537-948412b3af63"&gt;5675&lt;/key&gt;&lt;/foreign-keys&gt;&lt;ref-type name="Journal Article"&gt;17&lt;/ref-type&gt;&lt;contributors&gt;&lt;authors&gt;&lt;author&gt;Giorgio, E.&lt;/author&gt;&lt;author&gt;Vaula, G.&lt;/author&gt;&lt;author&gt;Bosco, G.&lt;/author&gt;&lt;author&gt;Giacone, S.&lt;/author&gt;&lt;author&gt;Mancini, C.&lt;/author&gt;&lt;author&gt;Calcia, A.&lt;/author&gt;&lt;author&gt;Cavalieri, S.&lt;/author&gt;&lt;author&gt;Di Gregorio, E.&lt;/author&gt;&lt;author&gt;De Longrais, R. R.&lt;/author&gt;&lt;author&gt;Leombruni, S.&lt;/author&gt;&lt;author&gt;Pinessi, L.&lt;/author&gt;&lt;author&gt;Cerrato, P.&lt;/author&gt;&lt;author&gt;Brusco, A.&lt;/author&gt;&lt;author&gt;Brussino, A.&lt;/author&gt;&lt;/authors&gt;&lt;/contributors&gt;&lt;titles&gt;&lt;title&gt;&lt;style face="normal" font="default" size="100%"&gt;Two families with novel missense mutations in &lt;/style&gt;&lt;style face="italic" font="default" size="100%"&gt;COL4A1&lt;/style&gt;&lt;style face="normal" font="default" size="100%"&gt;: When diagnosis can be missed&lt;/style&gt;&lt;/title&gt;&lt;secondary-title&gt;Journal of the Neurological Sciences&lt;/secondary-title&gt;&lt;/titles&gt;&lt;periodical&gt;&lt;full-title&gt;Journal of the Neurological Sciences&lt;/full-title&gt;&lt;/periodical&gt;&lt;pages&gt;99-104&lt;/pages&gt;&lt;volume&gt;352&lt;/volume&gt;&lt;number&gt;1-2&lt;/number&gt;&lt;dates&gt;&lt;year&gt;2015&lt;/year&gt;&lt;pub-dates&gt;&lt;date&gt;May&lt;/date&gt;&lt;/pub-dates&gt;&lt;/dates&gt;&lt;isbn&gt;0022-510X&lt;/isbn&gt;&lt;accession-num&gt;WOS:000355030900018&lt;/accession-num&gt;&lt;urls&gt;&lt;related-urls&gt;&lt;url&gt;&amp;lt;Go to ISI&amp;gt;://WOS:000355030900018&lt;/url&gt;&lt;/related-urls&gt;&lt;/urls&gt;&lt;electronic-resource-num&gt;10.1016/j.jns.2015.03.042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10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0EF221BF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D1D50" w14:textId="77777777" w:rsidR="00467730" w:rsidRPr="00DE3584" w:rsidRDefault="00467730" w:rsidP="00217607">
            <w:pPr>
              <w:rPr>
                <w:rFonts w:cs="Times New Roman"/>
                <w:sz w:val="16"/>
                <w:szCs w:val="16"/>
                <w:lang w:val="sv-SE"/>
              </w:rPr>
            </w:pPr>
            <w:r w:rsidRPr="00DE3584">
              <w:rPr>
                <w:rFonts w:cs="Times New Roman"/>
                <w:sz w:val="16"/>
                <w:szCs w:val="16"/>
                <w:lang w:val="sv-SE"/>
              </w:rPr>
              <w:t>c.2969G&gt;T, p.Gly990Val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A6F0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Likely 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2988B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2D208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045F6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.0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8CC06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80454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3.0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AF7FD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3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866D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E66A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5DE8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A5C4A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76AAB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0ED99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, 5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7F7B8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758B1" w14:textId="7336918C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QbGFuY2hlcjwvQXV0aG9yPjxZZWFyPjIwMTU8L1llYXI+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QbGFuY2hlcjwvQXV0aG9yPjxZZWFyPjIwMTU8L1llYXI+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3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24A9FB55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54CA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3715G&gt;A, p.Gly1239Arg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A140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EDD5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EC83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3F65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F4ED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F532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61E50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6.4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5DBC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D066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AB41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1AE18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4B648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BFFAF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CAD59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301D5" w14:textId="37830E0C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Takenouchi&lt;/Author&gt;&lt;Year&gt;2015&lt;/Year&gt;&lt;RecNum&gt;5690&lt;/RecNum&gt;&lt;DisplayText&gt;&lt;style size="10"&gt;[34]&lt;/style&gt;&lt;/DisplayText&gt;&lt;record&gt;&lt;rec-number&gt;5690&lt;/rec-number&gt;&lt;foreign-keys&gt;&lt;key app="EN" db-id="pv2tf5fwt5x55le2wwcvpvfjw20e5epf922w" timestamp="1676546837" guid="4fcb93de-500e-408c-835e-24e72dc019c1"&gt;5690&lt;/key&gt;&lt;/foreign-keys&gt;&lt;ref-type name="Journal Article"&gt;17&lt;/ref-type&gt;&lt;contributors&gt;&lt;authors&gt;&lt;author&gt;Takenouchi, T.&lt;/author&gt;&lt;author&gt;Ohyagi, M.&lt;/author&gt;&lt;author&gt;Torii, C.&lt;/author&gt;&lt;author&gt;Kosaki, R.&lt;/author&gt;&lt;author&gt;Takahashi, T.&lt;/author&gt;&lt;author&gt;Kosaki, K.&lt;/author&gt;&lt;/authors&gt;&lt;/contributors&gt;&lt;titles&gt;&lt;title&gt;&lt;style face="normal" font="default" size="100%"&gt;Porencephaly in a Fetus and HANAC in Her Father: Variable Expression of &lt;/style&gt;&lt;style face="italic" font="default" size="100%"&gt;COL4A1&lt;/style&gt;&lt;style face="normal" font="default" size="100%"&gt; Mutation&lt;/style&gt;&lt;/title&gt;&lt;secondary-title&gt;American Journal of Medical Genetics Part A&lt;/secondary-title&gt;&lt;/titles&gt;&lt;periodical&gt;&lt;full-title&gt;American Journal of Medical Genetics Part A&lt;/full-title&gt;&lt;/periodical&gt;&lt;pages&gt;156-158&lt;/pages&gt;&lt;volume&gt;167&lt;/volume&gt;&lt;number&gt;1&lt;/number&gt;&lt;dates&gt;&lt;year&gt;2015&lt;/year&gt;&lt;pub-dates&gt;&lt;date&gt;Jan&lt;/date&gt;&lt;/pub-dates&gt;&lt;/dates&gt;&lt;isbn&gt;1552-4825&lt;/isbn&gt;&lt;accession-num&gt;WOS:000348843000022&lt;/accession-num&gt;&lt;urls&gt;&lt;related-urls&gt;&lt;url&gt;&amp;lt;Go to ISI&amp;gt;://WOS:000348843000022&lt;/url&gt;&lt;/related-urls&gt;&lt;/urls&gt;&lt;electronic-resource-num&gt;10.1002/ajmg.a.36823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4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1DED450D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BB32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3734G&gt;A, p.Gly1245Asp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4159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D0D7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A25E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D1E6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44F8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CB10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1684F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6.3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B931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5AA0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8808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74E1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B0DFC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469A6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5BB7A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61DA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Ours</w:t>
            </w:r>
          </w:p>
        </w:tc>
      </w:tr>
      <w:tr w:rsidR="00467730" w:rsidRPr="008D75A2" w14:paraId="1A4C0A1F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EB70D" w14:textId="77777777" w:rsidR="00467730" w:rsidRPr="00DE3584" w:rsidRDefault="00467730" w:rsidP="00217607">
            <w:pPr>
              <w:rPr>
                <w:rFonts w:cs="Times New Roman"/>
                <w:sz w:val="16"/>
                <w:szCs w:val="16"/>
                <w:lang w:val="sv-SE"/>
              </w:rPr>
            </w:pPr>
            <w:r w:rsidRPr="00DE3584">
              <w:rPr>
                <w:rFonts w:cs="Times New Roman"/>
                <w:sz w:val="16"/>
                <w:szCs w:val="16"/>
                <w:lang w:val="sv-SE"/>
              </w:rPr>
              <w:t>c.3797G&gt;T, p.Gly1266Val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1317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3372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7073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BB59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27D6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1DBE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E97BE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4.1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037E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D77A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325B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ABC42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14670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825F4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4F7CE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35E79" w14:textId="6A3A6B0A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NdXRvPC9BdXRob3I+PFllYXI+MjAyMTwvWWVhcj48UmVj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NdXRvPC9BdXRob3I+PFllYXI+MjAyMTwvWWVhcj48UmVj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5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4F71409F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D09A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3976G&gt;A, p.Gly1326Arg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7FC9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2449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E018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CE25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3349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44AF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C8041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6.9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1232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DFAA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521E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D2308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B5DF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, 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0A0CC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5AAD1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705AB" w14:textId="36CB7F9B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Niwa&lt;/Author&gt;&lt;Year&gt;2015&lt;/Year&gt;&lt;RecNum&gt;5686&lt;/RecNum&gt;&lt;DisplayText&gt;&lt;style size="10"&gt;[36]&lt;/style&gt;&lt;/DisplayText&gt;&lt;record&gt;&lt;rec-number&gt;5686&lt;/rec-number&gt;&lt;foreign-keys&gt;&lt;key app="EN" db-id="pv2tf5fwt5x55le2wwcvpvfjw20e5epf922w" timestamp="1676546837" guid="12400a4f-54d4-4eaa-b2d7-d97839c53f56"&gt;5686&lt;/key&gt;&lt;/foreign-keys&gt;&lt;ref-type name="Journal Article"&gt;17&lt;/ref-type&gt;&lt;contributors&gt;&lt;authors&gt;&lt;author&gt;Niwa, T.&lt;/author&gt;&lt;author&gt;Aida, N.&lt;/author&gt;&lt;author&gt;Osaka, H.&lt;/author&gt;&lt;author&gt;Wada, T.&lt;/author&gt;&lt;author&gt;Saitsu, H.&lt;/author&gt;&lt;author&gt;Imai, Y.&lt;/author&gt;&lt;/authors&gt;&lt;/contributors&gt;&lt;titles&gt;&lt;title&gt;Intracranial Hemorrhage and Tortuosity of Veins Detected on Susceptibility-weighted Imaging of a Child with a Type IV Collagen alpha 1 Mutation and Schizencephaly&lt;/title&gt;&lt;secondary-title&gt;Magnetic Resonance in Medical Sciences&lt;/secondary-title&gt;&lt;/titles&gt;&lt;periodical&gt;&lt;full-title&gt;Magnetic Resonance in Medical Sciences&lt;/full-title&gt;&lt;/periodical&gt;&lt;pages&gt;223-226&lt;/pages&gt;&lt;volume&gt;14&lt;/volume&gt;&lt;number&gt;3&lt;/number&gt;&lt;dates&gt;&lt;year&gt;2015&lt;/year&gt;&lt;/dates&gt;&lt;isbn&gt;1347-3182&lt;/isbn&gt;&lt;accession-num&gt;WOS:000359394700007&lt;/accession-num&gt;&lt;urls&gt;&lt;related-urls&gt;&lt;url&gt;&amp;lt;Go to ISI&amp;gt;://WOS:000359394700007&lt;/url&gt;&lt;/related-urls&gt;&lt;/urls&gt;&lt;electronic-resource-num&gt;10.2463/mrms.2014-0060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6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7B5257B7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8E2E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4031G&gt;C, p.Gly1344Ala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4F11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2A66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7629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EF1B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C84D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0701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8E93D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4.9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89C8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ossi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AD3C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BF54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AD793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0E7D6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ACBF0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EB62A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F4C63" w14:textId="3C02723A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ZXVuZzwvQXV0aG9yPjxZZWFyPjIwMTI8L1llYXI+PFJl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ZXVuZzwvQXV0aG9yPjxZZWFyPjIwMTI8L1llYXI+PFJl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7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150006CE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BFAF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4150+1G&gt;T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6EC4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456BC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04171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.99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B490B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DFF4B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.05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7A0FC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97.9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7BAFD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3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D54C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A1A1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8400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DD5B7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CA0A7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BF1F9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EA5FD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A2AE27" w14:textId="03D925AF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Shan&lt;/Author&gt;&lt;Year&gt;2019&lt;/Year&gt;&lt;RecNum&gt;7001&lt;/RecNum&gt;&lt;DisplayText&gt;&lt;style size="10"&gt;[38]&lt;/style&gt;&lt;/DisplayText&gt;&lt;record&gt;&lt;rec-number&gt;7001&lt;/rec-number&gt;&lt;foreign-keys&gt;&lt;key app="EN" db-id="pv2tf5fwt5x55le2wwcvpvfjw20e5epf922w" timestamp="1676579344" guid="ab501ecb-6c3e-4dc8-92ec-ab01c857dbcd"&gt;7001&lt;/key&gt;&lt;/foreign-keys&gt;&lt;ref-type name="Journal Article"&gt;17&lt;/ref-type&gt;&lt;contributors&gt;&lt;authors&gt;&lt;author&gt;Shan, L. D.&lt;/author&gt;&lt;author&gt;Peng, J.&lt;/author&gt;&lt;author&gt;Xiao, H.&lt;/author&gt;&lt;author&gt;Wu, L. W.&lt;/author&gt;&lt;author&gt;Duan, H. L.&lt;/author&gt;&lt;author&gt;Pang, N.&lt;/author&gt;&lt;author&gt;Miriam, K.&lt;/author&gt;&lt;author&gt;Yin, F.&lt;/author&gt;&lt;/authors&gt;&lt;/contributors&gt;&lt;auth-address&gt;Department of Pediatrics, Xiangya Hospital, Central South University, Changsha 410008, China. yf2323@hotmail.com.&lt;/auth-address&gt;&lt;titles&gt;&lt;title&gt;&lt;style face="normal" font="default" size="100%"&gt;Clinical features and &lt;/style&gt;&lt;style face="italic" font="default" size="100%"&gt;COL4A1&lt;/style&gt;&lt;style face="normal" font="default" size="100%"&gt; genotype of a toddler with hereditary angiopathy with nephropathy, aneurysms and muscle cramps syndrome (Chinese)&lt;/style&gt;&lt;/title&gt;&lt;secondary-title&gt;Zhongguo Dang Dai Er Ke Za Zhi&lt;/secondary-title&gt;&lt;/titles&gt;&lt;periodical&gt;&lt;full-title&gt;Zhongguo Dang Dai Er Ke Za Zhi&lt;/full-title&gt;&lt;/periodical&gt;&lt;pages&gt;754-760&lt;/pages&gt;&lt;volume&gt;21&lt;/volume&gt;&lt;number&gt;8&lt;/number&gt;&lt;edition&gt;2019/08/17&lt;/edition&gt;&lt;keywords&gt;&lt;keyword&gt;*Aneurysm&lt;/keyword&gt;&lt;keyword&gt;Collagen Type IV/*genetics&lt;/keyword&gt;&lt;keyword&gt;Genotype&lt;/keyword&gt;&lt;keyword&gt;Humans&lt;/keyword&gt;&lt;keyword&gt;Infant&lt;/keyword&gt;&lt;keyword&gt;Male&lt;/keyword&gt;&lt;keyword&gt;*Muscle Cramp/genetics&lt;/keyword&gt;&lt;keyword&gt;Mutation&lt;/keyword&gt;&lt;keyword&gt;Syndrome&lt;/keyword&gt;&lt;/keywords&gt;&lt;dates&gt;&lt;year&gt;2019&lt;/year&gt;&lt;pub-dates&gt;&lt;date&gt;Aug&lt;/date&gt;&lt;/pub-dates&gt;&lt;/dates&gt;&lt;isbn&gt;1008-8830 (Print)&amp;#xD;1008-8830&lt;/isbn&gt;&lt;accession-num&gt;31416498&lt;/accession-num&gt;&lt;urls&gt;&lt;/urls&gt;&lt;custom2&gt;PMC7389900&lt;/custom2&gt;&lt;electronic-resource-num&gt;10.7499/j.issn.1008-8830.2019.08.004&lt;/electronic-resource-num&gt;&lt;remote-database-provider&gt;NLM&lt;/remote-database-provider&gt;&lt;language&gt;chi&lt;/language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8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597ED377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1D165" w14:textId="77777777" w:rsidR="00467730" w:rsidRPr="00DE3584" w:rsidRDefault="00467730" w:rsidP="00217607">
            <w:pPr>
              <w:rPr>
                <w:rFonts w:cs="Times New Roman"/>
                <w:sz w:val="16"/>
                <w:szCs w:val="16"/>
                <w:lang w:val="fr-FR"/>
              </w:rPr>
            </w:pPr>
            <w:r w:rsidRPr="00DE3584">
              <w:rPr>
                <w:rFonts w:cs="Times New Roman"/>
                <w:sz w:val="16"/>
                <w:szCs w:val="16"/>
                <w:lang w:val="fr-FR"/>
              </w:rPr>
              <w:t>c.4380T&gt;G, p.Cys1460Trp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AF13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5EAC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BEB7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5300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FBFA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7437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47DCE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5.7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B238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F984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20DF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9EE10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2C702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7B6D3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DA602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64DAD" w14:textId="7169B021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Morsi&lt;/Author&gt;&lt;Year&gt;2020&lt;/Year&gt;&lt;RecNum&gt;5518&lt;/RecNum&gt;&lt;DisplayText&gt;&lt;style size="10"&gt;[39]&lt;/style&gt;&lt;/DisplayText&gt;&lt;record&gt;&lt;rec-number&gt;5518&lt;/rec-number&gt;&lt;foreign-keys&gt;&lt;key app="EN" db-id="pv2tf5fwt5x55le2wwcvpvfjw20e5epf922w" timestamp="1676546837" guid="7a5e0a48-a6b0-45ce-bf81-e88854007db8"&gt;5518&lt;/key&gt;&lt;/foreign-keys&gt;&lt;ref-type name="Journal Article"&gt;17&lt;/ref-type&gt;&lt;contributors&gt;&lt;authors&gt;&lt;author&gt;Morsi, A.&lt;/author&gt;&lt;author&gt;Maldonado, A.&lt;/author&gt;&lt;author&gt;Lal, D.&lt;/author&gt;&lt;author&gt;Moosa, A. N. V.&lt;/author&gt;&lt;author&gt;Pestana-Knight, E.&lt;/author&gt;&lt;author&gt;Bingaman, W.&lt;/author&gt;&lt;/authors&gt;&lt;/contributors&gt;&lt;titles&gt;&lt;title&gt;Vasospasm Following Hemispherectomy: A Case Report of a Novel Complication&lt;/title&gt;&lt;secondary-title&gt;World Neurosurgery&lt;/secondary-title&gt;&lt;/titles&gt;&lt;periodical&gt;&lt;full-title&gt;World Neurosurg&lt;/full-title&gt;&lt;abbr-1&gt;World neurosurgery&lt;/abbr-1&gt;&lt;/periodical&gt;&lt;pages&gt;357-361&lt;/pages&gt;&lt;volume&gt;137&lt;/volume&gt;&lt;dates&gt;&lt;year&gt;2020&lt;/year&gt;&lt;pub-dates&gt;&lt;date&gt;May&lt;/date&gt;&lt;/pub-dates&gt;&lt;/dates&gt;&lt;isbn&gt;1878-8750&lt;/isbn&gt;&lt;accession-num&gt;WOS:000532767800005&lt;/accession-num&gt;&lt;urls&gt;&lt;related-urls&gt;&lt;url&gt;&amp;lt;Go to ISI&amp;gt;://WOS:000532767800005&lt;/url&gt;&lt;/related-urls&gt;&lt;/urls&gt;&lt;electronic-resource-num&gt;10.1016/j.wneu.2020.02.020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39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318B38D5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3728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4611_4612insG, p.Thr1537fs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E111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1999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EC6B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B556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7CC8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DF96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6FF8D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3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6911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953D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2E85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89ED6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23F0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7B2E0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606FB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68939" w14:textId="58EF2F15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Gale&lt;/Author&gt;&lt;Year&gt;2016&lt;/Year&gt;&lt;RecNum&gt;5642&lt;/RecNum&gt;&lt;DisplayText&gt;&lt;style size="10"&gt;[40]&lt;/style&gt;&lt;/DisplayText&gt;&lt;record&gt;&lt;rec-number&gt;5642&lt;/rec-number&gt;&lt;foreign-keys&gt;&lt;key app="EN" db-id="pv2tf5fwt5x55le2wwcvpvfjw20e5epf922w" timestamp="1676546837" guid="a01e54ea-5879-4d6a-8505-7a880f826881"&gt;5642&lt;/key&gt;&lt;/foreign-keys&gt;&lt;ref-type name="Journal Article"&gt;17&lt;/ref-type&gt;&lt;contributors&gt;&lt;authors&gt;&lt;author&gt;Gale, D. P.&lt;/author&gt;&lt;author&gt;Oygar, D. D.&lt;/author&gt;&lt;author&gt;Lin, F. J.&lt;/author&gt;&lt;author&gt;Oygar, P. D.&lt;/author&gt;&lt;author&gt;Khan, N.&lt;/author&gt;&lt;author&gt;Connor, T. M. F.&lt;/author&gt;&lt;author&gt;Lapsley, M.&lt;/author&gt;&lt;author&gt;Maxwell, P. H.&lt;/author&gt;&lt;author&gt;Neild, G. H.&lt;/author&gt;&lt;/authors&gt;&lt;/contributors&gt;&lt;titles&gt;&lt;title&gt;&lt;style face="normal" font="default" size="100%"&gt;A novel &lt;/style&gt;&lt;style face="italic" font="default" size="100%"&gt;COL4A1&lt;/style&gt;&lt;style face="normal" font="default" size="100%"&gt; frameshift mutation in familial kidney disease: the importance of the C-terminal NC1 domain of type IV collagen&lt;/style&gt;&lt;/title&gt;&lt;secondary-title&gt;Nephrology Dialysis Transplantation&lt;/secondary-title&gt;&lt;/titles&gt;&lt;periodical&gt;&lt;full-title&gt;Nephrology Dialysis Transplantation&lt;/full-title&gt;&lt;/periodical&gt;&lt;pages&gt;1908-1914&lt;/pages&gt;&lt;volume&gt;31&lt;/volume&gt;&lt;number&gt;11&lt;/number&gt;&lt;dates&gt;&lt;year&gt;2016&lt;/year&gt;&lt;pub-dates&gt;&lt;date&gt;Nov&lt;/date&gt;&lt;/pub-dates&gt;&lt;/dates&gt;&lt;isbn&gt;0931-0509&lt;/isbn&gt;&lt;accession-num&gt;WOS:000388595700026&lt;/accession-num&gt;&lt;urls&gt;&lt;related-urls&gt;&lt;url&gt;&amp;lt;Go to ISI&amp;gt;://WOS:000388595700026&lt;/url&gt;&lt;/related-urls&gt;&lt;/urls&gt;&lt;electronic-resource-num&gt;10.1093/ndt/gfw051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0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06C37573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0172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lastRenderedPageBreak/>
              <w:t>c.*32G&gt;A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4E97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Likely 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E54B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42D4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98C9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3D65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3DFF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3DE52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9.2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4D69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940C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7485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02026D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E3CF9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611DE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863B1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54276" w14:textId="5389C008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vPC9BdXRob3I+PFllYXI+MjAxOTwvWWVhcj48UmVj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aaGFvPC9BdXRob3I+PFllYXI+MjAxOTwvWWVhcj48UmVj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1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3127A1E0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D625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*32G&gt;T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1975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7BD3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3EF2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AA02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E009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931D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ACE0B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8.7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F3EE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D2BF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D5D5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3233AB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10D7F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F9AC1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09AE2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28F7F" w14:textId="2AD1F4C6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Hcm9iZS1FaW5zbGVyPC9BdXRob3I+PFllYXI+MjAyMDwv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Hcm9iZS1FaW5zbGVyPC9BdXRob3I+PFllYXI+MjAyMDwv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2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0F8FD988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9E4B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*34G&gt;T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73DB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80A3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C032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17A4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C0B5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B1E6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B5367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8.9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B706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4256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B3E7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C89D4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47315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BDFEB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A1F00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41AAB" w14:textId="7320D116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jI8L1llYXI+PFJlY051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MaTwvQXV0aG9yPjxZZWFyPjIwMjI8L1llYXI+PFJlY051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3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1978ADCA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8EDD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*35C&gt;A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9ADE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1F58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4F7C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1C4D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92D2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5B16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33826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9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DD61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ABA0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F3C3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05E12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A459E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D92B1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17767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E81DC" w14:textId="048CE115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WZXJkdXJhPC9BdXRob3I+PFllYXI+MjAxNjwvWWVhcj48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WZXJkdXJhPC9BdXRob3I+PFllYXI+MjAxNjwvWWVhcj48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4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138F742F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FE231" w14:textId="77777777" w:rsidR="00467730" w:rsidRPr="008D75A2" w:rsidRDefault="00467730" w:rsidP="00217607">
            <w:pPr>
              <w:rPr>
                <w:rFonts w:cs="Times New Roman"/>
                <w:i/>
                <w:iCs/>
                <w:sz w:val="16"/>
                <w:szCs w:val="16"/>
              </w:rPr>
            </w:pPr>
            <w:r w:rsidRPr="008D75A2">
              <w:rPr>
                <w:rFonts w:cs="Times New Roman"/>
                <w:i/>
                <w:iCs/>
                <w:sz w:val="16"/>
                <w:szCs w:val="16"/>
              </w:rPr>
              <w:t>COL4A2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55A6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9EAC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0811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58DC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BC74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8E86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889B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70FD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84C7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AD15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DDB7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9043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3EE0C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03F91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3653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</w:tr>
      <w:tr w:rsidR="00467730" w:rsidRPr="008D75A2" w14:paraId="5102608C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8EA5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1837G&gt;A, p.Gly613Ser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2FF7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E8B3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F70F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CB95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05A0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AF41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31AFA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4.7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ED5F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43DB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FE05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0EE53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C46DF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7B552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40299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4926F" w14:textId="70FE6712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Talib&lt;/Author&gt;&lt;Year&gt;2022&lt;/Year&gt;&lt;RecNum&gt;10949&lt;/RecNum&gt;&lt;DisplayText&gt;&lt;style size="10"&gt;[45]&lt;/style&gt;&lt;/DisplayText&gt;&lt;record&gt;&lt;rec-number&gt;10949&lt;/rec-number&gt;&lt;foreign-keys&gt;&lt;key app="EN" db-id="pv2tf5fwt5x55le2wwcvpvfjw20e5epf922w" timestamp="1688416790" guid="e6f97431-b6f8-413c-abea-dd0162582bbe"&gt;10949&lt;/key&gt;&lt;/foreign-keys&gt;&lt;ref-type name="Journal Article"&gt;17&lt;/ref-type&gt;&lt;contributors&gt;&lt;authors&gt;&lt;author&gt;Talib, SH&lt;/author&gt;&lt;author&gt;Bhattu, SR&lt;/author&gt;&lt;author&gt;Amjad, SA&lt;/author&gt;&lt;author&gt;Talib, Y&lt;/author&gt;&lt;author&gt;Sachin, P&lt;/author&gt;&lt;author&gt;Pranita, B&lt;/author&gt;&lt;author&gt;Umesh&lt;/author&gt;&lt;/authors&gt;&lt;/contributors&gt;&lt;titles&gt;&lt;title&gt;&lt;style face="italic" font="default" size="100%"&gt;COL4A2&lt;/style&gt;&lt;style face="normal" font="default" size="100%"&gt; brain small vessel disease (A case report of previously unreported mutation) &lt;/style&gt;&lt;/title&gt;&lt;secondary-title&gt;The Annals of Medical and Health Sciences Research&lt;/secondary-title&gt;&lt;/titles&gt;&lt;periodical&gt;&lt;full-title&gt;The Annals of Medical and Health Sciences Research&lt;/full-title&gt;&lt;/periodical&gt;&lt;dates&gt;&lt;year&gt;2022&lt;/year&gt;&lt;/dates&gt;&lt;urls&gt;&lt;/urls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5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6EC3766E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ECBD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2105G&gt;A, p.Gly702Asp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F40B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364A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869E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38EA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5287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E17C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1F546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7.5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B2DB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56A3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Tolerated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7DA2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D58E9C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D487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, 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0E606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55F67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49C97D" w14:textId="1B7CC64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Kollmann&lt;/Author&gt;&lt;Year&gt;2016&lt;/Year&gt;&lt;RecNum&gt;5639&lt;/RecNum&gt;&lt;DisplayText&gt;&lt;style size="10"&gt;[46]&lt;/style&gt;&lt;/DisplayText&gt;&lt;record&gt;&lt;rec-number&gt;5639&lt;/rec-number&gt;&lt;foreign-keys&gt;&lt;key app="EN" db-id="pv2tf5fwt5x55le2wwcvpvfjw20e5epf922w" timestamp="1676546837" guid="37c4c361-6a92-4a50-be76-6d4c94001f26"&gt;5639&lt;/key&gt;&lt;/foreign-keys&gt;&lt;ref-type name="Journal Article"&gt;17&lt;/ref-type&gt;&lt;contributors&gt;&lt;authors&gt;&lt;author&gt;Kollmann, P.&lt;/author&gt;&lt;author&gt;Peeters, A.&lt;/author&gt;&lt;author&gt;Vanakker, O.&lt;/author&gt;&lt;author&gt;Sznajer, Y.&lt;/author&gt;&lt;/authors&gt;&lt;/contributors&gt;&lt;titles&gt;&lt;title&gt;&lt;style face="normal" font="default" size="100%"&gt;&amp;apos;De novo&amp;apos; &lt;/style&gt;&lt;style face="italic" font="default" size="100%"&gt;Col4A2&lt;/style&gt;&lt;style face="normal" font="default" size="100%"&gt; mutation in a patient with migraine, leukoencephalopathy, and small carotid aneurysms&lt;/style&gt;&lt;/title&gt;&lt;secondary-title&gt;Journal of Neurology&lt;/secondary-title&gt;&lt;/titles&gt;&lt;periodical&gt;&lt;full-title&gt;Journal of Neurology&lt;/full-title&gt;&lt;/periodical&gt;&lt;pages&gt;2327-2329&lt;/pages&gt;&lt;volume&gt;263&lt;/volume&gt;&lt;number&gt;11&lt;/number&gt;&lt;dates&gt;&lt;year&gt;2016&lt;/year&gt;&lt;pub-dates&gt;&lt;date&gt;Nov&lt;/date&gt;&lt;/pub-dates&gt;&lt;/dates&gt;&lt;isbn&gt;0340-5354&lt;/isbn&gt;&lt;accession-num&gt;WOS:000386355000021&lt;/accession-num&gt;&lt;urls&gt;&lt;related-urls&gt;&lt;url&gt;&amp;lt;Go to ISI&amp;gt;://WOS:000386355000021&lt;/url&gt;&lt;/related-urls&gt;&lt;/urls&gt;&lt;electronic-resource-num&gt;10.1007/s00415-016-8280-3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6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67534A9A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358B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2572A&gt;G, p.Ile858Val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0316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37DE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2DA9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7D4F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24EA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0B37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29330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.0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5449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benign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46E5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Tolerated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A605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eutral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94DD34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9AFFC9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977E2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8E2D4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2D508" w14:textId="425DA8E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Focke&lt;/Author&gt;&lt;Year&gt;2022&lt;/Year&gt;&lt;RecNum&gt;5425&lt;/RecNum&gt;&lt;DisplayText&gt;&lt;style size="10"&gt;[47]&lt;/style&gt;&lt;/DisplayText&gt;&lt;record&gt;&lt;rec-number&gt;5425&lt;/rec-number&gt;&lt;foreign-keys&gt;&lt;key app="EN" db-id="pv2tf5fwt5x55le2wwcvpvfjw20e5epf922w" timestamp="1676546837" guid="c9a13d67-48ef-4909-a934-f9797fcacb34"&gt;5425&lt;/key&gt;&lt;/foreign-keys&gt;&lt;ref-type name="Journal Article"&gt;17&lt;/ref-type&gt;&lt;contributors&gt;&lt;authors&gt;&lt;author&gt;Focke, J. K.&lt;/author&gt;&lt;author&gt;Veltkamp, R.&lt;/author&gt;&lt;author&gt;Bauer, P.&lt;/author&gt;&lt;author&gt;Kraemer, M.&lt;/author&gt;&lt;/authors&gt;&lt;/contributors&gt;&lt;titles&gt;&lt;title&gt;&lt;style face="normal" font="default" size="100%"&gt;Novel heterozygous &lt;/style&gt;&lt;style face="italic" font="default" size="100%"&gt;COL4A2&lt;/style&gt;&lt;style face="normal" font="default" size="100%"&gt; variant c.2572A &amp;gt; G, p.(I858V) mimicking Sneddon&amp;apos;s and Divry van Bogaert Syndrome&lt;/style&gt;&lt;/title&gt;&lt;secondary-title&gt;Journal of Neurology&lt;/secondary-title&gt;&lt;/titles&gt;&lt;periodical&gt;&lt;full-title&gt;Journal of Neurology&lt;/full-title&gt;&lt;/periodical&gt;&lt;pages&gt;5153-5156&lt;/pages&gt;&lt;volume&gt;269&lt;/volume&gt;&lt;number&gt;9&lt;/number&gt;&lt;dates&gt;&lt;year&gt;2022&lt;/year&gt;&lt;pub-dates&gt;&lt;date&gt;Sep&lt;/date&gt;&lt;/pub-dates&gt;&lt;/dates&gt;&lt;isbn&gt;0340-5354&lt;/isbn&gt;&lt;accession-num&gt;WOS:000782547600001&lt;/accession-num&gt;&lt;urls&gt;&lt;related-urls&gt;&lt;url&gt;&amp;lt;Go to ISI&amp;gt;://WOS:000782547600001&lt;/url&gt;&lt;/related-urls&gt;&lt;/urls&gt;&lt;electronic-resource-num&gt;10.1007/s00415-022-11111-0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7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17771B09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1E6B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2821G&gt;A, p.Gly941Arg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CBC1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9A93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E3C1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37BD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1F5B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D345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CED68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6.5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C6A6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BA18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182DA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ED5BCF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E119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, 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49B00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B3919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A55B7" w14:textId="6626D321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Gunda&lt;/Author&gt;&lt;Year&gt;2014&lt;/Year&gt;&lt;RecNum&gt;5709&lt;/RecNum&gt;&lt;DisplayText&gt;&lt;style size="10"&gt;[48]&lt;/style&gt;&lt;/DisplayText&gt;&lt;record&gt;&lt;rec-number&gt;5709&lt;/rec-number&gt;&lt;foreign-keys&gt;&lt;key app="EN" db-id="pv2tf5fwt5x55le2wwcvpvfjw20e5epf922w" timestamp="1676546837" guid="4f39cf8c-a3a8-4db7-b5a5-dfb22300edc6"&gt;5709&lt;/key&gt;&lt;/foreign-keys&gt;&lt;ref-type name="Journal Article"&gt;17&lt;/ref-type&gt;&lt;contributors&gt;&lt;authors&gt;&lt;author&gt;Gunda, B.&lt;/author&gt;&lt;author&gt;Mine, M.&lt;/author&gt;&lt;author&gt;Kovacs, T.&lt;/author&gt;&lt;author&gt;Hornyak, C.&lt;/author&gt;&lt;author&gt;Bereczki, D.&lt;/author&gt;&lt;author&gt;Varallyay, G.&lt;/author&gt;&lt;author&gt;Rudas, G.&lt;/author&gt;&lt;author&gt;Audrezet, M. P.&lt;/author&gt;&lt;author&gt;Tournier-Lasserve, E.&lt;/author&gt;&lt;/authors&gt;&lt;/contributors&gt;&lt;titles&gt;&lt;title&gt;&lt;style face="italic" font="default" size="100%"&gt;COL4A2&lt;/style&gt;&lt;style face="normal" font="default" size="100%"&gt; mutation causing adult onset recurrent intracerebral hemorrhage and leukoencephalopathy&lt;/style&gt;&lt;/title&gt;&lt;secondary-title&gt;Journal of Neurology&lt;/secondary-title&gt;&lt;/titles&gt;&lt;periodical&gt;&lt;full-title&gt;Journal of Neurology&lt;/full-title&gt;&lt;/periodical&gt;&lt;pages&gt;500-503&lt;/pages&gt;&lt;volume&gt;261&lt;/volume&gt;&lt;number&gt;3&lt;/number&gt;&lt;dates&gt;&lt;year&gt;2014&lt;/year&gt;&lt;pub-dates&gt;&lt;date&gt;Mar&lt;/date&gt;&lt;/pub-dates&gt;&lt;/dates&gt;&lt;isbn&gt;0340-5354&lt;/isbn&gt;&lt;accession-num&gt;WOS:000332791600006&lt;/accession-num&gt;&lt;urls&gt;&lt;related-urls&gt;&lt;url&gt;&amp;lt;Go to ISI&amp;gt;://WOS:000332791600006&lt;/url&gt;&lt;/related-urls&gt;&lt;/urls&gt;&lt;electronic-resource-num&gt;10.1007/s00415-013-7224-4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8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16D93FDA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4DBA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2972G&gt;A, p.Gly991Glu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C203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BAEF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36E2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4B74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765E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DEDB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67827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4.8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C39B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03C7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C602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4241A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CF942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33A4F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0C0BE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EFCE9" w14:textId="6F5D0E5D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Neri&lt;/Author&gt;&lt;Year&gt;2021&lt;/Year&gt;&lt;RecNum&gt;5482&lt;/RecNum&gt;&lt;DisplayText&gt;&lt;style size="10"&gt;[49]&lt;/style&gt;&lt;/DisplayText&gt;&lt;record&gt;&lt;rec-number&gt;5482&lt;/rec-number&gt;&lt;foreign-keys&gt;&lt;key app="EN" db-id="pv2tf5fwt5x55le2wwcvpvfjw20e5epf922w" timestamp="1676546837" guid="0a296674-082b-46e6-88f5-9ce1ff2a5418"&gt;5482&lt;/key&gt;&lt;/foreign-keys&gt;&lt;ref-type name="Journal Article"&gt;17&lt;/ref-type&gt;&lt;contributors&gt;&lt;authors&gt;&lt;author&gt;Neri, S.&lt;/author&gt;&lt;author&gt;Ferlazzo, E.&lt;/author&gt;&lt;author&gt;Africa, E.&lt;/author&gt;&lt;author&gt;Versace, P.&lt;/author&gt;&lt;author&gt;Ascoli, M.&lt;/author&gt;&lt;author&gt;Mastroianni, G.&lt;/author&gt;&lt;author&gt;Cianci, V.&lt;/author&gt;&lt;author&gt;Aguglia, U.&lt;/author&gt;&lt;author&gt;Gasparini, S.&lt;/author&gt;&lt;/authors&gt;&lt;/contributors&gt;&lt;titles&gt;&lt;title&gt;&lt;style face="normal" font="default" size="100%"&gt;Novel &lt;/style&gt;&lt;style face="italic" font="default" size="100%"&gt;COL4A2&lt;/style&gt;&lt;style face="normal" font="default" size="100%"&gt; mutation causing familial malformations of cortical development&lt;/style&gt;&lt;/title&gt;&lt;secondary-title&gt;European Review for Medical and Pharmacological Sciences&lt;/secondary-title&gt;&lt;/titles&gt;&lt;periodical&gt;&lt;full-title&gt;European Review for Medical and Pharmacological Sciences&lt;/full-title&gt;&lt;/periodical&gt;&lt;pages&gt;898-905&lt;/pages&gt;&lt;volume&gt;25&lt;/volume&gt;&lt;number&gt;2&lt;/number&gt;&lt;dates&gt;&lt;year&gt;2021&lt;/year&gt;&lt;/dates&gt;&lt;isbn&gt;1128-3602&lt;/isbn&gt;&lt;accession-num&gt;WOS:000617204500045&lt;/accession-num&gt;&lt;urls&gt;&lt;related-urls&gt;&lt;url&gt;&amp;lt;Go to ISI&amp;gt;://WOS:000617204500045&lt;/url&gt;&lt;/related-urls&gt;&lt;/urls&gt;&lt;electronic-resource-num&gt;10.26355/eurrev_202101_24658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49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48C9F8A9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3536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3110G&gt;A, p.Gly1037Glu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4768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3210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6240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0829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E021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216A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BD24C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5.7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F67F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4CEC4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D131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8223B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FD19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, 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909C3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8719B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6B1324" w14:textId="28D9BD0A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b25lZGE8L0F1dGhvcj48WWVhcj4yMDEyPC9ZZWFyPjxS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b25lZGE8L0F1dGhvcj48WWVhcj4yMDEyPC9ZZWFyPjxS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50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43549D51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5482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3206delC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DFB6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356B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2ADA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DC81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14F0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290D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C8B1C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3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191A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E984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3B97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02CB5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FE0F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71D75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1D949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99FD0" w14:textId="00809684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Verbeek&lt;/Author&gt;&lt;Year&gt;2012&lt;/Year&gt;&lt;RecNum&gt;5756&lt;/RecNum&gt;&lt;DisplayText&gt;&lt;style size="10"&gt;[51]&lt;/style&gt;&lt;/DisplayText&gt;&lt;record&gt;&lt;rec-number&gt;5756&lt;/rec-number&gt;&lt;foreign-keys&gt;&lt;key app="EN" db-id="pv2tf5fwt5x55le2wwcvpvfjw20e5epf922w" timestamp="1676546837" guid="e1c21765-545a-4dfb-a34c-f6f0f969b293"&gt;5756&lt;/key&gt;&lt;/foreign-keys&gt;&lt;ref-type name="Journal Article"&gt;17&lt;/ref-type&gt;&lt;contributors&gt;&lt;authors&gt;&lt;author&gt;Verbeek, E.&lt;/author&gt;&lt;author&gt;Meuwissen, M. E. C.&lt;/author&gt;&lt;author&gt;Verheijen, F. W.&lt;/author&gt;&lt;author&gt;Govaert, P. P.&lt;/author&gt;&lt;author&gt;Licht, D. J.&lt;/author&gt;&lt;author&gt;Kuo, D. S.&lt;/author&gt;&lt;author&gt;Poulton, C. J.&lt;/author&gt;&lt;author&gt;Schot, R.&lt;/author&gt;&lt;author&gt;Lequin, M. H.&lt;/author&gt;&lt;author&gt;Dudink, J.&lt;/author&gt;&lt;author&gt;Halley, D. J.&lt;/author&gt;&lt;author&gt;de Coo, R. I. F.&lt;/author&gt;&lt;author&gt;den Hollander, J. C.&lt;/author&gt;&lt;author&gt;Oegema, R.&lt;/author&gt;&lt;author&gt;Gould, D. B.&lt;/author&gt;&lt;author&gt;Mancini, G. M. S.&lt;/author&gt;&lt;/authors&gt;&lt;/contributors&gt;&lt;titles&gt;&lt;title&gt;&lt;style face="italic" font="default" size="100%"&gt;COL4A2&lt;/style&gt;&lt;style face="normal" font="default" size="100%"&gt; mutation associated with familial porencephaly and small-vessel disease&lt;/style&gt;&lt;/title&gt;&lt;secondary-title&gt;European Journal of Human Genetics&lt;/secondary-title&gt;&lt;/titles&gt;&lt;periodical&gt;&lt;full-title&gt;European Journal of Human Genetics&lt;/full-title&gt;&lt;/periodical&gt;&lt;pages&gt;844-851&lt;/pages&gt;&lt;volume&gt;20&lt;/volume&gt;&lt;number&gt;8&lt;/number&gt;&lt;dates&gt;&lt;year&gt;2012&lt;/year&gt;&lt;pub-dates&gt;&lt;date&gt;Aug&lt;/date&gt;&lt;/pub-dates&gt;&lt;/dates&gt;&lt;isbn&gt;1018-4813&lt;/isbn&gt;&lt;accession-num&gt;WOS:000306556600009&lt;/accession-num&gt;&lt;urls&gt;&lt;related-urls&gt;&lt;url&gt;&amp;lt;Go to ISI&amp;gt;://WOS:000306556600009&lt;/url&gt;&lt;/related-urls&gt;&lt;/urls&gt;&lt;electronic-resource-num&gt;10.1038/ejhg.2012.20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51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5AE02B60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41375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lastRenderedPageBreak/>
              <w:t>c.3455G&gt;A, p.Gly1152Asp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B309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4F151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.0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A9B0C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B077C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AD7B8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0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2861B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4.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FB8F6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9.4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7989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505C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AD2D2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1698F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7B517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B2061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5E7CD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A9704" w14:textId="0AC38F2F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b25lZGE8L0F1dGhvcj48WWVhcj4yMDEyPC9ZZWFyPjxS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 w:rsidR="005B5471">
              <w:rPr>
                <w:rFonts w:cs="Times New Roman"/>
                <w:sz w:val="16"/>
                <w:szCs w:val="16"/>
              </w:rPr>
              <w:fldChar w:fldCharType="begin">
                <w:fldData xml:space="preserve">PEVuZE5vdGU+PENpdGU+PEF1dGhvcj5Zb25lZGE8L0F1dGhvcj48WWVhcj4yMDEyPC9ZZWFyPjxS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</w:fldData>
              </w:fldChar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 w:rsidR="005B5471">
              <w:rPr>
                <w:rFonts w:cs="Times New Roman"/>
                <w:sz w:val="16"/>
                <w:szCs w:val="16"/>
              </w:rPr>
            </w:r>
            <w:r w:rsidR="005B5471">
              <w:rPr>
                <w:rFonts w:cs="Times New Roman"/>
                <w:sz w:val="16"/>
                <w:szCs w:val="16"/>
              </w:rPr>
              <w:fldChar w:fldCharType="end"/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50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495880D7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CE12F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c.4165G&gt;A, p.Gly1389Arg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7A3B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Likely Pathogenic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05C9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C5D2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D79C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5A98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5588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27E53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5.5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507F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FC2C8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05F01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9975D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B8A94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0542A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1, 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9A798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, 5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F7857" w14:textId="35866ADF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Verbeek&lt;/Author&gt;&lt;Year&gt;2012&lt;/Year&gt;&lt;RecNum&gt;5756&lt;/RecNum&gt;&lt;DisplayText&gt;&lt;style size="10"&gt;[51]&lt;/style&gt;&lt;/DisplayText&gt;&lt;record&gt;&lt;rec-number&gt;5756&lt;/rec-number&gt;&lt;foreign-keys&gt;&lt;key app="EN" db-id="pv2tf5fwt5x55le2wwcvpvfjw20e5epf922w" timestamp="1676546837" guid="e1c21765-545a-4dfb-a34c-f6f0f969b293"&gt;5756&lt;/key&gt;&lt;/foreign-keys&gt;&lt;ref-type name="Journal Article"&gt;17&lt;/ref-type&gt;&lt;contributors&gt;&lt;authors&gt;&lt;author&gt;Verbeek, E.&lt;/author&gt;&lt;author&gt;Meuwissen, M. E. C.&lt;/author&gt;&lt;author&gt;Verheijen, F. W.&lt;/author&gt;&lt;author&gt;Govaert, P. P.&lt;/author&gt;&lt;author&gt;Licht, D. J.&lt;/author&gt;&lt;author&gt;Kuo, D. S.&lt;/author&gt;&lt;author&gt;Poulton, C. J.&lt;/author&gt;&lt;author&gt;Schot, R.&lt;/author&gt;&lt;author&gt;Lequin, M. H.&lt;/author&gt;&lt;author&gt;Dudink, J.&lt;/author&gt;&lt;author&gt;Halley, D. J.&lt;/author&gt;&lt;author&gt;de Coo, R. I. F.&lt;/author&gt;&lt;author&gt;den Hollander, J. C.&lt;/author&gt;&lt;author&gt;Oegema, R.&lt;/author&gt;&lt;author&gt;Gould, D. B.&lt;/author&gt;&lt;author&gt;Mancini, G. M. S.&lt;/author&gt;&lt;/authors&gt;&lt;/contributors&gt;&lt;titles&gt;&lt;title&gt;&lt;style face="italic" font="default" size="100%"&gt;COL4A2&lt;/style&gt;&lt;style face="normal" font="default" size="100%"&gt; mutation associated with familial porencephaly and small-vessel disease&lt;/style&gt;&lt;/title&gt;&lt;secondary-title&gt;European Journal of Human Genetics&lt;/secondary-title&gt;&lt;/titles&gt;&lt;periodical&gt;&lt;full-title&gt;European Journal of Human Genetics&lt;/full-title&gt;&lt;/periodical&gt;&lt;pages&gt;844-851&lt;/pages&gt;&lt;volume&gt;20&lt;/volume&gt;&lt;number&gt;8&lt;/number&gt;&lt;dates&gt;&lt;year&gt;2012&lt;/year&gt;&lt;pub-dates&gt;&lt;date&gt;Aug&lt;/date&gt;&lt;/pub-dates&gt;&lt;/dates&gt;&lt;isbn&gt;1018-4813&lt;/isbn&gt;&lt;accession-num&gt;WOS:000306556600009&lt;/accession-num&gt;&lt;urls&gt;&lt;related-urls&gt;&lt;url&gt;&amp;lt;Go to ISI&amp;gt;://WOS:000306556600009&lt;/url&gt;&lt;/related-urls&gt;&lt;/urls&gt;&lt;electronic-resource-num&gt;10.1038/ejhg.2012.20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51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467730" w:rsidRPr="008D75A2" w14:paraId="28A8D226" w14:textId="77777777" w:rsidTr="00217607">
        <w:trPr>
          <w:trHeight w:val="300"/>
        </w:trPr>
        <w:tc>
          <w:tcPr>
            <w:tcW w:w="15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38CC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.Ala1534Ser</w:t>
            </w:r>
          </w:p>
        </w:tc>
        <w:tc>
          <w:tcPr>
            <w:tcW w:w="13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C6B83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NA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5436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8875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CC6CE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3C180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31E4C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E186F" w14:textId="77777777" w:rsidR="00467730" w:rsidRPr="008D75A2" w:rsidRDefault="00467730" w:rsidP="00217607">
            <w:pPr>
              <w:jc w:val="right"/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25.7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C3776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Probably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87B3D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Tolerated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CB70B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Deleterious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36D957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3CCF39" w14:textId="77777777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t>-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697D9" w14:textId="77777777" w:rsidR="00467730" w:rsidRPr="008D75A2" w:rsidRDefault="00467730" w:rsidP="00217607">
            <w:pPr>
              <w:jc w:val="right"/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C2704" w14:textId="77777777" w:rsidR="00467730" w:rsidRPr="008D75A2" w:rsidRDefault="00467730" w:rsidP="00217607">
            <w:pPr>
              <w:rPr>
                <w:rFonts w:cs="Times New Roman"/>
                <w:color w:val="000000"/>
                <w:sz w:val="16"/>
                <w:szCs w:val="16"/>
              </w:rPr>
            </w:pPr>
            <w:r w:rsidRPr="008D75A2">
              <w:rPr>
                <w:rFonts w:cs="Times New Roman"/>
                <w:color w:val="000000"/>
                <w:sz w:val="16"/>
                <w:szCs w:val="16"/>
              </w:rPr>
              <w:t>3, 4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18D5B" w14:textId="744C9CFC" w:rsidR="00467730" w:rsidRPr="008D75A2" w:rsidRDefault="00467730" w:rsidP="00217607">
            <w:pPr>
              <w:rPr>
                <w:rFonts w:cs="Times New Roman"/>
                <w:sz w:val="16"/>
                <w:szCs w:val="16"/>
              </w:rPr>
            </w:pPr>
            <w:r w:rsidRPr="008D75A2">
              <w:rPr>
                <w:rFonts w:cs="Times New Roman"/>
                <w:sz w:val="16"/>
                <w:szCs w:val="16"/>
              </w:rPr>
              <w:fldChar w:fldCharType="begin"/>
            </w:r>
            <w:r w:rsidR="005B5471">
              <w:rPr>
                <w:rFonts w:cs="Times New Roman"/>
                <w:sz w:val="16"/>
                <w:szCs w:val="16"/>
              </w:rPr>
              <w:instrText xml:space="preserve"> ADDIN EN.CITE &lt;EndNote&gt;&lt;Cite&gt;&lt;Author&gt;McHugh&lt;/Author&gt;&lt;Year&gt;2020&lt;/Year&gt;&lt;RecNum&gt;5498&lt;/RecNum&gt;&lt;DisplayText&gt;&lt;style size="10"&gt;[52]&lt;/style&gt;&lt;/DisplayText&gt;&lt;record&gt;&lt;rec-number&gt;5498&lt;/rec-number&gt;&lt;foreign-keys&gt;&lt;key app="EN" db-id="pv2tf5fwt5x55le2wwcvpvfjw20e5epf922w" timestamp="1676546837" guid="e503bb35-6528-4f98-ac37-9c4dc6dcbf6a"&gt;5498&lt;/key&gt;&lt;/foreign-keys&gt;&lt;ref-type name="Journal Article"&gt;17&lt;/ref-type&gt;&lt;contributors&gt;&lt;authors&gt;&lt;author&gt;McHugh, D. C.&lt;/author&gt;&lt;author&gt;Esenwa, C.&lt;/author&gt;&lt;/authors&gt;&lt;/contributors&gt;&lt;titles&gt;&lt;title&gt;&lt;style face="normal" font="default" size="100%"&gt;A Novel &lt;/style&gt;&lt;style face="italic" font="default" size="100%"&gt;COL4A2&lt;/style&gt;&lt;style face="normal" font="default" size="100%"&gt; Mutation Associated with Recurrent Strokes&lt;/style&gt;&lt;/title&gt;&lt;secondary-title&gt;Journal of Stroke &amp;amp; Cerebrovascular Diseases&lt;/secondary-title&gt;&lt;/titles&gt;&lt;periodical&gt;&lt;full-title&gt;Journal of Stroke &amp;amp; Cerebrovascular Diseases&lt;/full-title&gt;&lt;/periodical&gt;&lt;volume&gt;29&lt;/volume&gt;&lt;number&gt;10&lt;/number&gt;&lt;dates&gt;&lt;year&gt;2020&lt;/year&gt;&lt;pub-dates&gt;&lt;date&gt;Oct&lt;/date&gt;&lt;/pub-dates&gt;&lt;/dates&gt;&lt;isbn&gt;1052-3057&lt;/isbn&gt;&lt;accession-num&gt;WOS:000569438600046&lt;/accession-num&gt;&lt;urls&gt;&lt;related-urls&gt;&lt;url&gt;&amp;lt;Go to ISI&amp;gt;://WOS:000569438600046&lt;/url&gt;&lt;/related-urls&gt;&lt;/urls&gt;&lt;custom7&gt;105156&lt;/custom7&gt;&lt;electronic-resource-num&gt;10.1016/j.jstrokecerebrovasdis.2020.105156&lt;/electronic-resource-num&gt;&lt;/record&gt;&lt;/Cite&gt;&lt;/EndNote&gt;</w:instrText>
            </w:r>
            <w:r w:rsidRPr="008D75A2">
              <w:rPr>
                <w:rFonts w:cs="Times New Roman"/>
                <w:sz w:val="16"/>
                <w:szCs w:val="16"/>
              </w:rPr>
              <w:fldChar w:fldCharType="separate"/>
            </w:r>
            <w:r w:rsidR="005B5471" w:rsidRPr="005B5471">
              <w:rPr>
                <w:rFonts w:cs="Times New Roman"/>
                <w:noProof/>
                <w:sz w:val="20"/>
                <w:szCs w:val="16"/>
              </w:rPr>
              <w:t>[52]</w:t>
            </w:r>
            <w:r w:rsidRPr="008D75A2"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</w:tbl>
    <w:p w14:paraId="6AE21D3D" w14:textId="1E5CBA62" w:rsidR="00467730" w:rsidRDefault="00DE3584" w:rsidP="00467730">
      <w:r>
        <w:rPr>
          <w:rFonts w:hint="eastAsia"/>
        </w:rPr>
        <w:t>C</w:t>
      </w:r>
      <w:r>
        <w:t>NV, copy number variants; CADD, c</w:t>
      </w:r>
      <w:r w:rsidRPr="007D1EBC">
        <w:t xml:space="preserve">ombined </w:t>
      </w:r>
      <w:r>
        <w:t>annotation-dependent</w:t>
      </w:r>
      <w:r w:rsidRPr="007D1EBC">
        <w:t xml:space="preserve"> </w:t>
      </w:r>
      <w:r>
        <w:t>d</w:t>
      </w:r>
      <w:r w:rsidRPr="007D1EBC">
        <w:t>epletion</w:t>
      </w:r>
      <w:r>
        <w:t>; probably, probably damaging; possibly damaging; NA, not available.</w:t>
      </w:r>
      <w:r w:rsidR="00467730" w:rsidRPr="007D1EBC">
        <w:t xml:space="preserve"> </w:t>
      </w:r>
      <w:r w:rsidR="00467730">
        <w:t xml:space="preserve"> </w:t>
      </w:r>
    </w:p>
    <w:p w14:paraId="6A9D7E63" w14:textId="77777777" w:rsidR="00467730" w:rsidRDefault="00467730" w:rsidP="00467730"/>
    <w:p w14:paraId="51CA084B" w14:textId="77777777" w:rsidR="00467730" w:rsidRDefault="00467730" w:rsidP="00467730"/>
    <w:p w14:paraId="4EACF9C4" w14:textId="77777777" w:rsidR="00467730" w:rsidRDefault="00467730" w:rsidP="00467730">
      <w:pPr>
        <w:sectPr w:rsidR="00467730" w:rsidSect="00B16CBC">
          <w:pgSz w:w="16840" w:h="11900" w:orient="landscape"/>
          <w:pgMar w:top="1701" w:right="1701" w:bottom="1701" w:left="1985" w:header="851" w:footer="992" w:gutter="0"/>
          <w:lnNumType w:countBy="1"/>
          <w:cols w:space="425"/>
          <w:docGrid w:type="lines" w:linePitch="400"/>
        </w:sectPr>
      </w:pPr>
    </w:p>
    <w:p w14:paraId="5CD5D273" w14:textId="1597A1F1" w:rsidR="0017098C" w:rsidRDefault="0017098C" w:rsidP="0017098C">
      <w:pPr>
        <w:pStyle w:val="2"/>
      </w:pPr>
      <w:r>
        <w:lastRenderedPageBreak/>
        <w:t xml:space="preserve">Supplementary </w:t>
      </w:r>
      <w:r w:rsidRPr="00F80A5D">
        <w:rPr>
          <w:rFonts w:hint="eastAsia"/>
        </w:rPr>
        <w:t>T</w:t>
      </w:r>
      <w:r w:rsidRPr="00F80A5D">
        <w:t xml:space="preserve">able </w:t>
      </w:r>
      <w:r>
        <w:t>4</w:t>
      </w:r>
      <w:r w:rsidRPr="00F80A5D">
        <w:t xml:space="preserve">. Comparison between </w:t>
      </w:r>
      <w:r>
        <w:t>CA</w:t>
      </w:r>
      <w:r w:rsidRPr="00F80A5D">
        <w:t xml:space="preserve"> positive and negative </w:t>
      </w:r>
      <w:r w:rsidR="00400C78">
        <w:t>mutation</w:t>
      </w:r>
      <w:r w:rsidRPr="00F80A5D">
        <w:t>s</w:t>
      </w:r>
    </w:p>
    <w:p w14:paraId="11F77EB8" w14:textId="77777777" w:rsidR="0017098C" w:rsidRPr="003C35E8" w:rsidRDefault="0017098C" w:rsidP="0017098C"/>
    <w:tbl>
      <w:tblPr>
        <w:tblW w:w="7407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4056"/>
        <w:gridCol w:w="1117"/>
        <w:gridCol w:w="1117"/>
        <w:gridCol w:w="1117"/>
      </w:tblGrid>
      <w:tr w:rsidR="0017098C" w:rsidRPr="00277F54" w14:paraId="15A43EBC" w14:textId="77777777" w:rsidTr="00783D71">
        <w:trPr>
          <w:trHeight w:val="320"/>
        </w:trPr>
        <w:tc>
          <w:tcPr>
            <w:tcW w:w="4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50367" w14:textId="77777777" w:rsidR="0017098C" w:rsidRPr="00572947" w:rsidRDefault="0017098C" w:rsidP="00783D71">
            <w:pPr>
              <w:rPr>
                <w:sz w:val="16"/>
                <w:szCs w:val="16"/>
              </w:rPr>
            </w:pPr>
          </w:p>
        </w:tc>
        <w:tc>
          <w:tcPr>
            <w:tcW w:w="11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066DA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Positive</w:t>
            </w:r>
          </w:p>
        </w:tc>
        <w:tc>
          <w:tcPr>
            <w:tcW w:w="11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68A45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Negative</w:t>
            </w:r>
          </w:p>
        </w:tc>
        <w:tc>
          <w:tcPr>
            <w:tcW w:w="11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34113" w14:textId="77777777" w:rsidR="0017098C" w:rsidRPr="00FE49AA" w:rsidRDefault="0017098C" w:rsidP="00783D71">
            <w:pPr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p-value</w:t>
            </w:r>
          </w:p>
        </w:tc>
      </w:tr>
      <w:tr w:rsidR="0017098C" w:rsidRPr="00277F54" w14:paraId="4F7FFC24" w14:textId="77777777" w:rsidTr="00783D71">
        <w:trPr>
          <w:trHeight w:val="320"/>
        </w:trPr>
        <w:tc>
          <w:tcPr>
            <w:tcW w:w="4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77B0D" w14:textId="77777777" w:rsidR="0017098C" w:rsidRPr="00572947" w:rsidRDefault="0017098C" w:rsidP="00783D71">
            <w:pPr>
              <w:rPr>
                <w:i/>
                <w:iCs/>
                <w:sz w:val="16"/>
                <w:szCs w:val="16"/>
              </w:rPr>
            </w:pPr>
            <w:r w:rsidRPr="00572947">
              <w:rPr>
                <w:i/>
                <w:iCs/>
                <w:sz w:val="16"/>
                <w:szCs w:val="16"/>
              </w:rPr>
              <w:t>COL4A1</w:t>
            </w:r>
          </w:p>
        </w:tc>
        <w:tc>
          <w:tcPr>
            <w:tcW w:w="11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889E0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n = 18</w:t>
            </w:r>
          </w:p>
        </w:tc>
        <w:tc>
          <w:tcPr>
            <w:tcW w:w="11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E1C48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n = 22</w:t>
            </w:r>
          </w:p>
        </w:tc>
        <w:tc>
          <w:tcPr>
            <w:tcW w:w="11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FE20E" w14:textId="77777777" w:rsidR="0017098C" w:rsidRPr="00FE49AA" w:rsidRDefault="0017098C" w:rsidP="00783D71">
            <w:pPr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-</w:t>
            </w:r>
          </w:p>
        </w:tc>
      </w:tr>
      <w:tr w:rsidR="0017098C" w:rsidRPr="00277F54" w14:paraId="0B47D744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8CEBC" w14:textId="2FB372E7" w:rsidR="0017098C" w:rsidRPr="00572947" w:rsidRDefault="00400C78" w:rsidP="00783D7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utation</w:t>
            </w:r>
            <w:r w:rsidR="0017098C" w:rsidRPr="00572947">
              <w:rPr>
                <w:sz w:val="16"/>
                <w:szCs w:val="16"/>
              </w:rPr>
              <w:t>s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00473" w14:textId="77777777" w:rsidR="0017098C" w:rsidRPr="00572947" w:rsidRDefault="0017098C" w:rsidP="00783D71">
            <w:pPr>
              <w:rPr>
                <w:sz w:val="16"/>
                <w:szCs w:val="16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776E2" w14:textId="77777777" w:rsidR="0017098C" w:rsidRPr="00572947" w:rsidRDefault="0017098C" w:rsidP="00783D71">
            <w:pPr>
              <w:rPr>
                <w:sz w:val="16"/>
                <w:szCs w:val="16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8A468" w14:textId="77777777" w:rsidR="0017098C" w:rsidRPr="00FE49AA" w:rsidRDefault="0017098C" w:rsidP="00783D71">
            <w:pPr>
              <w:rPr>
                <w:sz w:val="16"/>
                <w:szCs w:val="16"/>
              </w:rPr>
            </w:pPr>
          </w:p>
        </w:tc>
      </w:tr>
      <w:tr w:rsidR="0017098C" w:rsidRPr="00277F54" w14:paraId="1A475A98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A08FE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Missense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7E871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7 (94.4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D0DAC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3 (59.1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23210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0.0126</w:t>
            </w:r>
          </w:p>
        </w:tc>
      </w:tr>
      <w:tr w:rsidR="0017098C" w:rsidRPr="00277F54" w14:paraId="0146E092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B3756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G-M-Y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6A7F9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 ( 5.6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6CB1A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0 (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AA7DE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0.45</w:t>
            </w:r>
          </w:p>
        </w:tc>
      </w:tr>
      <w:tr w:rsidR="0017098C" w:rsidRPr="00277F54" w14:paraId="72134720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1EA41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G-X-M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46F59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2 (11.1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05D00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0 (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C728C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0.1962</w:t>
            </w:r>
          </w:p>
        </w:tc>
      </w:tr>
      <w:tr w:rsidR="0017098C" w:rsidRPr="00277F54" w14:paraId="79827002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C8C1C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M-X-Y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8072E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3 (72.2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856F7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2 (54.5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D00BF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0.3319</w:t>
            </w:r>
          </w:p>
        </w:tc>
      </w:tr>
      <w:tr w:rsidR="0017098C" w:rsidRPr="00277F54" w14:paraId="05C2F26A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0FE7A7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Charged/Branch</w:t>
            </w:r>
            <w:r>
              <w:rPr>
                <w:sz w:val="16"/>
                <w:szCs w:val="16"/>
              </w:rPr>
              <w:t>ed-</w:t>
            </w:r>
            <w:r w:rsidRPr="00572947">
              <w:rPr>
                <w:sz w:val="16"/>
                <w:szCs w:val="16"/>
              </w:rPr>
              <w:t>chain AAs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36ACF0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4 (77.8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9540AA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9 (40.9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DE8C8E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0.0267</w:t>
            </w:r>
          </w:p>
        </w:tc>
      </w:tr>
      <w:tr w:rsidR="0017098C" w:rsidRPr="00277F54" w14:paraId="3F5A33AB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A8348" w14:textId="6521344B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 xml:space="preserve">Other than missense </w:t>
            </w:r>
            <w:r w:rsidR="00400C78">
              <w:rPr>
                <w:sz w:val="16"/>
                <w:szCs w:val="16"/>
              </w:rPr>
              <w:t>mutation</w:t>
            </w:r>
            <w:r w:rsidRPr="00572947">
              <w:rPr>
                <w:sz w:val="16"/>
                <w:szCs w:val="16"/>
              </w:rPr>
              <w:t>s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B3288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 ( 5.6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E48EC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9 (40.9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06472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0.0126</w:t>
            </w:r>
          </w:p>
        </w:tc>
      </w:tr>
      <w:tr w:rsidR="0017098C" w:rsidRPr="00277F54" w14:paraId="34DA0FF0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D0130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3'UTR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34EA7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0 (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D29B2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4 (18.2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57804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0.1135</w:t>
            </w:r>
          </w:p>
        </w:tc>
      </w:tr>
      <w:tr w:rsidR="0017098C" w:rsidRPr="00277F54" w14:paraId="2C41B1A4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245E7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Frameshift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06EFB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0 (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E78A3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 (4.5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6DCCF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1</w:t>
            </w:r>
          </w:p>
        </w:tc>
      </w:tr>
      <w:tr w:rsidR="0017098C" w:rsidRPr="00277F54" w14:paraId="2F4E7FC3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89C25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Splice Site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B20CA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0 (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5CE36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4 (18.2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4A583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0.1135</w:t>
            </w:r>
          </w:p>
        </w:tc>
      </w:tr>
      <w:tr w:rsidR="0017098C" w:rsidRPr="00277F54" w14:paraId="46B0F698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82844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Start Codon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D9D09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 ( 5.6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E1E23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0 (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70394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0.45</w:t>
            </w:r>
          </w:p>
        </w:tc>
      </w:tr>
      <w:tr w:rsidR="0017098C" w:rsidRPr="00277F54" w14:paraId="04DF4E35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0F70B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Domain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221F5" w14:textId="77777777" w:rsidR="0017098C" w:rsidRPr="00572947" w:rsidRDefault="0017098C" w:rsidP="00783D71">
            <w:pPr>
              <w:rPr>
                <w:sz w:val="16"/>
                <w:szCs w:val="16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DA05A" w14:textId="77777777" w:rsidR="0017098C" w:rsidRPr="00572947" w:rsidRDefault="0017098C" w:rsidP="00783D71">
            <w:pPr>
              <w:rPr>
                <w:sz w:val="16"/>
                <w:szCs w:val="16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D6958" w14:textId="77777777" w:rsidR="0017098C" w:rsidRPr="00FE49AA" w:rsidRDefault="0017098C" w:rsidP="00783D71">
            <w:pPr>
              <w:rPr>
                <w:sz w:val="16"/>
                <w:szCs w:val="16"/>
              </w:rPr>
            </w:pPr>
          </w:p>
        </w:tc>
      </w:tr>
      <w:tr w:rsidR="0017098C" w:rsidRPr="00277F54" w14:paraId="32AD7F2E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7F6D6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 xml:space="preserve">7S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53054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 (5.6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BF662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 (4.5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7EEB5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1</w:t>
            </w:r>
          </w:p>
        </w:tc>
      </w:tr>
      <w:tr w:rsidR="0017098C" w:rsidRPr="00277F54" w14:paraId="70E9F880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4D111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NC1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54C58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0 (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EBDA3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2 (9.1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DDED2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0.4923</w:t>
            </w:r>
          </w:p>
        </w:tc>
      </w:tr>
      <w:tr w:rsidR="0017098C" w:rsidRPr="00277F54" w14:paraId="2CE8865E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F3B03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Signal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7CD50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 ( 5.6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C4D20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0 (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7C760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0.45</w:t>
            </w:r>
          </w:p>
        </w:tc>
      </w:tr>
      <w:tr w:rsidR="0017098C" w:rsidRPr="00277F54" w14:paraId="40C3B2FF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78B7A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Triple-helical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EC486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6 (88.9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6369A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5 (68.2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97754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0.1489</w:t>
            </w:r>
          </w:p>
        </w:tc>
      </w:tr>
      <w:tr w:rsidR="0017098C" w:rsidRPr="00277F54" w14:paraId="6FF114B5" w14:textId="77777777" w:rsidTr="00783D71">
        <w:trPr>
          <w:trHeight w:val="320"/>
        </w:trPr>
        <w:tc>
          <w:tcPr>
            <w:tcW w:w="4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6C68A" w14:textId="77777777" w:rsidR="0017098C" w:rsidRPr="00572947" w:rsidRDefault="0017098C" w:rsidP="00783D71">
            <w:pPr>
              <w:rPr>
                <w:i/>
                <w:iCs/>
                <w:sz w:val="16"/>
                <w:szCs w:val="16"/>
              </w:rPr>
            </w:pPr>
            <w:r w:rsidRPr="00572947">
              <w:rPr>
                <w:i/>
                <w:iCs/>
                <w:sz w:val="16"/>
                <w:szCs w:val="16"/>
              </w:rPr>
              <w:t>COL4A2</w:t>
            </w:r>
          </w:p>
        </w:tc>
        <w:tc>
          <w:tcPr>
            <w:tcW w:w="11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B772C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n = 4</w:t>
            </w:r>
          </w:p>
        </w:tc>
        <w:tc>
          <w:tcPr>
            <w:tcW w:w="11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7A10F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n = 6</w:t>
            </w:r>
          </w:p>
        </w:tc>
        <w:tc>
          <w:tcPr>
            <w:tcW w:w="11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AA0A0" w14:textId="75D8FB42" w:rsidR="0017098C" w:rsidRPr="00FE49AA" w:rsidRDefault="009C6E1D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-</w:t>
            </w:r>
          </w:p>
        </w:tc>
      </w:tr>
      <w:tr w:rsidR="0017098C" w:rsidRPr="00277F54" w14:paraId="1555BAFE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443E4" w14:textId="356601D5" w:rsidR="0017098C" w:rsidRPr="00572947" w:rsidRDefault="00400C78" w:rsidP="00783D7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utation</w:t>
            </w:r>
            <w:r w:rsidR="0017098C" w:rsidRPr="00572947">
              <w:rPr>
                <w:sz w:val="16"/>
                <w:szCs w:val="16"/>
              </w:rPr>
              <w:t xml:space="preserve"> type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D371A" w14:textId="77777777" w:rsidR="0017098C" w:rsidRPr="00572947" w:rsidRDefault="0017098C" w:rsidP="00783D71">
            <w:pPr>
              <w:rPr>
                <w:sz w:val="16"/>
                <w:szCs w:val="16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7BFE8" w14:textId="77777777" w:rsidR="0017098C" w:rsidRPr="00572947" w:rsidRDefault="0017098C" w:rsidP="00783D71">
            <w:pPr>
              <w:rPr>
                <w:sz w:val="16"/>
                <w:szCs w:val="16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9EA7E" w14:textId="77777777" w:rsidR="0017098C" w:rsidRPr="00FE49AA" w:rsidRDefault="0017098C" w:rsidP="00783D71">
            <w:pPr>
              <w:rPr>
                <w:sz w:val="16"/>
                <w:szCs w:val="16"/>
              </w:rPr>
            </w:pPr>
          </w:p>
        </w:tc>
      </w:tr>
      <w:tr w:rsidR="0017098C" w:rsidRPr="00277F54" w14:paraId="6CB6A5A0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3663D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Missense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5DBF8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4 (10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4A091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5 (83.3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0D4F5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1</w:t>
            </w:r>
          </w:p>
        </w:tc>
      </w:tr>
      <w:tr w:rsidR="0017098C" w:rsidRPr="00277F54" w14:paraId="7A958C6B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CD72C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G-M-Y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78A20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0 (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AD0FB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 (16.7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0017A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1</w:t>
            </w:r>
          </w:p>
        </w:tc>
      </w:tr>
      <w:tr w:rsidR="0017098C" w:rsidRPr="00277F54" w14:paraId="0C035C9C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8E2AD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M-X-Y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CDFC9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4 (10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2132A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3 (50.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5F060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0.2</w:t>
            </w:r>
          </w:p>
        </w:tc>
      </w:tr>
      <w:tr w:rsidR="0017098C" w:rsidRPr="00277F54" w14:paraId="6A6AA151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0475F4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Charged/Branch</w:t>
            </w:r>
            <w:r>
              <w:rPr>
                <w:sz w:val="16"/>
                <w:szCs w:val="16"/>
              </w:rPr>
              <w:t>ed-</w:t>
            </w:r>
            <w:r w:rsidRPr="00572947">
              <w:rPr>
                <w:sz w:val="16"/>
                <w:szCs w:val="16"/>
              </w:rPr>
              <w:t>chain AAs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2E1510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4 (10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EAF7BB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3 (50.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2E9082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0.2</w:t>
            </w:r>
          </w:p>
        </w:tc>
      </w:tr>
      <w:tr w:rsidR="0017098C" w:rsidRPr="00277F54" w14:paraId="11E43080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B9551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Frameshift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C05B1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0 (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312CB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 (16.7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4D820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1</w:t>
            </w:r>
          </w:p>
        </w:tc>
      </w:tr>
      <w:tr w:rsidR="0017098C" w:rsidRPr="00277F54" w14:paraId="74CD6C4C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54F0D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Domain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69A8A" w14:textId="77777777" w:rsidR="0017098C" w:rsidRPr="00572947" w:rsidRDefault="0017098C" w:rsidP="00783D71">
            <w:pPr>
              <w:rPr>
                <w:sz w:val="16"/>
                <w:szCs w:val="16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35A81" w14:textId="77777777" w:rsidR="0017098C" w:rsidRPr="00572947" w:rsidRDefault="0017098C" w:rsidP="00783D71">
            <w:pPr>
              <w:rPr>
                <w:sz w:val="16"/>
                <w:szCs w:val="16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3CD73" w14:textId="77777777" w:rsidR="0017098C" w:rsidRPr="00FE49AA" w:rsidRDefault="0017098C" w:rsidP="00783D71">
            <w:pPr>
              <w:rPr>
                <w:sz w:val="16"/>
                <w:szCs w:val="16"/>
              </w:rPr>
            </w:pPr>
          </w:p>
        </w:tc>
      </w:tr>
      <w:tr w:rsidR="0017098C" w:rsidRPr="00277F54" w14:paraId="7AD55D97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0904E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NC1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CBB02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0 (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EF7D2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1 (16.7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600B1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1</w:t>
            </w:r>
          </w:p>
        </w:tc>
      </w:tr>
      <w:tr w:rsidR="0017098C" w:rsidRPr="00277F54" w14:paraId="26638397" w14:textId="77777777" w:rsidTr="00783D71">
        <w:trPr>
          <w:trHeight w:val="320"/>
        </w:trPr>
        <w:tc>
          <w:tcPr>
            <w:tcW w:w="40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45B25" w14:textId="77777777" w:rsidR="0017098C" w:rsidRPr="00572947" w:rsidRDefault="0017098C" w:rsidP="00783D71">
            <w:pPr>
              <w:jc w:val="right"/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Triple-helical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98CDC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4 (100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D9568" w14:textId="77777777" w:rsidR="0017098C" w:rsidRPr="00572947" w:rsidRDefault="0017098C" w:rsidP="00783D71">
            <w:pPr>
              <w:rPr>
                <w:sz w:val="16"/>
                <w:szCs w:val="16"/>
              </w:rPr>
            </w:pPr>
            <w:r w:rsidRPr="00572947">
              <w:rPr>
                <w:sz w:val="16"/>
                <w:szCs w:val="16"/>
              </w:rPr>
              <w:t>5 (83.3)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9AD8B" w14:textId="77777777" w:rsidR="0017098C" w:rsidRPr="00FE49AA" w:rsidRDefault="0017098C" w:rsidP="00783D71">
            <w:pPr>
              <w:jc w:val="right"/>
              <w:rPr>
                <w:sz w:val="16"/>
                <w:szCs w:val="16"/>
              </w:rPr>
            </w:pPr>
            <w:r w:rsidRPr="00FE49AA">
              <w:rPr>
                <w:sz w:val="16"/>
                <w:szCs w:val="16"/>
              </w:rPr>
              <w:t>1</w:t>
            </w:r>
          </w:p>
        </w:tc>
      </w:tr>
    </w:tbl>
    <w:p w14:paraId="586C9400" w14:textId="4F322E4E" w:rsidR="00622D20" w:rsidRDefault="00622D20" w:rsidP="00622D20"/>
    <w:p w14:paraId="52E9D968" w14:textId="304F55D7" w:rsidR="0017098C" w:rsidRDefault="00622D20" w:rsidP="00622D20">
      <w:r>
        <w:lastRenderedPageBreak/>
        <w:t>G-M-</w:t>
      </w:r>
      <w:r w:rsidRPr="00167ED9">
        <w:t xml:space="preserve">Y indicates that the </w:t>
      </w:r>
      <w:r w:rsidR="00400C78">
        <w:t>mutation</w:t>
      </w:r>
      <w:r w:rsidRPr="00167ED9">
        <w:t xml:space="preserve"> is located at the amino acid position after the glycine residue in the glycine triplet sequence. G-X-M indicates that the </w:t>
      </w:r>
      <w:r w:rsidR="00400C78">
        <w:t>mutation</w:t>
      </w:r>
      <w:r w:rsidRPr="00167ED9">
        <w:t xml:space="preserve"> is located at amino acid position two after the glycine residue in the glycine triplet sequence. M-X-Y indicates that the </w:t>
      </w:r>
      <w:r w:rsidR="00400C78">
        <w:t>mutation</w:t>
      </w:r>
      <w:r w:rsidRPr="00167ED9">
        <w:t xml:space="preserve"> is located at the glycine position in the glycine triplet sequence. The UTR represents the untranslated region. NC1 represents the </w:t>
      </w:r>
      <w:proofErr w:type="spellStart"/>
      <w:r w:rsidRPr="00167ED9">
        <w:t>noncollagenous</w:t>
      </w:r>
      <w:proofErr w:type="spellEnd"/>
      <w:r w:rsidRPr="00167ED9">
        <w:t xml:space="preserve"> domain. AAs are amino acids. CNV is an abbreviation for copy number variant.</w:t>
      </w:r>
    </w:p>
    <w:p w14:paraId="10070F40" w14:textId="7875AB12" w:rsidR="00BC0E10" w:rsidRDefault="00BC0E10" w:rsidP="00622D20">
      <w:r>
        <w:br w:type="page"/>
      </w:r>
    </w:p>
    <w:p w14:paraId="5530C7DA" w14:textId="77777777" w:rsidR="00622D20" w:rsidRPr="00622D20" w:rsidRDefault="00622D20" w:rsidP="00622D20"/>
    <w:p w14:paraId="7BDCC80D" w14:textId="77777777" w:rsidR="00BC0E10" w:rsidRPr="00047690" w:rsidRDefault="00BC0E10" w:rsidP="00BC0E10">
      <w:pPr>
        <w:pStyle w:val="2"/>
      </w:pPr>
      <w:r>
        <w:t>Supplementary T</w:t>
      </w:r>
      <w:r w:rsidRPr="00047690">
        <w:t>able</w:t>
      </w:r>
      <w:r>
        <w:t xml:space="preserve"> 5</w:t>
      </w:r>
      <w:r w:rsidRPr="00047690">
        <w:t xml:space="preserve">. Comparison of clinical and imaging findings between the CA-positive and CA-negative groups. </w:t>
      </w:r>
    </w:p>
    <w:tbl>
      <w:tblPr>
        <w:tblW w:w="8488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4727"/>
        <w:gridCol w:w="1450"/>
        <w:gridCol w:w="1479"/>
        <w:gridCol w:w="832"/>
      </w:tblGrid>
      <w:tr w:rsidR="00BC0E10" w:rsidRPr="000947BB" w14:paraId="1137855A" w14:textId="77777777" w:rsidTr="00783D71">
        <w:trPr>
          <w:trHeight w:val="300"/>
        </w:trPr>
        <w:tc>
          <w:tcPr>
            <w:tcW w:w="47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3953B" w14:textId="77777777" w:rsidR="00BC0E10" w:rsidRPr="000947BB" w:rsidRDefault="00BC0E10" w:rsidP="00783D71">
            <w:pPr>
              <w:rPr>
                <w:sz w:val="16"/>
                <w:szCs w:val="16"/>
              </w:rPr>
            </w:pP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0D1AD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CA </w:t>
            </w:r>
            <w:r w:rsidRPr="000947BB">
              <w:rPr>
                <w:sz w:val="16"/>
                <w:szCs w:val="16"/>
              </w:rPr>
              <w:t>positive</w:t>
            </w:r>
          </w:p>
        </w:tc>
        <w:tc>
          <w:tcPr>
            <w:tcW w:w="14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89A24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A</w:t>
            </w:r>
            <w:r w:rsidRPr="000947BB">
              <w:rPr>
                <w:sz w:val="16"/>
                <w:szCs w:val="16"/>
              </w:rPr>
              <w:t xml:space="preserve"> negative</w:t>
            </w:r>
          </w:p>
        </w:tc>
        <w:tc>
          <w:tcPr>
            <w:tcW w:w="8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E04B6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p-value</w:t>
            </w:r>
          </w:p>
        </w:tc>
      </w:tr>
      <w:tr w:rsidR="00BC0E10" w:rsidRPr="000947BB" w14:paraId="36BA6AEA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37748" w14:textId="77777777" w:rsidR="00BC0E10" w:rsidRPr="000947BB" w:rsidRDefault="00BC0E10" w:rsidP="00783D71">
            <w:pPr>
              <w:rPr>
                <w:sz w:val="16"/>
                <w:szCs w:val="16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3D7BB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n = 25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7DADB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n = 51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3C6B1" w14:textId="77777777" w:rsidR="00BC0E10" w:rsidRPr="000947BB" w:rsidRDefault="00BC0E10" w:rsidP="00783D71">
            <w:pPr>
              <w:rPr>
                <w:sz w:val="16"/>
                <w:szCs w:val="16"/>
              </w:rPr>
            </w:pPr>
          </w:p>
        </w:tc>
      </w:tr>
      <w:tr w:rsidR="00BC0E10" w:rsidRPr="000947BB" w14:paraId="3315187B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45B17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 xml:space="preserve">Age at examination, mean ± </w:t>
            </w:r>
            <w:proofErr w:type="spellStart"/>
            <w:r w:rsidRPr="000947BB">
              <w:rPr>
                <w:sz w:val="16"/>
                <w:szCs w:val="16"/>
              </w:rPr>
              <w:t>sd</w:t>
            </w:r>
            <w:proofErr w:type="spellEnd"/>
            <w:r>
              <w:rPr>
                <w:sz w:val="16"/>
                <w:szCs w:val="16"/>
              </w:rPr>
              <w:t>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75127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 xml:space="preserve">37.4 ± 13.9, </w:t>
            </w:r>
            <w:r>
              <w:rPr>
                <w:sz w:val="16"/>
                <w:szCs w:val="16"/>
              </w:rPr>
              <w:t>7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13029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 xml:space="preserve">31.2 ± 19.4, </w:t>
            </w:r>
            <w:r>
              <w:rPr>
                <w:sz w:val="16"/>
                <w:szCs w:val="16"/>
              </w:rPr>
              <w:t>2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1A3C8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218</w:t>
            </w:r>
            <w:r>
              <w:rPr>
                <w:sz w:val="16"/>
                <w:szCs w:val="16"/>
              </w:rPr>
              <w:t>3</w:t>
            </w:r>
          </w:p>
        </w:tc>
      </w:tr>
      <w:tr w:rsidR="00BC0E10" w:rsidRPr="000947BB" w14:paraId="64A6203C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90505" w14:textId="1EFF186D" w:rsidR="00BC0E10" w:rsidRPr="000947BB" w:rsidRDefault="00B2524D" w:rsidP="00783D7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edian</w:t>
            </w:r>
            <w:r w:rsidR="00BC0E10">
              <w:rPr>
                <w:sz w:val="16"/>
                <w:szCs w:val="16"/>
              </w:rPr>
              <w:t xml:space="preserve"> [IQR]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25E98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35.5 [24, 50]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3B587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31 [17, 46.5]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7BA62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-</w:t>
            </w:r>
          </w:p>
        </w:tc>
      </w:tr>
      <w:tr w:rsidR="00BC0E10" w:rsidRPr="000947BB" w14:paraId="78A912A1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F8772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Age at stroke onset</w:t>
            </w:r>
            <w:r>
              <w:rPr>
                <w:sz w:val="16"/>
                <w:szCs w:val="16"/>
              </w:rPr>
              <w:t xml:space="preserve">, </w:t>
            </w:r>
            <w:r w:rsidRPr="000947BB">
              <w:rPr>
                <w:sz w:val="16"/>
                <w:szCs w:val="16"/>
              </w:rPr>
              <w:t xml:space="preserve">mean ± </w:t>
            </w:r>
            <w:proofErr w:type="spellStart"/>
            <w:r w:rsidRPr="000947BB">
              <w:rPr>
                <w:sz w:val="16"/>
                <w:szCs w:val="16"/>
              </w:rPr>
              <w:t>sd</w:t>
            </w:r>
            <w:proofErr w:type="spellEnd"/>
            <w:r>
              <w:rPr>
                <w:sz w:val="16"/>
                <w:szCs w:val="16"/>
              </w:rPr>
              <w:t>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BFE99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32.3 ± 14.0, 1</w:t>
            </w:r>
            <w:r>
              <w:rPr>
                <w:sz w:val="16"/>
                <w:szCs w:val="16"/>
              </w:rPr>
              <w:t>3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319C9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30.2 ± 15.6, 2</w:t>
            </w:r>
            <w:r>
              <w:rPr>
                <w:sz w:val="16"/>
                <w:szCs w:val="16"/>
              </w:rPr>
              <w:t>6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10492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87</w:t>
            </w:r>
            <w:r>
              <w:rPr>
                <w:sz w:val="16"/>
                <w:szCs w:val="16"/>
              </w:rPr>
              <w:t>10</w:t>
            </w:r>
          </w:p>
        </w:tc>
      </w:tr>
      <w:tr w:rsidR="00BC0E10" w:rsidRPr="000947BB" w14:paraId="330B5FC8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C902B" w14:textId="77777777" w:rsidR="00BC0E10" w:rsidRPr="000947BB" w:rsidRDefault="00BC0E10" w:rsidP="00783D71">
            <w:pPr>
              <w:rPr>
                <w:sz w:val="16"/>
                <w:szCs w:val="16"/>
              </w:rPr>
            </w:pP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387D3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33.5 [21, 42.5]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EB16C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34 [17, 43.25]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95B2B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-</w:t>
            </w:r>
          </w:p>
        </w:tc>
      </w:tr>
      <w:tr w:rsidR="00BC0E10" w:rsidRPr="000947BB" w14:paraId="7BDDEA9A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6495B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Male,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90FC3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8 (34.8), 2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E6E4D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26 (52</w:t>
            </w:r>
            <w:r>
              <w:rPr>
                <w:sz w:val="16"/>
                <w:szCs w:val="16"/>
              </w:rPr>
              <w:t>.0</w:t>
            </w:r>
            <w:r w:rsidRPr="000947BB">
              <w:rPr>
                <w:sz w:val="16"/>
                <w:szCs w:val="16"/>
              </w:rPr>
              <w:t>), 1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A5E3B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211</w:t>
            </w:r>
            <w:r>
              <w:rPr>
                <w:sz w:val="16"/>
                <w:szCs w:val="16"/>
              </w:rPr>
              <w:t>3</w:t>
            </w:r>
          </w:p>
        </w:tc>
      </w:tr>
      <w:tr w:rsidR="00BC0E10" w:rsidRPr="000947BB" w14:paraId="027CD66B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7E08BD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R</w:t>
            </w:r>
            <w:r>
              <w:rPr>
                <w:sz w:val="16"/>
                <w:szCs w:val="16"/>
              </w:rPr>
              <w:t>isk factors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21F89F" w14:textId="77777777" w:rsidR="00BC0E10" w:rsidRPr="000947BB" w:rsidRDefault="00BC0E10" w:rsidP="00783D71">
            <w:pPr>
              <w:rPr>
                <w:sz w:val="16"/>
                <w:szCs w:val="16"/>
              </w:rPr>
            </w:pP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4BF449" w14:textId="77777777" w:rsidR="00BC0E10" w:rsidRPr="000947BB" w:rsidRDefault="00BC0E10" w:rsidP="00783D71">
            <w:pPr>
              <w:rPr>
                <w:sz w:val="16"/>
                <w:szCs w:val="16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E74632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</w:p>
        </w:tc>
      </w:tr>
      <w:tr w:rsidR="00BC0E10" w:rsidRPr="000947BB" w14:paraId="421E1781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A69B7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HT</w:t>
            </w:r>
            <w:r>
              <w:rPr>
                <w:sz w:val="16"/>
                <w:szCs w:val="16"/>
              </w:rPr>
              <w:t xml:space="preserve">, </w:t>
            </w:r>
            <w:r w:rsidRPr="000947BB">
              <w:rPr>
                <w:sz w:val="16"/>
                <w:szCs w:val="16"/>
              </w:rPr>
              <w:t>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656B7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 (10),15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99504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5 (17.9),2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6B6C2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</w:t>
            </w:r>
          </w:p>
        </w:tc>
      </w:tr>
      <w:tr w:rsidR="00BC0E10" w:rsidRPr="000947BB" w14:paraId="7D1AFD86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88057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Smoking</w:t>
            </w:r>
            <w:r>
              <w:rPr>
                <w:sz w:val="16"/>
                <w:szCs w:val="16"/>
              </w:rPr>
              <w:t xml:space="preserve">, </w:t>
            </w:r>
            <w:r w:rsidRPr="000947BB">
              <w:rPr>
                <w:sz w:val="16"/>
                <w:szCs w:val="16"/>
              </w:rPr>
              <w:t>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0403B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 (12.5),17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CDADF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6 (50</w:t>
            </w:r>
            <w:r>
              <w:rPr>
                <w:sz w:val="16"/>
                <w:szCs w:val="16"/>
              </w:rPr>
              <w:t>.0</w:t>
            </w:r>
            <w:r w:rsidRPr="000947BB">
              <w:rPr>
                <w:sz w:val="16"/>
                <w:szCs w:val="16"/>
              </w:rPr>
              <w:t>),39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562C5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15</w:t>
            </w:r>
            <w:r>
              <w:rPr>
                <w:sz w:val="16"/>
                <w:szCs w:val="16"/>
              </w:rPr>
              <w:t>80</w:t>
            </w:r>
          </w:p>
        </w:tc>
      </w:tr>
      <w:tr w:rsidR="00BC0E10" w:rsidRPr="000947BB" w14:paraId="7C71EA57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7CF558" w14:textId="77777777" w:rsidR="00BC0E10" w:rsidRDefault="00BC0E10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amily history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DCE797" w14:textId="77777777" w:rsidR="00BC0E10" w:rsidRPr="000947BB" w:rsidRDefault="00BC0E10" w:rsidP="00783D71">
            <w:pPr>
              <w:rPr>
                <w:sz w:val="16"/>
                <w:szCs w:val="16"/>
              </w:rPr>
            </w:pP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AD75A9" w14:textId="77777777" w:rsidR="00BC0E10" w:rsidRPr="000947BB" w:rsidRDefault="00BC0E10" w:rsidP="00783D71">
            <w:pPr>
              <w:rPr>
                <w:sz w:val="16"/>
                <w:szCs w:val="16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8773CB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</w:p>
        </w:tc>
      </w:tr>
      <w:tr w:rsidR="00BC0E10" w:rsidRPr="000947BB" w14:paraId="77F9EF13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80EC5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amily history, non-SAH stroke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B60E0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3 (61.9), 4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04BE4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7 (40.5), 9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C2D7E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12</w:t>
            </w:r>
          </w:p>
        </w:tc>
      </w:tr>
      <w:tr w:rsidR="00BC0E10" w:rsidRPr="000947BB" w14:paraId="397BAC82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59480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amily history, SAH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EE238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 (5</w:t>
            </w:r>
            <w:r>
              <w:rPr>
                <w:sz w:val="16"/>
                <w:szCs w:val="16"/>
              </w:rPr>
              <w:t>.0</w:t>
            </w:r>
            <w:r w:rsidRPr="000947BB">
              <w:rPr>
                <w:sz w:val="16"/>
                <w:szCs w:val="16"/>
              </w:rPr>
              <w:t>), 5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95184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 (2.6),1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90042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</w:t>
            </w:r>
          </w:p>
        </w:tc>
      </w:tr>
      <w:tr w:rsidR="00BC0E10" w:rsidRPr="000947BB" w14:paraId="3517CC1B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5CA79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>amily history, CA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5563B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6 (66.7),16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9D9D7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9 (50</w:t>
            </w:r>
            <w:r>
              <w:rPr>
                <w:sz w:val="16"/>
                <w:szCs w:val="16"/>
              </w:rPr>
              <w:t>.0</w:t>
            </w:r>
            <w:r w:rsidRPr="000947BB">
              <w:rPr>
                <w:sz w:val="16"/>
                <w:szCs w:val="16"/>
              </w:rPr>
              <w:t>),3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70717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6828</w:t>
            </w:r>
          </w:p>
        </w:tc>
      </w:tr>
      <w:tr w:rsidR="009B768C" w:rsidRPr="000947BB" w14:paraId="6E452B4E" w14:textId="77777777" w:rsidTr="009B768C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4E2F9B" w14:textId="334AE59D" w:rsidR="009B768C" w:rsidRDefault="009B768C" w:rsidP="009B768C">
            <w:pPr>
              <w:jc w:val="both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R</w:t>
            </w:r>
            <w:r>
              <w:rPr>
                <w:sz w:val="16"/>
                <w:szCs w:val="16"/>
              </w:rPr>
              <w:t>egion</w:t>
            </w:r>
            <w:r w:rsidR="00630E7D">
              <w:rPr>
                <w:sz w:val="16"/>
                <w:szCs w:val="16"/>
              </w:rPr>
              <w:t>,</w:t>
            </w:r>
            <w:r w:rsidR="00630E7D" w:rsidRPr="000947BB">
              <w:rPr>
                <w:sz w:val="16"/>
                <w:szCs w:val="16"/>
              </w:rPr>
              <w:t xml:space="preserve"> n</w:t>
            </w:r>
            <w:r w:rsidR="00630E7D">
              <w:rPr>
                <w:sz w:val="16"/>
                <w:szCs w:val="16"/>
              </w:rPr>
              <w:t xml:space="preserve"> </w:t>
            </w:r>
            <w:r w:rsidR="00630E7D" w:rsidRPr="000947BB">
              <w:rPr>
                <w:sz w:val="16"/>
                <w:szCs w:val="16"/>
              </w:rPr>
              <w:t>(%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852B92" w14:textId="77777777" w:rsidR="009B768C" w:rsidRPr="000947BB" w:rsidRDefault="009B768C" w:rsidP="00783D71">
            <w:pPr>
              <w:rPr>
                <w:sz w:val="16"/>
                <w:szCs w:val="16"/>
              </w:rPr>
            </w:pP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E546D8" w14:textId="77777777" w:rsidR="009B768C" w:rsidRPr="000947BB" w:rsidRDefault="009B768C" w:rsidP="00783D71">
            <w:pPr>
              <w:rPr>
                <w:sz w:val="16"/>
                <w:szCs w:val="16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DBBF43" w14:textId="77777777" w:rsidR="009B768C" w:rsidRPr="000947BB" w:rsidRDefault="009B768C" w:rsidP="00783D71">
            <w:pPr>
              <w:jc w:val="right"/>
              <w:rPr>
                <w:sz w:val="16"/>
                <w:szCs w:val="16"/>
              </w:rPr>
            </w:pPr>
          </w:p>
        </w:tc>
      </w:tr>
      <w:tr w:rsidR="003434D5" w:rsidRPr="000947BB" w14:paraId="234E73B1" w14:textId="77777777" w:rsidTr="003434D5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9B317D" w14:textId="03E8203E" w:rsidR="003434D5" w:rsidRDefault="003434D5" w:rsidP="00783D71">
            <w:pPr>
              <w:jc w:val="right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A</w:t>
            </w:r>
            <w:r>
              <w:rPr>
                <w:sz w:val="16"/>
                <w:szCs w:val="16"/>
              </w:rPr>
              <w:t>fric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C686D0" w14:textId="579D5C68" w:rsidR="003434D5" w:rsidRPr="000947BB" w:rsidRDefault="003434D5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0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2EC3E3" w14:textId="3A8C276A" w:rsidR="003434D5" w:rsidRPr="000947BB" w:rsidRDefault="003434D5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1</w:t>
            </w:r>
            <w:r>
              <w:rPr>
                <w:sz w:val="16"/>
                <w:szCs w:val="16"/>
              </w:rPr>
              <w:t xml:space="preserve"> (2.0)</w:t>
            </w:r>
          </w:p>
        </w:tc>
        <w:tc>
          <w:tcPr>
            <w:tcW w:w="832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1DABA4" w14:textId="5C8D2C72" w:rsidR="003434D5" w:rsidRPr="000947BB" w:rsidRDefault="003434D5" w:rsidP="003434D5">
            <w:pPr>
              <w:jc w:val="center"/>
              <w:rPr>
                <w:sz w:val="16"/>
                <w:szCs w:val="16"/>
              </w:rPr>
            </w:pPr>
            <w:r w:rsidRPr="003434D5">
              <w:rPr>
                <w:sz w:val="16"/>
                <w:szCs w:val="16"/>
              </w:rPr>
              <w:t>0.85586</w:t>
            </w:r>
            <w:r>
              <w:rPr>
                <w:sz w:val="16"/>
                <w:szCs w:val="16"/>
              </w:rPr>
              <w:t>*</w:t>
            </w:r>
          </w:p>
        </w:tc>
      </w:tr>
      <w:tr w:rsidR="003434D5" w:rsidRPr="000947BB" w14:paraId="041A48F1" w14:textId="77777777" w:rsidTr="00C97037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B92139" w14:textId="49855F0E" w:rsidR="003434D5" w:rsidRDefault="003434D5" w:rsidP="00783D71">
            <w:pPr>
              <w:jc w:val="right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A</w:t>
            </w:r>
            <w:r>
              <w:rPr>
                <w:sz w:val="16"/>
                <w:szCs w:val="16"/>
              </w:rPr>
              <w:t>si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3C4BF8" w14:textId="7F6A712A" w:rsidR="003434D5" w:rsidRPr="000947BB" w:rsidRDefault="003434D5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6</w:t>
            </w:r>
            <w:r>
              <w:rPr>
                <w:sz w:val="16"/>
                <w:szCs w:val="16"/>
              </w:rPr>
              <w:t xml:space="preserve"> (24.0)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3B2EC6" w14:textId="2267DB8C" w:rsidR="003434D5" w:rsidRPr="000947BB" w:rsidRDefault="003434D5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1</w:t>
            </w:r>
            <w:r>
              <w:rPr>
                <w:sz w:val="16"/>
                <w:szCs w:val="16"/>
              </w:rPr>
              <w:t>4 (27.5)</w:t>
            </w:r>
          </w:p>
        </w:tc>
        <w:tc>
          <w:tcPr>
            <w:tcW w:w="832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7E5F49" w14:textId="42A90B35" w:rsidR="003434D5" w:rsidRPr="000947BB" w:rsidRDefault="003434D5" w:rsidP="00783D71">
            <w:pPr>
              <w:jc w:val="right"/>
              <w:rPr>
                <w:sz w:val="16"/>
                <w:szCs w:val="16"/>
              </w:rPr>
            </w:pPr>
          </w:p>
        </w:tc>
      </w:tr>
      <w:tr w:rsidR="003434D5" w:rsidRPr="000947BB" w14:paraId="18088B7B" w14:textId="77777777" w:rsidTr="00C97037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6CFBB8" w14:textId="4468811F" w:rsidR="003434D5" w:rsidRDefault="003434D5" w:rsidP="009B768C">
            <w:pPr>
              <w:wordWrap w:val="0"/>
              <w:jc w:val="right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C</w:t>
            </w:r>
            <w:r>
              <w:rPr>
                <w:sz w:val="16"/>
                <w:szCs w:val="16"/>
              </w:rPr>
              <w:t>entral/South Americ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01CE90" w14:textId="16BD9335" w:rsidR="003434D5" w:rsidRPr="000947BB" w:rsidRDefault="003434D5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1</w:t>
            </w:r>
            <w:r>
              <w:rPr>
                <w:sz w:val="16"/>
                <w:szCs w:val="16"/>
              </w:rPr>
              <w:t xml:space="preserve"> (4)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5E2295" w14:textId="0BB346F2" w:rsidR="003434D5" w:rsidRPr="000947BB" w:rsidRDefault="003434D5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2</w:t>
            </w:r>
            <w:r>
              <w:rPr>
                <w:sz w:val="16"/>
                <w:szCs w:val="16"/>
              </w:rPr>
              <w:t xml:space="preserve"> (3.9)</w:t>
            </w:r>
          </w:p>
        </w:tc>
        <w:tc>
          <w:tcPr>
            <w:tcW w:w="832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6197C8" w14:textId="274312A9" w:rsidR="003434D5" w:rsidRPr="000947BB" w:rsidRDefault="003434D5" w:rsidP="00783D71">
            <w:pPr>
              <w:jc w:val="right"/>
              <w:rPr>
                <w:sz w:val="16"/>
                <w:szCs w:val="16"/>
              </w:rPr>
            </w:pPr>
          </w:p>
        </w:tc>
      </w:tr>
      <w:tr w:rsidR="003434D5" w:rsidRPr="000947BB" w14:paraId="7D08B71D" w14:textId="77777777" w:rsidTr="00C97037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DBAD87" w14:textId="0AE3E564" w:rsidR="003434D5" w:rsidRDefault="003434D5" w:rsidP="00783D71">
            <w:pPr>
              <w:jc w:val="right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E</w:t>
            </w:r>
            <w:r>
              <w:rPr>
                <w:sz w:val="16"/>
                <w:szCs w:val="16"/>
              </w:rPr>
              <w:t>urope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9CC9BA" w14:textId="649B59DC" w:rsidR="003434D5" w:rsidRPr="000947BB" w:rsidRDefault="003434D5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1</w:t>
            </w:r>
            <w:r>
              <w:rPr>
                <w:sz w:val="16"/>
                <w:szCs w:val="16"/>
              </w:rPr>
              <w:t>6 (64.0)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F3D72D" w14:textId="7C12F270" w:rsidR="003434D5" w:rsidRPr="000947BB" w:rsidRDefault="003434D5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2</w:t>
            </w:r>
            <w:r>
              <w:rPr>
                <w:sz w:val="16"/>
                <w:szCs w:val="16"/>
              </w:rPr>
              <w:t>6 (51.0)</w:t>
            </w:r>
          </w:p>
        </w:tc>
        <w:tc>
          <w:tcPr>
            <w:tcW w:w="832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92991C" w14:textId="043BB81E" w:rsidR="003434D5" w:rsidRPr="000947BB" w:rsidRDefault="003434D5" w:rsidP="00783D71">
            <w:pPr>
              <w:jc w:val="right"/>
              <w:rPr>
                <w:sz w:val="16"/>
                <w:szCs w:val="16"/>
              </w:rPr>
            </w:pPr>
          </w:p>
        </w:tc>
      </w:tr>
      <w:tr w:rsidR="003434D5" w:rsidRPr="000947BB" w14:paraId="26065120" w14:textId="77777777" w:rsidTr="00C97037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65BBC2" w14:textId="2D46F586" w:rsidR="003434D5" w:rsidRDefault="003434D5" w:rsidP="009B768C">
            <w:pPr>
              <w:wordWrap w:val="0"/>
              <w:jc w:val="right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M</w:t>
            </w:r>
            <w:r>
              <w:rPr>
                <w:sz w:val="16"/>
                <w:szCs w:val="16"/>
              </w:rPr>
              <w:t>iddle East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E0F4CB" w14:textId="7DEBB91B" w:rsidR="003434D5" w:rsidRPr="000947BB" w:rsidRDefault="003434D5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0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1BD821" w14:textId="636573D5" w:rsidR="003434D5" w:rsidRPr="000947BB" w:rsidRDefault="003434D5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2</w:t>
            </w:r>
            <w:r>
              <w:rPr>
                <w:sz w:val="16"/>
                <w:szCs w:val="16"/>
              </w:rPr>
              <w:t xml:space="preserve"> (3.9)</w:t>
            </w:r>
          </w:p>
        </w:tc>
        <w:tc>
          <w:tcPr>
            <w:tcW w:w="832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3F2F4C" w14:textId="01D5A100" w:rsidR="003434D5" w:rsidRPr="000947BB" w:rsidRDefault="003434D5" w:rsidP="00783D71">
            <w:pPr>
              <w:jc w:val="right"/>
              <w:rPr>
                <w:sz w:val="16"/>
                <w:szCs w:val="16"/>
              </w:rPr>
            </w:pPr>
          </w:p>
        </w:tc>
      </w:tr>
      <w:tr w:rsidR="003434D5" w:rsidRPr="000947BB" w14:paraId="210E1D80" w14:textId="77777777" w:rsidTr="00C97037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62FC49" w14:textId="20A4BBE3" w:rsidR="003434D5" w:rsidRDefault="003434D5" w:rsidP="009B768C">
            <w:pPr>
              <w:wordWrap w:val="0"/>
              <w:jc w:val="right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N</w:t>
            </w:r>
            <w:r>
              <w:rPr>
                <w:sz w:val="16"/>
                <w:szCs w:val="16"/>
              </w:rPr>
              <w:t>orth Americ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75572E" w14:textId="75C5840F" w:rsidR="003434D5" w:rsidRPr="000947BB" w:rsidRDefault="003434D5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2</w:t>
            </w:r>
            <w:r>
              <w:rPr>
                <w:sz w:val="16"/>
                <w:szCs w:val="16"/>
              </w:rPr>
              <w:t xml:space="preserve"> (8.0)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9E77AC" w14:textId="3243AF84" w:rsidR="003434D5" w:rsidRPr="000947BB" w:rsidRDefault="003434D5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5</w:t>
            </w:r>
            <w:r>
              <w:rPr>
                <w:sz w:val="16"/>
                <w:szCs w:val="16"/>
              </w:rPr>
              <w:t xml:space="preserve"> (9.8)</w:t>
            </w:r>
          </w:p>
        </w:tc>
        <w:tc>
          <w:tcPr>
            <w:tcW w:w="832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61D3FC" w14:textId="7B424270" w:rsidR="003434D5" w:rsidRPr="000947BB" w:rsidRDefault="003434D5" w:rsidP="00783D71">
            <w:pPr>
              <w:jc w:val="right"/>
              <w:rPr>
                <w:sz w:val="16"/>
                <w:szCs w:val="16"/>
              </w:rPr>
            </w:pPr>
          </w:p>
        </w:tc>
      </w:tr>
      <w:tr w:rsidR="003434D5" w:rsidRPr="000947BB" w14:paraId="0992BD9E" w14:textId="77777777" w:rsidTr="00C97037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BF239E" w14:textId="3ABBF471" w:rsidR="003434D5" w:rsidRDefault="003434D5" w:rsidP="009B768C">
            <w:pPr>
              <w:wordWrap w:val="0"/>
              <w:jc w:val="right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U</w:t>
            </w:r>
            <w:r>
              <w:rPr>
                <w:sz w:val="16"/>
                <w:szCs w:val="16"/>
              </w:rPr>
              <w:t>ndetermined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C6395F" w14:textId="69B135B0" w:rsidR="003434D5" w:rsidRPr="000947BB" w:rsidRDefault="003434D5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0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93A43C" w14:textId="22004223" w:rsidR="003434D5" w:rsidRPr="000947BB" w:rsidRDefault="003434D5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1</w:t>
            </w:r>
            <w:r>
              <w:rPr>
                <w:sz w:val="16"/>
                <w:szCs w:val="16"/>
              </w:rPr>
              <w:t xml:space="preserve"> (2.0)</w:t>
            </w:r>
          </w:p>
        </w:tc>
        <w:tc>
          <w:tcPr>
            <w:tcW w:w="832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1090E1" w14:textId="0D4DD69D" w:rsidR="003434D5" w:rsidRPr="000947BB" w:rsidRDefault="003434D5" w:rsidP="00783D71">
            <w:pPr>
              <w:jc w:val="right"/>
              <w:rPr>
                <w:sz w:val="16"/>
                <w:szCs w:val="16"/>
              </w:rPr>
            </w:pPr>
          </w:p>
        </w:tc>
      </w:tr>
      <w:tr w:rsidR="00BC0E10" w:rsidRPr="000947BB" w14:paraId="0F9AA209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FDFDF9" w14:textId="154929EA" w:rsidR="00BC0E10" w:rsidRPr="000947BB" w:rsidRDefault="00BC0E10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D</w:t>
            </w:r>
            <w:r>
              <w:rPr>
                <w:sz w:val="16"/>
                <w:szCs w:val="16"/>
              </w:rPr>
              <w:t xml:space="preserve">e Novo </w:t>
            </w:r>
            <w:r w:rsidR="00400C78">
              <w:rPr>
                <w:sz w:val="16"/>
                <w:szCs w:val="16"/>
              </w:rPr>
              <w:t>mutation</w:t>
            </w:r>
            <w:r>
              <w:rPr>
                <w:sz w:val="16"/>
                <w:szCs w:val="16"/>
              </w:rPr>
              <w:t xml:space="preserve"> 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053550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4</w:t>
            </w:r>
            <w:r>
              <w:rPr>
                <w:sz w:val="16"/>
                <w:szCs w:val="16"/>
              </w:rPr>
              <w:t xml:space="preserve"> (16.0)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DB21A4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9 (</w:t>
            </w:r>
            <w:r>
              <w:rPr>
                <w:rFonts w:hint="eastAsia"/>
                <w:sz w:val="16"/>
                <w:szCs w:val="16"/>
              </w:rPr>
              <w:t>1</w:t>
            </w:r>
            <w:r>
              <w:rPr>
                <w:sz w:val="16"/>
                <w:szCs w:val="16"/>
              </w:rPr>
              <w:t>7.6)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A679C6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1</w:t>
            </w:r>
          </w:p>
        </w:tc>
      </w:tr>
      <w:tr w:rsidR="00BC0E10" w:rsidRPr="000947BB" w14:paraId="69BF3C5C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6E579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Stroke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E2142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5 (62.5), 1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EB3B4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29 (58</w:t>
            </w:r>
            <w:r>
              <w:rPr>
                <w:sz w:val="16"/>
                <w:szCs w:val="16"/>
              </w:rPr>
              <w:t>.0</w:t>
            </w:r>
            <w:r w:rsidRPr="000947BB">
              <w:rPr>
                <w:sz w:val="16"/>
                <w:szCs w:val="16"/>
              </w:rPr>
              <w:t>), 1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0A1E2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80</w:t>
            </w:r>
            <w:r>
              <w:rPr>
                <w:sz w:val="16"/>
                <w:szCs w:val="16"/>
              </w:rPr>
              <w:t>30</w:t>
            </w:r>
          </w:p>
        </w:tc>
      </w:tr>
      <w:tr w:rsidR="00BC0E10" w:rsidRPr="000947BB" w14:paraId="50BB8B50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B71E2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Ischemic</w:t>
            </w:r>
            <w:r>
              <w:rPr>
                <w:sz w:val="16"/>
                <w:szCs w:val="16"/>
              </w:rPr>
              <w:t xml:space="preserve"> s</w:t>
            </w:r>
            <w:r w:rsidRPr="000947BB">
              <w:rPr>
                <w:sz w:val="16"/>
                <w:szCs w:val="16"/>
              </w:rPr>
              <w:t>troke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CCA7C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8 (38.1), 4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0D9A7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5 (31.3), 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AB702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590</w:t>
            </w:r>
            <w:r>
              <w:rPr>
                <w:sz w:val="16"/>
                <w:szCs w:val="16"/>
              </w:rPr>
              <w:t>6</w:t>
            </w:r>
          </w:p>
        </w:tc>
      </w:tr>
      <w:tr w:rsidR="00BC0E10" w:rsidRPr="000947BB" w14:paraId="08A16509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C4FC2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ICH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C9B32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5 (22.7), 3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A9F36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4 (29.8), 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AB07C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773</w:t>
            </w:r>
            <w:r>
              <w:rPr>
                <w:sz w:val="16"/>
                <w:szCs w:val="16"/>
              </w:rPr>
              <w:t>1</w:t>
            </w:r>
          </w:p>
        </w:tc>
      </w:tr>
      <w:tr w:rsidR="00BC0E10" w:rsidRPr="000947BB" w14:paraId="2E7AEF90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DB188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SAH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08F23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 (0), 4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01EA8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 (2.2), 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51747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</w:t>
            </w:r>
          </w:p>
        </w:tc>
      </w:tr>
      <w:tr w:rsidR="00BC0E10" w:rsidRPr="000947BB" w14:paraId="0685745B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528F3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Other</w:t>
            </w:r>
            <w:r>
              <w:rPr>
                <w:sz w:val="16"/>
                <w:szCs w:val="16"/>
              </w:rPr>
              <w:t xml:space="preserve"> s</w:t>
            </w:r>
            <w:r w:rsidRPr="000947BB">
              <w:rPr>
                <w:sz w:val="16"/>
                <w:szCs w:val="16"/>
              </w:rPr>
              <w:t>troke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0D09D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 (0), 4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FE4CF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 (0), 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9C7DF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</w:t>
            </w:r>
          </w:p>
        </w:tc>
      </w:tr>
      <w:tr w:rsidR="00BC0E10" w:rsidRPr="000947BB" w14:paraId="46BBA25D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D7F55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Migraine</w:t>
            </w:r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AAEAA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4 (44.4),16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B6E9F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 (6.3),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3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FB2D0" w14:textId="77777777" w:rsidR="00BC0E10" w:rsidRPr="00493F02" w:rsidRDefault="00BC0E10" w:rsidP="00783D71">
            <w:pPr>
              <w:jc w:val="right"/>
              <w:rPr>
                <w:sz w:val="16"/>
                <w:szCs w:val="16"/>
              </w:rPr>
            </w:pPr>
            <w:r w:rsidRPr="00493F02">
              <w:rPr>
                <w:sz w:val="16"/>
                <w:szCs w:val="16"/>
              </w:rPr>
              <w:t>0.0403</w:t>
            </w:r>
          </w:p>
        </w:tc>
      </w:tr>
      <w:tr w:rsidR="00BC0E10" w:rsidRPr="000947BB" w14:paraId="576D81A4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0AA98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lastRenderedPageBreak/>
              <w:t>C</w:t>
            </w:r>
            <w:r>
              <w:rPr>
                <w:sz w:val="16"/>
                <w:szCs w:val="16"/>
              </w:rPr>
              <w:t>ognitive impairments/intellectual abnormality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D56C5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4 (40),15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69D56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6 (59.3),2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E9096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4597</w:t>
            </w:r>
          </w:p>
        </w:tc>
      </w:tr>
      <w:tr w:rsidR="00BC0E10" w:rsidRPr="000947BB" w14:paraId="6375CD41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349EF" w14:textId="2E0A9F4A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RAT,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80D6C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1 (64.7), 8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7B988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4 (58.3),27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57351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7533</w:t>
            </w:r>
          </w:p>
        </w:tc>
      </w:tr>
      <w:tr w:rsidR="00BC0E10" w:rsidRPr="000947BB" w14:paraId="07ABF4BC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026DB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Muscle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Cramp</w:t>
            </w:r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F7D25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9 (60</w:t>
            </w:r>
            <w:r>
              <w:rPr>
                <w:sz w:val="16"/>
                <w:szCs w:val="16"/>
              </w:rPr>
              <w:t>.0</w:t>
            </w:r>
            <w:r w:rsidRPr="000947BB">
              <w:rPr>
                <w:sz w:val="16"/>
                <w:szCs w:val="16"/>
              </w:rPr>
              <w:t>),10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0C943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0 (50</w:t>
            </w:r>
            <w:r>
              <w:rPr>
                <w:sz w:val="16"/>
                <w:szCs w:val="16"/>
              </w:rPr>
              <w:t>.0</w:t>
            </w:r>
            <w:r w:rsidRPr="000947BB">
              <w:rPr>
                <w:sz w:val="16"/>
                <w:szCs w:val="16"/>
              </w:rPr>
              <w:t>),31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5DA7E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733</w:t>
            </w:r>
            <w:r>
              <w:rPr>
                <w:sz w:val="16"/>
                <w:szCs w:val="16"/>
              </w:rPr>
              <w:t>8</w:t>
            </w:r>
          </w:p>
        </w:tc>
      </w:tr>
      <w:tr w:rsidR="00BC0E10" w:rsidRPr="000947BB" w14:paraId="75AF0F76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8856B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Nephropathy</w:t>
            </w:r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351C2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0 (71.4),11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44AEE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3 (52</w:t>
            </w:r>
            <w:r>
              <w:rPr>
                <w:sz w:val="16"/>
                <w:szCs w:val="16"/>
              </w:rPr>
              <w:t>.0</w:t>
            </w:r>
            <w:r w:rsidRPr="000947BB">
              <w:rPr>
                <w:sz w:val="16"/>
                <w:szCs w:val="16"/>
              </w:rPr>
              <w:t>),26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B62EE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317</w:t>
            </w:r>
            <w:r>
              <w:rPr>
                <w:sz w:val="16"/>
                <w:szCs w:val="16"/>
              </w:rPr>
              <w:t>2</w:t>
            </w:r>
          </w:p>
        </w:tc>
      </w:tr>
      <w:tr w:rsidR="00BC0E10" w:rsidRPr="000947BB" w14:paraId="10F9CEE5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11B40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Seizure</w:t>
            </w:r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F49FA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2 (28.6),18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5F2F4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1 (73.3),36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67380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0743</w:t>
            </w:r>
          </w:p>
        </w:tc>
      </w:tr>
      <w:tr w:rsidR="00BC0E10" w:rsidRPr="000947BB" w14:paraId="5AA13B1C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82CF0D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B</w:t>
            </w:r>
            <w:r>
              <w:rPr>
                <w:sz w:val="16"/>
                <w:szCs w:val="16"/>
              </w:rPr>
              <w:t>rain imaging findings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4E17D6" w14:textId="77777777" w:rsidR="00BC0E10" w:rsidRPr="000947BB" w:rsidRDefault="00BC0E10" w:rsidP="00783D71">
            <w:pPr>
              <w:rPr>
                <w:sz w:val="16"/>
                <w:szCs w:val="16"/>
              </w:rPr>
            </w:pP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F55F15" w14:textId="77777777" w:rsidR="00BC0E10" w:rsidRPr="000947BB" w:rsidRDefault="00BC0E10" w:rsidP="00783D71">
            <w:pPr>
              <w:rPr>
                <w:sz w:val="16"/>
                <w:szCs w:val="16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4D8984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</w:p>
        </w:tc>
      </w:tr>
      <w:tr w:rsidR="00BC0E10" w:rsidRPr="000947BB" w14:paraId="30E9A86A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576D0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Structure abnormality of </w:t>
            </w:r>
            <w:r w:rsidRPr="000947BB">
              <w:rPr>
                <w:sz w:val="16"/>
                <w:szCs w:val="16"/>
              </w:rPr>
              <w:t>CNS,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BFB01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3 (27.3),14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92F80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5 (46.9),19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02F0C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309</w:t>
            </w:r>
            <w:r>
              <w:rPr>
                <w:sz w:val="16"/>
                <w:szCs w:val="16"/>
              </w:rPr>
              <w:t>0</w:t>
            </w:r>
          </w:p>
        </w:tc>
      </w:tr>
      <w:tr w:rsidR="00BC0E10" w:rsidRPr="000947BB" w14:paraId="43ED522D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EC82C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Leukoencephalopathy</w:t>
            </w:r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1F568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20 (87</w:t>
            </w:r>
            <w:r>
              <w:rPr>
                <w:sz w:val="16"/>
                <w:szCs w:val="16"/>
              </w:rPr>
              <w:t>.0</w:t>
            </w:r>
            <w:r w:rsidRPr="000947BB">
              <w:rPr>
                <w:sz w:val="16"/>
                <w:szCs w:val="16"/>
              </w:rPr>
              <w:t>), 2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0842E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34 (69.4), 2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B93AE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14</w:t>
            </w:r>
            <w:r>
              <w:rPr>
                <w:sz w:val="16"/>
                <w:szCs w:val="16"/>
              </w:rPr>
              <w:t>80</w:t>
            </w:r>
          </w:p>
        </w:tc>
      </w:tr>
      <w:tr w:rsidR="00BC0E10" w:rsidRPr="000947BB" w14:paraId="691840AC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66BA2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MBs</w:t>
            </w:r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BCCD1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0 (90.9),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14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D32CA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9 (82.6),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28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23717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</w:t>
            </w:r>
          </w:p>
        </w:tc>
      </w:tr>
      <w:tr w:rsidR="00BC0E10" w:rsidRPr="000947BB" w14:paraId="7859D96E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60616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Lacunar</w:t>
            </w:r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460A4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6 (60</w:t>
            </w:r>
            <w:r>
              <w:rPr>
                <w:sz w:val="16"/>
                <w:szCs w:val="16"/>
              </w:rPr>
              <w:t>.0</w:t>
            </w:r>
            <w:r w:rsidRPr="000947BB">
              <w:rPr>
                <w:sz w:val="16"/>
                <w:szCs w:val="16"/>
              </w:rPr>
              <w:t>),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15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C6DF0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6 (69.6),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28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25B6B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69</w:t>
            </w:r>
            <w:r>
              <w:rPr>
                <w:sz w:val="16"/>
                <w:szCs w:val="16"/>
              </w:rPr>
              <w:t>60</w:t>
            </w:r>
          </w:p>
        </w:tc>
      </w:tr>
      <w:tr w:rsidR="00BC0E10" w:rsidRPr="000947BB" w14:paraId="3B025537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74EB1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Aneurysm</w:t>
            </w:r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2AE5A" w14:textId="74BA1ED8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25 (100), 0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76234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-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BF1E83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-</w:t>
            </w:r>
          </w:p>
        </w:tc>
      </w:tr>
      <w:tr w:rsidR="00BC0E10" w:rsidRPr="000947BB" w14:paraId="4BC45617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BFFB6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ICA</w:t>
            </w:r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DD611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9 (86.4), 3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6A01B3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9102E0">
              <w:rPr>
                <w:rFonts w:hint="eastAsia"/>
                <w:sz w:val="16"/>
                <w:szCs w:val="16"/>
              </w:rPr>
              <w:t>-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CFFA5B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-</w:t>
            </w:r>
          </w:p>
        </w:tc>
      </w:tr>
      <w:tr w:rsidR="00BC0E10" w:rsidRPr="000947BB" w14:paraId="58B6FEF4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792D0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MCA</w:t>
            </w:r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802F6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 (4.8), 4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D6898F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9102E0">
              <w:rPr>
                <w:rFonts w:hint="eastAsia"/>
                <w:sz w:val="16"/>
                <w:szCs w:val="16"/>
              </w:rPr>
              <w:t>-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6805E5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-</w:t>
            </w:r>
          </w:p>
        </w:tc>
      </w:tr>
      <w:tr w:rsidR="00BC0E10" w:rsidRPr="000947BB" w14:paraId="3CDD59C3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FAB88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proofErr w:type="spellStart"/>
            <w:r w:rsidRPr="000947BB">
              <w:rPr>
                <w:sz w:val="16"/>
                <w:szCs w:val="16"/>
              </w:rPr>
              <w:t>Acom</w:t>
            </w:r>
            <w:proofErr w:type="spellEnd"/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478E5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 (4.8), 4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DE9FAB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9102E0">
              <w:rPr>
                <w:rFonts w:hint="eastAsia"/>
                <w:sz w:val="16"/>
                <w:szCs w:val="16"/>
              </w:rPr>
              <w:t>-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A0189E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-</w:t>
            </w:r>
          </w:p>
        </w:tc>
      </w:tr>
      <w:tr w:rsidR="00BC0E10" w:rsidRPr="000947BB" w14:paraId="4D1FA8BA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96B21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proofErr w:type="spellStart"/>
            <w:r w:rsidRPr="000947BB">
              <w:rPr>
                <w:sz w:val="16"/>
                <w:szCs w:val="16"/>
              </w:rPr>
              <w:t>Pcom</w:t>
            </w:r>
            <w:proofErr w:type="spellEnd"/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F89EF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 (4.8), 4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FB7176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9102E0">
              <w:rPr>
                <w:rFonts w:hint="eastAsia"/>
                <w:sz w:val="16"/>
                <w:szCs w:val="16"/>
              </w:rPr>
              <w:t>-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3C9B53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-</w:t>
            </w:r>
          </w:p>
        </w:tc>
      </w:tr>
      <w:tr w:rsidR="00BC0E10" w:rsidRPr="000947BB" w14:paraId="567E0281" w14:textId="77777777" w:rsidTr="00783D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8BEC9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BA</w:t>
            </w:r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C0F58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2 (9.5), 4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457324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9102E0">
              <w:rPr>
                <w:rFonts w:hint="eastAsia"/>
                <w:sz w:val="16"/>
                <w:szCs w:val="16"/>
              </w:rPr>
              <w:t>-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5F138E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-</w:t>
            </w:r>
          </w:p>
        </w:tc>
      </w:tr>
      <w:tr w:rsidR="00BC0E10" w:rsidRPr="000947BB" w14:paraId="0DC1284F" w14:textId="77777777" w:rsidTr="005B5471">
        <w:trPr>
          <w:trHeight w:val="300"/>
        </w:trPr>
        <w:tc>
          <w:tcPr>
            <w:tcW w:w="47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2F97D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SCA</w:t>
            </w:r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9F618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 (4.8), 4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82CDB7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9102E0">
              <w:rPr>
                <w:rFonts w:hint="eastAsia"/>
                <w:sz w:val="16"/>
                <w:szCs w:val="16"/>
              </w:rPr>
              <w:t>-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1A9489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-</w:t>
            </w:r>
          </w:p>
        </w:tc>
      </w:tr>
      <w:tr w:rsidR="00BC0E10" w:rsidRPr="000947BB" w14:paraId="4B33BF0F" w14:textId="77777777" w:rsidTr="005B5471">
        <w:trPr>
          <w:trHeight w:val="300"/>
        </w:trPr>
        <w:tc>
          <w:tcPr>
            <w:tcW w:w="47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41EB0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Multiple</w:t>
            </w:r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A246C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2 (54.5), 3</w:t>
            </w:r>
          </w:p>
        </w:tc>
        <w:tc>
          <w:tcPr>
            <w:tcW w:w="14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41EF2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9102E0">
              <w:rPr>
                <w:rFonts w:hint="eastAsia"/>
                <w:sz w:val="16"/>
                <w:szCs w:val="16"/>
              </w:rPr>
              <w:t>-</w:t>
            </w:r>
          </w:p>
        </w:tc>
        <w:tc>
          <w:tcPr>
            <w:tcW w:w="8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441058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-</w:t>
            </w:r>
          </w:p>
        </w:tc>
      </w:tr>
      <w:tr w:rsidR="00BC0E10" w:rsidRPr="000947BB" w14:paraId="336A2FFD" w14:textId="77777777" w:rsidTr="005B5471">
        <w:trPr>
          <w:trHeight w:val="300"/>
        </w:trPr>
        <w:tc>
          <w:tcPr>
            <w:tcW w:w="47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357A0B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e other l</w:t>
            </w:r>
            <w:r w:rsidRPr="000947BB">
              <w:rPr>
                <w:sz w:val="16"/>
                <w:szCs w:val="16"/>
              </w:rPr>
              <w:t>arge vessel abnormality</w:t>
            </w:r>
            <w:r>
              <w:rPr>
                <w:sz w:val="16"/>
                <w:szCs w:val="16"/>
              </w:rPr>
              <w:t xml:space="preserve">, </w:t>
            </w:r>
            <w:r w:rsidRPr="000947BB">
              <w:rPr>
                <w:sz w:val="16"/>
                <w:szCs w:val="16"/>
              </w:rPr>
              <w:t>n(%), NA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97B86F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7 (33.3), 4</w:t>
            </w:r>
          </w:p>
        </w:tc>
        <w:tc>
          <w:tcPr>
            <w:tcW w:w="14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8B5C41" w14:textId="54F4944D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8 (20.5),</w:t>
            </w:r>
            <w:r w:rsidR="00E22E10"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12</w:t>
            </w:r>
          </w:p>
        </w:tc>
        <w:tc>
          <w:tcPr>
            <w:tcW w:w="8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5F130A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352</w:t>
            </w:r>
            <w:r>
              <w:rPr>
                <w:sz w:val="16"/>
                <w:szCs w:val="16"/>
              </w:rPr>
              <w:t>1</w:t>
            </w:r>
          </w:p>
        </w:tc>
      </w:tr>
      <w:tr w:rsidR="00BC0E10" w:rsidRPr="000947BB" w14:paraId="516F019B" w14:textId="77777777" w:rsidTr="005B5471">
        <w:trPr>
          <w:trHeight w:val="300"/>
        </w:trPr>
        <w:tc>
          <w:tcPr>
            <w:tcW w:w="47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BFD016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Stenosis</w:t>
            </w:r>
            <w:r>
              <w:rPr>
                <w:sz w:val="16"/>
                <w:szCs w:val="16"/>
              </w:rPr>
              <w:t>/Occlusion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9E80EE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3 (15</w:t>
            </w:r>
            <w:r>
              <w:rPr>
                <w:sz w:val="16"/>
                <w:szCs w:val="16"/>
              </w:rPr>
              <w:t>.0</w:t>
            </w:r>
            <w:r w:rsidRPr="000947BB">
              <w:rPr>
                <w:sz w:val="16"/>
                <w:szCs w:val="16"/>
              </w:rPr>
              <w:t>), 5</w:t>
            </w:r>
          </w:p>
        </w:tc>
        <w:tc>
          <w:tcPr>
            <w:tcW w:w="14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C5195B" w14:textId="45EA256A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3 (7.7),</w:t>
            </w:r>
            <w:r w:rsidR="00E22E10"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12</w:t>
            </w:r>
          </w:p>
        </w:tc>
        <w:tc>
          <w:tcPr>
            <w:tcW w:w="8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6A8B4E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3976</w:t>
            </w:r>
          </w:p>
        </w:tc>
      </w:tr>
      <w:tr w:rsidR="00BC0E10" w:rsidRPr="000947BB" w14:paraId="6524F9FC" w14:textId="77777777" w:rsidTr="005B5471">
        <w:trPr>
          <w:trHeight w:val="300"/>
        </w:trPr>
        <w:tc>
          <w:tcPr>
            <w:tcW w:w="47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9D8215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Dissection</w:t>
            </w:r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94333F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 (4.8), 4</w:t>
            </w:r>
          </w:p>
        </w:tc>
        <w:tc>
          <w:tcPr>
            <w:tcW w:w="14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7EED01" w14:textId="42AA2C5F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 (0),</w:t>
            </w:r>
            <w:r w:rsidR="00E22E10"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12</w:t>
            </w:r>
          </w:p>
        </w:tc>
        <w:tc>
          <w:tcPr>
            <w:tcW w:w="8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56EF3F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35</w:t>
            </w:r>
            <w:r>
              <w:rPr>
                <w:sz w:val="16"/>
                <w:szCs w:val="16"/>
              </w:rPr>
              <w:t>00</w:t>
            </w:r>
          </w:p>
        </w:tc>
      </w:tr>
      <w:tr w:rsidR="00BC0E10" w:rsidRPr="000947BB" w14:paraId="4A7147B3" w14:textId="77777777" w:rsidTr="005B5471">
        <w:trPr>
          <w:trHeight w:val="300"/>
        </w:trPr>
        <w:tc>
          <w:tcPr>
            <w:tcW w:w="47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9717EE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Dolichoectasia</w:t>
            </w:r>
            <w:r>
              <w:rPr>
                <w:sz w:val="16"/>
                <w:szCs w:val="16"/>
              </w:rPr>
              <w:t>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7DE810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3 (15</w:t>
            </w:r>
            <w:r>
              <w:rPr>
                <w:sz w:val="16"/>
                <w:szCs w:val="16"/>
              </w:rPr>
              <w:t>.0</w:t>
            </w:r>
            <w:r w:rsidRPr="000947BB">
              <w:rPr>
                <w:sz w:val="16"/>
                <w:szCs w:val="16"/>
              </w:rPr>
              <w:t>), 5</w:t>
            </w:r>
          </w:p>
        </w:tc>
        <w:tc>
          <w:tcPr>
            <w:tcW w:w="14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3CAF83" w14:textId="157522B0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2 (5.1),</w:t>
            </w:r>
            <w:r w:rsidR="00E22E10"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12</w:t>
            </w:r>
          </w:p>
        </w:tc>
        <w:tc>
          <w:tcPr>
            <w:tcW w:w="8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261E9D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324</w:t>
            </w:r>
            <w:r>
              <w:rPr>
                <w:sz w:val="16"/>
                <w:szCs w:val="16"/>
              </w:rPr>
              <w:t>6</w:t>
            </w:r>
          </w:p>
        </w:tc>
      </w:tr>
      <w:tr w:rsidR="00BC0E10" w:rsidRPr="000947BB" w14:paraId="20EBF25A" w14:textId="77777777" w:rsidTr="005B5471">
        <w:trPr>
          <w:trHeight w:val="300"/>
        </w:trPr>
        <w:tc>
          <w:tcPr>
            <w:tcW w:w="47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D86F9F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o</w:t>
            </w:r>
            <w:r w:rsidRPr="000947BB">
              <w:rPr>
                <w:sz w:val="16"/>
                <w:szCs w:val="16"/>
              </w:rPr>
              <w:t>ther</w:t>
            </w:r>
            <w:r>
              <w:rPr>
                <w:sz w:val="16"/>
                <w:szCs w:val="16"/>
              </w:rPr>
              <w:t>s,</w:t>
            </w:r>
            <w:r w:rsidRPr="000947BB">
              <w:rPr>
                <w:sz w:val="16"/>
                <w:szCs w:val="16"/>
              </w:rPr>
              <w:t xml:space="preserve"> n</w:t>
            </w:r>
            <w:r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(%), NA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3F1F8B" w14:textId="77777777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1 (4.8), 4</w:t>
            </w:r>
          </w:p>
        </w:tc>
        <w:tc>
          <w:tcPr>
            <w:tcW w:w="14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AA1034" w14:textId="49C07C2D" w:rsidR="00BC0E10" w:rsidRPr="000947BB" w:rsidRDefault="00BC0E10" w:rsidP="00783D71">
            <w:pPr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4 (10.3),</w:t>
            </w:r>
            <w:r w:rsidR="00E22E10">
              <w:rPr>
                <w:sz w:val="16"/>
                <w:szCs w:val="16"/>
              </w:rPr>
              <w:t xml:space="preserve"> </w:t>
            </w:r>
            <w:r w:rsidRPr="000947BB">
              <w:rPr>
                <w:sz w:val="16"/>
                <w:szCs w:val="16"/>
              </w:rPr>
              <w:t>12</w:t>
            </w:r>
          </w:p>
        </w:tc>
        <w:tc>
          <w:tcPr>
            <w:tcW w:w="8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3C8CA3" w14:textId="77777777" w:rsidR="00BC0E10" w:rsidRPr="000947BB" w:rsidRDefault="00BC0E10" w:rsidP="00783D71">
            <w:pPr>
              <w:jc w:val="right"/>
              <w:rPr>
                <w:sz w:val="16"/>
                <w:szCs w:val="16"/>
              </w:rPr>
            </w:pPr>
            <w:r w:rsidRPr="000947BB">
              <w:rPr>
                <w:sz w:val="16"/>
                <w:szCs w:val="16"/>
              </w:rPr>
              <w:t>0.6486</w:t>
            </w:r>
          </w:p>
        </w:tc>
      </w:tr>
    </w:tbl>
    <w:p w14:paraId="71AE2A99" w14:textId="77777777" w:rsidR="00197610" w:rsidRDefault="00197610" w:rsidP="00BC0E10">
      <w:pPr>
        <w:adjustRightInd w:val="0"/>
      </w:pPr>
    </w:p>
    <w:p w14:paraId="56FDBCD9" w14:textId="652BDF33" w:rsidR="004F472C" w:rsidRDefault="00BC0E10" w:rsidP="003434D5">
      <w:pPr>
        <w:adjustRightInd w:val="0"/>
        <w:sectPr w:rsidR="004F472C" w:rsidSect="004F472C">
          <w:pgSz w:w="11900" w:h="16840"/>
          <w:pgMar w:top="1985" w:right="1701" w:bottom="1701" w:left="1701" w:header="851" w:footer="992" w:gutter="0"/>
          <w:lnNumType w:countBy="1"/>
          <w:cols w:space="425"/>
          <w:docGrid w:type="lines" w:linePitch="400"/>
        </w:sectPr>
      </w:pPr>
      <w:r>
        <w:t xml:space="preserve">CA indicates cerebral aneurysm; HT, hypertension; SAH, subarachnoid hemorrhage; ICH, intracerebral hemorrhage; RAT, retinal artery tortuosity; CNS, central nervous system; MBs, microbleeds; </w:t>
      </w:r>
      <w:r w:rsidR="003B01AD">
        <w:t xml:space="preserve">MRA, magnetic resonance angiography; CTA, </w:t>
      </w:r>
      <w:r w:rsidR="003434D5">
        <w:t>computed</w:t>
      </w:r>
      <w:r w:rsidR="003B01AD">
        <w:t xml:space="preserve"> tomography angiography; </w:t>
      </w:r>
      <w:r>
        <w:t xml:space="preserve">ICA, internal carotid artery; MCA, middle cerebral artery; </w:t>
      </w:r>
      <w:proofErr w:type="spellStart"/>
      <w:r>
        <w:t>Acom</w:t>
      </w:r>
      <w:proofErr w:type="spellEnd"/>
      <w:r>
        <w:t xml:space="preserve">, anterior communicating artery; </w:t>
      </w:r>
      <w:proofErr w:type="spellStart"/>
      <w:r>
        <w:t>Pcom</w:t>
      </w:r>
      <w:proofErr w:type="spellEnd"/>
      <w:r>
        <w:t>, posterior communicating artery; BA, basilar artery; SCA, superior cerebellar artery; NA, not available.</w:t>
      </w:r>
      <w:r w:rsidR="003434D5">
        <w:t xml:space="preserve"> </w:t>
      </w:r>
      <w:r w:rsidR="003434D5">
        <w:rPr>
          <w:rFonts w:hint="eastAsia"/>
        </w:rPr>
        <w:t>*</w:t>
      </w:r>
      <w:r w:rsidR="003434D5">
        <w:t>Chi-squared tests.</w:t>
      </w:r>
    </w:p>
    <w:p w14:paraId="691E3E13" w14:textId="77777777" w:rsidR="004F472C" w:rsidRDefault="004F472C" w:rsidP="00BC0E10">
      <w:pPr>
        <w:sectPr w:rsidR="004F472C" w:rsidSect="004F472C">
          <w:pgSz w:w="16840" w:h="11900" w:orient="landscape"/>
          <w:pgMar w:top="1701" w:right="1701" w:bottom="1701" w:left="1985" w:header="851" w:footer="992" w:gutter="0"/>
          <w:lnNumType w:countBy="1"/>
          <w:cols w:space="425"/>
          <w:docGrid w:type="lines" w:linePitch="400"/>
        </w:sectPr>
      </w:pPr>
    </w:p>
    <w:p w14:paraId="7580242C" w14:textId="77777777" w:rsidR="004F472C" w:rsidRDefault="004F472C" w:rsidP="00BC0E10"/>
    <w:p w14:paraId="78768479" w14:textId="77777777" w:rsidR="00BC0E10" w:rsidRDefault="00BC0E10" w:rsidP="00BC0E10">
      <w:pPr>
        <w:pStyle w:val="2"/>
      </w:pPr>
      <w:r>
        <w:t>Supplementary Figure 1. Flow diagram of included publications</w:t>
      </w:r>
    </w:p>
    <w:p w14:paraId="69A62FF8" w14:textId="3A7AF0BA" w:rsidR="00467730" w:rsidRDefault="004F472C" w:rsidP="004F472C">
      <w:pPr>
        <w:adjustRightInd w:val="0"/>
      </w:pPr>
      <w:r>
        <w:rPr>
          <w:noProof/>
        </w:rPr>
        <w:drawing>
          <wp:inline distT="0" distB="0" distL="0" distR="0" wp14:anchorId="1971F4BA" wp14:editId="5DBC2523">
            <wp:extent cx="5396230" cy="7195185"/>
            <wp:effectExtent l="0" t="0" r="1270" b="5715"/>
            <wp:docPr id="196586751" name="図 1" descr="ダイアグラム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586751" name="図 1" descr="ダイアグラム&#10;&#10;自動的に生成された説明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7195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B98378" w14:textId="77777777" w:rsidR="004F472C" w:rsidRDefault="004F472C" w:rsidP="004F472C">
      <w:pPr>
        <w:adjustRightInd w:val="0"/>
      </w:pPr>
    </w:p>
    <w:p w14:paraId="46361B9F" w14:textId="77777777" w:rsidR="004F472C" w:rsidRDefault="004F472C" w:rsidP="004F472C">
      <w:pPr>
        <w:adjustRightInd w:val="0"/>
      </w:pPr>
    </w:p>
    <w:p w14:paraId="7D94DCFB" w14:textId="6E2D27DA" w:rsidR="004F472C" w:rsidRPr="005E5ACB" w:rsidRDefault="004F472C" w:rsidP="004F472C">
      <w:pPr>
        <w:adjustRightInd w:val="0"/>
        <w:sectPr w:rsidR="004F472C" w:rsidRPr="005E5ACB" w:rsidSect="004F472C">
          <w:pgSz w:w="11900" w:h="16840"/>
          <w:pgMar w:top="1985" w:right="1701" w:bottom="1701" w:left="1701" w:header="851" w:footer="992" w:gutter="0"/>
          <w:lnNumType w:countBy="1"/>
          <w:cols w:space="425"/>
          <w:docGrid w:type="lines" w:linePitch="400"/>
        </w:sectPr>
      </w:pPr>
    </w:p>
    <w:p w14:paraId="1F857F02" w14:textId="78C1F34B" w:rsidR="00467730" w:rsidRDefault="00A65443" w:rsidP="00A65443">
      <w:pPr>
        <w:pStyle w:val="2"/>
      </w:pPr>
      <w:r>
        <w:rPr>
          <w:rFonts w:hint="eastAsia"/>
        </w:rPr>
        <w:lastRenderedPageBreak/>
        <w:t>R</w:t>
      </w:r>
      <w:r>
        <w:t>eferences</w:t>
      </w:r>
    </w:p>
    <w:p w14:paraId="2ED08FA8" w14:textId="77777777" w:rsidR="005B5471" w:rsidRPr="005B5471" w:rsidRDefault="00467730" w:rsidP="005B5471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5B5471" w:rsidRPr="005B5471">
        <w:rPr>
          <w:noProof/>
        </w:rPr>
        <w:t>1.</w:t>
      </w:r>
      <w:r w:rsidR="005B5471" w:rsidRPr="005B5471">
        <w:rPr>
          <w:noProof/>
        </w:rPr>
        <w:tab/>
        <w:t xml:space="preserve">Magriço, M.; Serôdio, M.; Baptista, M.V. Intracerebral hemorrhage as the sole manifestation of </w:t>
      </w:r>
      <w:r w:rsidR="005B5471" w:rsidRPr="005B5471">
        <w:rPr>
          <w:i/>
          <w:noProof/>
        </w:rPr>
        <w:t>COL4A1/A2</w:t>
      </w:r>
      <w:r w:rsidR="005B5471" w:rsidRPr="005B5471">
        <w:rPr>
          <w:noProof/>
        </w:rPr>
        <w:t xml:space="preserve"> duplications. </w:t>
      </w:r>
      <w:r w:rsidR="005B5471" w:rsidRPr="005B5471">
        <w:rPr>
          <w:i/>
          <w:noProof/>
        </w:rPr>
        <w:t xml:space="preserve">Neurol Sci </w:t>
      </w:r>
      <w:r w:rsidR="005B5471" w:rsidRPr="005B5471">
        <w:rPr>
          <w:b/>
          <w:noProof/>
        </w:rPr>
        <w:t>2023</w:t>
      </w:r>
      <w:r w:rsidR="005B5471" w:rsidRPr="005B5471">
        <w:rPr>
          <w:noProof/>
        </w:rPr>
        <w:t xml:space="preserve">, </w:t>
      </w:r>
      <w:r w:rsidR="005B5471" w:rsidRPr="005B5471">
        <w:rPr>
          <w:i/>
          <w:noProof/>
        </w:rPr>
        <w:t>44</w:t>
      </w:r>
      <w:r w:rsidR="005B5471" w:rsidRPr="005B5471">
        <w:rPr>
          <w:noProof/>
        </w:rPr>
        <w:t>, 1089-1091, doi:10.1007/s10072-022-06463-4.</w:t>
      </w:r>
    </w:p>
    <w:p w14:paraId="6AC22A8A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2.</w:t>
      </w:r>
      <w:r w:rsidRPr="005B5471">
        <w:rPr>
          <w:noProof/>
        </w:rPr>
        <w:tab/>
        <w:t xml:space="preserve">Renard, D.; Miné, M.; Pipiras, E.; Labauge, P.; Delahaye, A.; Benzacken, B.; Tournier-Lasserve, E. Cerebral small-vessel disease associated with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and </w:t>
      </w:r>
      <w:r w:rsidRPr="005B5471">
        <w:rPr>
          <w:i/>
          <w:noProof/>
        </w:rPr>
        <w:t>COL4A2</w:t>
      </w:r>
      <w:r w:rsidRPr="005B5471">
        <w:rPr>
          <w:noProof/>
        </w:rPr>
        <w:t xml:space="preserve"> gene duplications. </w:t>
      </w:r>
      <w:r w:rsidRPr="005B5471">
        <w:rPr>
          <w:i/>
          <w:noProof/>
        </w:rPr>
        <w:t xml:space="preserve">Neurology </w:t>
      </w:r>
      <w:r w:rsidRPr="005B5471">
        <w:rPr>
          <w:b/>
          <w:noProof/>
        </w:rPr>
        <w:t>2014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83</w:t>
      </w:r>
      <w:r w:rsidRPr="005B5471">
        <w:rPr>
          <w:noProof/>
        </w:rPr>
        <w:t>, 1029-1031, doi:10.1212/wnl.0000000000000769.</w:t>
      </w:r>
    </w:p>
    <w:p w14:paraId="0E90B650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3.</w:t>
      </w:r>
      <w:r w:rsidRPr="005B5471">
        <w:rPr>
          <w:noProof/>
        </w:rPr>
        <w:tab/>
        <w:t xml:space="preserve">Saskin, A.; Sillon, G.; Palfreeman, N.; Buhas, D. </w:t>
      </w:r>
      <w:r w:rsidRPr="005B5471">
        <w:rPr>
          <w:i/>
          <w:noProof/>
        </w:rPr>
        <w:t>COL4A1/2</w:t>
      </w:r>
      <w:r w:rsidRPr="005B5471">
        <w:rPr>
          <w:noProof/>
        </w:rPr>
        <w:t xml:space="preserve"> CNVs and cerebral small vessel disease Narrowing in on the critical chromosomal region. </w:t>
      </w:r>
      <w:r w:rsidRPr="005B5471">
        <w:rPr>
          <w:i/>
          <w:noProof/>
        </w:rPr>
        <w:t xml:space="preserve">Neurology </w:t>
      </w:r>
      <w:r w:rsidRPr="005B5471">
        <w:rPr>
          <w:b/>
          <w:noProof/>
        </w:rPr>
        <w:t>2018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90</w:t>
      </w:r>
      <w:r w:rsidRPr="005B5471">
        <w:rPr>
          <w:noProof/>
        </w:rPr>
        <w:t>, 1026-1028, doi:10.1212/wnl.0000000000005601.</w:t>
      </w:r>
    </w:p>
    <w:p w14:paraId="066FABCD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4.</w:t>
      </w:r>
      <w:r w:rsidRPr="005B5471">
        <w:rPr>
          <w:noProof/>
        </w:rPr>
        <w:tab/>
        <w:t xml:space="preserve">Breedveld, G.; de Coo, I.F.; Lequin, M.H.; Arts, W.F.M.; Heutink, P.; Gould, D.B.; John, S.W.M.; Oostra, B.; Mancini, G.M.S. Novel mutations in three families confirm a major role of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in hereditary porencephaly. </w:t>
      </w:r>
      <w:r w:rsidRPr="005B5471">
        <w:rPr>
          <w:i/>
          <w:noProof/>
        </w:rPr>
        <w:t xml:space="preserve">Journal of Medical Genetics </w:t>
      </w:r>
      <w:r w:rsidRPr="005B5471">
        <w:rPr>
          <w:b/>
          <w:noProof/>
        </w:rPr>
        <w:t>2006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43</w:t>
      </w:r>
      <w:r w:rsidRPr="005B5471">
        <w:rPr>
          <w:noProof/>
        </w:rPr>
        <w:t>, 490-495, doi:10.1136/jmg.2005.035584.</w:t>
      </w:r>
    </w:p>
    <w:p w14:paraId="18F5BC6D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5.</w:t>
      </w:r>
      <w:r w:rsidRPr="005B5471">
        <w:rPr>
          <w:noProof/>
        </w:rPr>
        <w:tab/>
        <w:t xml:space="preserve">Caetano, A.; Barbosa, R.; Costa, J.; Viana-Baptista, M. Incomplete HANAC (Hereditary angiopathy, nephropathy, aneurysms, and muscle cramps) syndrome and the first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gene mutation in Portugal (Portuguese). </w:t>
      </w:r>
      <w:r w:rsidRPr="005B5471">
        <w:rPr>
          <w:i/>
          <w:noProof/>
        </w:rPr>
        <w:t xml:space="preserve">Sinapse </w:t>
      </w:r>
      <w:r w:rsidRPr="005B5471">
        <w:rPr>
          <w:b/>
          <w:noProof/>
        </w:rPr>
        <w:t>2015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15</w:t>
      </w:r>
      <w:r w:rsidRPr="005B5471">
        <w:rPr>
          <w:noProof/>
        </w:rPr>
        <w:t>, 23-26.</w:t>
      </w:r>
    </w:p>
    <w:p w14:paraId="41E5DD5F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6.</w:t>
      </w:r>
      <w:r w:rsidRPr="005B5471">
        <w:rPr>
          <w:noProof/>
        </w:rPr>
        <w:tab/>
        <w:t xml:space="preserve">Traenka, C.; Kloss, M.; Strom, T.; Lyrer, P.; Brandt, T.; Bonati, L.H.; Grond-Ginsbach, C.; Engelter, S. Rare genetic variants in patients with cervical artery dissection. </w:t>
      </w:r>
      <w:r w:rsidRPr="005B5471">
        <w:rPr>
          <w:i/>
          <w:noProof/>
        </w:rPr>
        <w:t xml:space="preserve">European Stroke Journal </w:t>
      </w:r>
      <w:r w:rsidRPr="005B5471">
        <w:rPr>
          <w:b/>
          <w:noProof/>
        </w:rPr>
        <w:t>2019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4</w:t>
      </w:r>
      <w:r w:rsidRPr="005B5471">
        <w:rPr>
          <w:noProof/>
        </w:rPr>
        <w:t>, 355-362, doi:10.1177/2396987319861869.</w:t>
      </w:r>
    </w:p>
    <w:p w14:paraId="478E134B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7.</w:t>
      </w:r>
      <w:r w:rsidRPr="005B5471">
        <w:rPr>
          <w:noProof/>
        </w:rPr>
        <w:tab/>
        <w:t xml:space="preserve">Grond-Ginsbach, C.; Brandt, T.; Kloss, M.; Aksay, S.S.; Lyrer, P.; Traenka, C.; Erhart, P.; Martin, J.J.; Altintas, A.; Siva, A.; et al. Next generation sequencing analysis of patients with familial cervical artery dissection. </w:t>
      </w:r>
      <w:r w:rsidRPr="005B5471">
        <w:rPr>
          <w:i/>
          <w:noProof/>
        </w:rPr>
        <w:t xml:space="preserve">Eur Stroke J </w:t>
      </w:r>
      <w:r w:rsidRPr="005B5471">
        <w:rPr>
          <w:b/>
          <w:noProof/>
        </w:rPr>
        <w:t>2017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2</w:t>
      </w:r>
      <w:r w:rsidRPr="005B5471">
        <w:rPr>
          <w:noProof/>
        </w:rPr>
        <w:t>, 137-143, doi:10.1177/2396987317693402.</w:t>
      </w:r>
    </w:p>
    <w:p w14:paraId="07F996EF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8.</w:t>
      </w:r>
      <w:r w:rsidRPr="005B5471">
        <w:rPr>
          <w:noProof/>
        </w:rPr>
        <w:tab/>
        <w:t xml:space="preserve">Kellett, S.; Lemaire, M.; Miller, S.P.; Licht, C.; Yoon, G.; Dlamini, N.; Noone, D. Neonatal stroke and haematuria: Questions and Answers. </w:t>
      </w:r>
      <w:r w:rsidRPr="005B5471">
        <w:rPr>
          <w:i/>
          <w:noProof/>
        </w:rPr>
        <w:t xml:space="preserve">Pediatric Nephrology </w:t>
      </w:r>
      <w:r w:rsidRPr="005B5471">
        <w:rPr>
          <w:b/>
          <w:noProof/>
        </w:rPr>
        <w:t>2018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33</w:t>
      </w:r>
      <w:r w:rsidRPr="005B5471">
        <w:rPr>
          <w:noProof/>
        </w:rPr>
        <w:t>, 805-811, doi:10.1007/s00467-017-3745-x.</w:t>
      </w:r>
    </w:p>
    <w:p w14:paraId="603E9732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9.</w:t>
      </w:r>
      <w:r w:rsidRPr="005B5471">
        <w:rPr>
          <w:noProof/>
        </w:rPr>
        <w:tab/>
        <w:t xml:space="preserve">Faure, C.; Castrale, C.; Benabed, A.; Cognard, P.; Lezé, R.; Castro-Farias, D.; Gérard, M.; Louapre, C.; Paques, M. Structural and functional analysis of retinal </w:t>
      </w:r>
      <w:r w:rsidRPr="005B5471">
        <w:rPr>
          <w:noProof/>
        </w:rPr>
        <w:lastRenderedPageBreak/>
        <w:t xml:space="preserve">vasculature in HANAC syndrome with a novel intronic COL4A1 mutation. </w:t>
      </w:r>
      <w:r w:rsidRPr="005B5471">
        <w:rPr>
          <w:i/>
          <w:noProof/>
        </w:rPr>
        <w:t xml:space="preserve">Microvasc Res </w:t>
      </w:r>
      <w:r w:rsidRPr="005B5471">
        <w:rPr>
          <w:b/>
          <w:noProof/>
        </w:rPr>
        <w:t>2023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145</w:t>
      </w:r>
      <w:r w:rsidRPr="005B5471">
        <w:rPr>
          <w:noProof/>
        </w:rPr>
        <w:t>, 104450, doi:10.1016/j.mvr.2022.104450.</w:t>
      </w:r>
    </w:p>
    <w:p w14:paraId="27022CCC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10.</w:t>
      </w:r>
      <w:r w:rsidRPr="005B5471">
        <w:rPr>
          <w:noProof/>
        </w:rPr>
        <w:tab/>
        <w:t xml:space="preserve">Giorgio, E.; Vaula, G.; Bosco, G.; Giacone, S.; Mancini, C.; Calcia, A.; Cavalieri, S.; Di Gregorio, E.; De Longrais, R.R.; Leombruni, S.; et al. Two families with novel missense mutations in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: When diagnosis can be missed. </w:t>
      </w:r>
      <w:r w:rsidRPr="005B5471">
        <w:rPr>
          <w:i/>
          <w:noProof/>
        </w:rPr>
        <w:t xml:space="preserve">Journal of the Neurological Sciences </w:t>
      </w:r>
      <w:r w:rsidRPr="005B5471">
        <w:rPr>
          <w:b/>
          <w:noProof/>
        </w:rPr>
        <w:t>2015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352</w:t>
      </w:r>
      <w:r w:rsidRPr="005B5471">
        <w:rPr>
          <w:noProof/>
        </w:rPr>
        <w:t>, 99-104, doi:10.1016/j.jns.2015.03.042.</w:t>
      </w:r>
    </w:p>
    <w:p w14:paraId="78634578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11.</w:t>
      </w:r>
      <w:r w:rsidRPr="005B5471">
        <w:rPr>
          <w:noProof/>
        </w:rPr>
        <w:tab/>
        <w:t xml:space="preserve">Alamowitch, S.; Plaisier, E.; Favrole, P.; Prost, C.; Chen, Z.; Van Agtmael, T.; Marro, B.; Ronco, P. Cerebrovascular disease related to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s in HANAC syndrome. </w:t>
      </w:r>
      <w:r w:rsidRPr="005B5471">
        <w:rPr>
          <w:i/>
          <w:noProof/>
        </w:rPr>
        <w:t xml:space="preserve">Neurology </w:t>
      </w:r>
      <w:r w:rsidRPr="005B5471">
        <w:rPr>
          <w:b/>
          <w:noProof/>
        </w:rPr>
        <w:t>2009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73</w:t>
      </w:r>
      <w:r w:rsidRPr="005B5471">
        <w:rPr>
          <w:noProof/>
        </w:rPr>
        <w:t>, 1873-1882, doi:10.1212/WNL.0b013e3181c3fd12.</w:t>
      </w:r>
    </w:p>
    <w:p w14:paraId="18F660F1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12.</w:t>
      </w:r>
      <w:r w:rsidRPr="005B5471">
        <w:rPr>
          <w:noProof/>
        </w:rPr>
        <w:tab/>
        <w:t xml:space="preserve">Plaisier, E.; Gribouval, O.; Alamowitch, S.; Mougenot, B.; Prost, C.; Verpont, M.C.; Marro, B.; Desmettre, T.; Cohen, S.Y.; Roullet, E.; et al.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s and hereditary angiopathy, nephropathy, aneurysms, and muscle cramps. </w:t>
      </w:r>
      <w:r w:rsidRPr="005B5471">
        <w:rPr>
          <w:i/>
          <w:noProof/>
        </w:rPr>
        <w:t xml:space="preserve">New England Journal of Medicine </w:t>
      </w:r>
      <w:r w:rsidRPr="005B5471">
        <w:rPr>
          <w:b/>
          <w:noProof/>
        </w:rPr>
        <w:t>2007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357</w:t>
      </w:r>
      <w:r w:rsidRPr="005B5471">
        <w:rPr>
          <w:noProof/>
        </w:rPr>
        <w:t>, 2687-2695, doi:10.1056/NEJMoa071906.</w:t>
      </w:r>
    </w:p>
    <w:p w14:paraId="28DB96DE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13.</w:t>
      </w:r>
      <w:r w:rsidRPr="005B5471">
        <w:rPr>
          <w:noProof/>
        </w:rPr>
        <w:tab/>
        <w:t xml:space="preserve">Jordan, M.A.; Pierpont, M.E.; Johnston, R.H.; Lee, M.S.; McClelland, C.M. Hereditary Angiopathy With Nephropathy, Aneurysm, and Muscle Cramps (HANAC) Syndrome Presenting to Neuro-Ophthalmology With Metamorphopsia. </w:t>
      </w:r>
      <w:r w:rsidRPr="005B5471">
        <w:rPr>
          <w:i/>
          <w:noProof/>
        </w:rPr>
        <w:t xml:space="preserve">J Neuroophthalmol </w:t>
      </w:r>
      <w:r w:rsidRPr="005B5471">
        <w:rPr>
          <w:b/>
          <w:noProof/>
        </w:rPr>
        <w:t>2019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39</w:t>
      </w:r>
      <w:r w:rsidRPr="005B5471">
        <w:rPr>
          <w:noProof/>
        </w:rPr>
        <w:t>, 506-510, doi:10.1097/wno.0000000000000812.</w:t>
      </w:r>
    </w:p>
    <w:p w14:paraId="3BE3A165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14.</w:t>
      </w:r>
      <w:r w:rsidRPr="005B5471">
        <w:rPr>
          <w:noProof/>
        </w:rPr>
        <w:tab/>
        <w:t xml:space="preserve">Zenteno, J.C.; Crespi, J.; Buentello-Volante, B.; Buil, J.A.; Bassaganyas, F.; Vela-Segarra, J.I.; Diaz-Cascajosa, J.; Marieges, M.T. Next generation sequencing uncovers a missense mutation in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as the cause of familial retinal arteriolar tortuosity. </w:t>
      </w:r>
      <w:r w:rsidRPr="005B5471">
        <w:rPr>
          <w:i/>
          <w:noProof/>
        </w:rPr>
        <w:t xml:space="preserve">Graefes Archive for Clinical and Experimental Ophthalmology </w:t>
      </w:r>
      <w:r w:rsidRPr="005B5471">
        <w:rPr>
          <w:b/>
          <w:noProof/>
        </w:rPr>
        <w:t>2014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252</w:t>
      </w:r>
      <w:r w:rsidRPr="005B5471">
        <w:rPr>
          <w:noProof/>
        </w:rPr>
        <w:t>, 1789-1794, doi:10.1007/s00417-014-2800-6.</w:t>
      </w:r>
    </w:p>
    <w:p w14:paraId="6896505F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15.</w:t>
      </w:r>
      <w:r w:rsidRPr="005B5471">
        <w:rPr>
          <w:noProof/>
        </w:rPr>
        <w:tab/>
        <w:t xml:space="preserve">Magnin, E.; Ayrignac, X.; Berger, E.; Mine, M.; Tournier-Lasserve, E.; Labauge, P. Late Diagnosis of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 and Problematic Vascular Risk Factor Management. </w:t>
      </w:r>
      <w:r w:rsidRPr="005B5471">
        <w:rPr>
          <w:i/>
          <w:noProof/>
        </w:rPr>
        <w:t xml:space="preserve">European Neurology </w:t>
      </w:r>
      <w:r w:rsidRPr="005B5471">
        <w:rPr>
          <w:b/>
          <w:noProof/>
        </w:rPr>
        <w:t>2014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72</w:t>
      </w:r>
      <w:r w:rsidRPr="005B5471">
        <w:rPr>
          <w:noProof/>
        </w:rPr>
        <w:t>, 150-152, doi:10.1159/000360532.</w:t>
      </w:r>
    </w:p>
    <w:p w14:paraId="039E7519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16.</w:t>
      </w:r>
      <w:r w:rsidRPr="005B5471">
        <w:rPr>
          <w:noProof/>
        </w:rPr>
        <w:tab/>
        <w:t xml:space="preserve">Plaisier, E.; Chen, Z.Y.; Gekeler, F.; Benhassine, S.; Dahan, K.; Marro, B.; Alamowitch, S.; Paques, M.; Ronco, P. Novel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s Associated With HANAC Syndrome: A Role for the Triple Helical CB3 IV Domain. </w:t>
      </w:r>
      <w:r w:rsidRPr="005B5471">
        <w:rPr>
          <w:i/>
          <w:noProof/>
        </w:rPr>
        <w:lastRenderedPageBreak/>
        <w:t xml:space="preserve">American Journal of Medical Genetics Part A </w:t>
      </w:r>
      <w:r w:rsidRPr="005B5471">
        <w:rPr>
          <w:b/>
          <w:noProof/>
        </w:rPr>
        <w:t>2010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152A</w:t>
      </w:r>
      <w:r w:rsidRPr="005B5471">
        <w:rPr>
          <w:noProof/>
        </w:rPr>
        <w:t>, 2550-2555, doi:10.1002/ajmg.a.33659.</w:t>
      </w:r>
    </w:p>
    <w:p w14:paraId="2F666DFB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17.</w:t>
      </w:r>
      <w:r w:rsidRPr="005B5471">
        <w:rPr>
          <w:noProof/>
        </w:rPr>
        <w:tab/>
        <w:t xml:space="preserve">Coutts, S.B.; Matysiak-Scholze, U.; Kohlhase, J.; Innes, A.M. Intracerebral hemorrhage in a young man. </w:t>
      </w:r>
      <w:r w:rsidRPr="005B5471">
        <w:rPr>
          <w:i/>
          <w:noProof/>
        </w:rPr>
        <w:t xml:space="preserve">Canadian Medical Association Journal </w:t>
      </w:r>
      <w:r w:rsidRPr="005B5471">
        <w:rPr>
          <w:b/>
          <w:noProof/>
        </w:rPr>
        <w:t>2011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183</w:t>
      </w:r>
      <w:r w:rsidRPr="005B5471">
        <w:rPr>
          <w:noProof/>
        </w:rPr>
        <w:t>, E61-E64, doi:10.1503/cmaj.091496.</w:t>
      </w:r>
    </w:p>
    <w:p w14:paraId="01D9B985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18.</w:t>
      </w:r>
      <w:r w:rsidRPr="005B5471">
        <w:rPr>
          <w:noProof/>
        </w:rPr>
        <w:tab/>
        <w:t xml:space="preserve">Gulati, A.; Bae, K.T.; Somlo, S.; Watnick, T. Genomic Analysis to Avoid Misdiagnosis of Adults With Bilateral Renal Cysts. </w:t>
      </w:r>
      <w:r w:rsidRPr="005B5471">
        <w:rPr>
          <w:i/>
          <w:noProof/>
        </w:rPr>
        <w:t xml:space="preserve">Ann Intern Med </w:t>
      </w:r>
      <w:r w:rsidRPr="005B5471">
        <w:rPr>
          <w:b/>
          <w:noProof/>
        </w:rPr>
        <w:t>2018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169</w:t>
      </w:r>
      <w:r w:rsidRPr="005B5471">
        <w:rPr>
          <w:noProof/>
        </w:rPr>
        <w:t>, 130-131, doi:10.7326/l17-0644.</w:t>
      </w:r>
    </w:p>
    <w:p w14:paraId="1F9E6CE9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19.</w:t>
      </w:r>
      <w:r w:rsidRPr="005B5471">
        <w:rPr>
          <w:noProof/>
        </w:rPr>
        <w:tab/>
        <w:t xml:space="preserve">Wang, Y.; Shi, C.; Li, Y.; Yu, W.; Wei, S.; Fan, Y.; Mao, C.; Yang, Z.; Yu, L.; Zhao, Z.; et al. Genetic Study of Cerebral Small Vessel Disease in Chinese Han Population. </w:t>
      </w:r>
      <w:r w:rsidRPr="005B5471">
        <w:rPr>
          <w:i/>
          <w:noProof/>
        </w:rPr>
        <w:t xml:space="preserve">Front Neurol </w:t>
      </w:r>
      <w:r w:rsidRPr="005B5471">
        <w:rPr>
          <w:b/>
          <w:noProof/>
        </w:rPr>
        <w:t>2022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13</w:t>
      </w:r>
      <w:r w:rsidRPr="005B5471">
        <w:rPr>
          <w:noProof/>
        </w:rPr>
        <w:t>, 829438, doi:10.3389/fneur.2022.829438.</w:t>
      </w:r>
    </w:p>
    <w:p w14:paraId="7606DF9A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20.</w:t>
      </w:r>
      <w:r w:rsidRPr="005B5471">
        <w:rPr>
          <w:noProof/>
        </w:rPr>
        <w:tab/>
        <w:t xml:space="preserve">Tee, T.Y.; Tan, Y.Y.; Ngu, L.H.; Husin, M.; Nasir, M.N.M.; Ibrahim, K.A.; Aziz, Z.A. Case report of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 as monogenic cause of cerebral small vessel disease (Abstract). </w:t>
      </w:r>
      <w:r w:rsidRPr="005B5471">
        <w:rPr>
          <w:i/>
          <w:noProof/>
        </w:rPr>
        <w:t xml:space="preserve">International Journal of Stroke </w:t>
      </w:r>
      <w:r w:rsidRPr="005B5471">
        <w:rPr>
          <w:b/>
          <w:noProof/>
        </w:rPr>
        <w:t>2022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17</w:t>
      </w:r>
      <w:r w:rsidRPr="005B5471">
        <w:rPr>
          <w:noProof/>
        </w:rPr>
        <w:t>, 183-183.</w:t>
      </w:r>
    </w:p>
    <w:p w14:paraId="7E7B6D79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21.</w:t>
      </w:r>
      <w:r w:rsidRPr="005B5471">
        <w:rPr>
          <w:noProof/>
        </w:rPr>
        <w:tab/>
        <w:t xml:space="preserve">Wu, C.; Wang, M.; Wang, X.; Li, W.; Li, S.; Chen, B.; Niu, S.; Tai, H.; Pan, H.; Zhang, Z. The genetic and phenotypic spectra of adult genetic leukoencephalopathies in a cohort of 309 patients. </w:t>
      </w:r>
      <w:r w:rsidRPr="005B5471">
        <w:rPr>
          <w:i/>
          <w:noProof/>
        </w:rPr>
        <w:t xml:space="preserve">Brain </w:t>
      </w:r>
      <w:r w:rsidRPr="005B5471">
        <w:rPr>
          <w:b/>
          <w:noProof/>
        </w:rPr>
        <w:t>2022</w:t>
      </w:r>
      <w:r w:rsidRPr="005B5471">
        <w:rPr>
          <w:noProof/>
        </w:rPr>
        <w:t>, doi:10.1093/brain/awac426.</w:t>
      </w:r>
    </w:p>
    <w:p w14:paraId="7C68B096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22.</w:t>
      </w:r>
      <w:r w:rsidRPr="005B5471">
        <w:rPr>
          <w:noProof/>
        </w:rPr>
        <w:tab/>
        <w:t xml:space="preserve">Corlobe, A.; Tournier-Lasserve, E.; Mine, M.; de Champfleur, N.M.; Dalliere, C.C.; Ayrignac, X.; Labauge, P.; Arquizan, C.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 Revealed by an Isolated Brain Hemorrhage. </w:t>
      </w:r>
      <w:r w:rsidRPr="005B5471">
        <w:rPr>
          <w:i/>
          <w:noProof/>
        </w:rPr>
        <w:t xml:space="preserve">Cerebrovascular Diseases </w:t>
      </w:r>
      <w:r w:rsidRPr="005B5471">
        <w:rPr>
          <w:b/>
          <w:noProof/>
        </w:rPr>
        <w:t>2013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35</w:t>
      </w:r>
      <w:r w:rsidRPr="005B5471">
        <w:rPr>
          <w:noProof/>
        </w:rPr>
        <w:t>, 593-594, doi:10.1159/000351520.</w:t>
      </w:r>
    </w:p>
    <w:p w14:paraId="756DC1BF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23.</w:t>
      </w:r>
      <w:r w:rsidRPr="005B5471">
        <w:rPr>
          <w:noProof/>
        </w:rPr>
        <w:tab/>
        <w:t xml:space="preserve">Kinoshita, K.; Ishizaki, Y.; Yamamoto, H.; Sonoda, M.; Yonemoto, K.; Kira, R.; Sanefuji, M.; Ueda, A.; Matsui, H.; Ando, Y.; et al. De novo p.G696S mutation in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causes intracranial calcification and late-onset cerebral hemorrhage: A case report and review of the literature. </w:t>
      </w:r>
      <w:r w:rsidRPr="005B5471">
        <w:rPr>
          <w:i/>
          <w:noProof/>
        </w:rPr>
        <w:t xml:space="preserve">European Journal of Medical Genetics </w:t>
      </w:r>
      <w:r w:rsidRPr="005B5471">
        <w:rPr>
          <w:b/>
          <w:noProof/>
        </w:rPr>
        <w:t>2020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63</w:t>
      </w:r>
      <w:r w:rsidRPr="005B5471">
        <w:rPr>
          <w:noProof/>
        </w:rPr>
        <w:t>, doi:10.1016/j.ejmg.2019.103825.</w:t>
      </w:r>
    </w:p>
    <w:p w14:paraId="3E6B37F3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24.</w:t>
      </w:r>
      <w:r w:rsidRPr="005B5471">
        <w:rPr>
          <w:noProof/>
        </w:rPr>
        <w:tab/>
        <w:t xml:space="preserve">Nandeesh, B.N.; Bindu, P.S.; Narayanappa, G.; Yasha, T.C.; Mahadevan, A.; Kulanthaivelu, K.; Santosh, V. Cerebral small vessel disease with hemorrhagic stroke related to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: A case report. </w:t>
      </w:r>
      <w:r w:rsidRPr="005B5471">
        <w:rPr>
          <w:i/>
          <w:noProof/>
        </w:rPr>
        <w:t xml:space="preserve">Neuropathology </w:t>
      </w:r>
      <w:r w:rsidRPr="005B5471">
        <w:rPr>
          <w:b/>
          <w:noProof/>
        </w:rPr>
        <w:t>2020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40</w:t>
      </w:r>
      <w:r w:rsidRPr="005B5471">
        <w:rPr>
          <w:noProof/>
        </w:rPr>
        <w:t>, 93-98, doi:10.1111/neup.12607.</w:t>
      </w:r>
    </w:p>
    <w:p w14:paraId="48E7EB47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lastRenderedPageBreak/>
        <w:t>25.</w:t>
      </w:r>
      <w:r w:rsidRPr="005B5471">
        <w:rPr>
          <w:noProof/>
        </w:rPr>
        <w:tab/>
        <w:t xml:space="preserve">Sibon, I.; Coupry, I.; Menegon, P.; Boucher, J.P.; Gorry, P.; Burgelin, I.; Calvas, P.; Orignac, I.; Dousset, V.; Lacombe, D.; et al.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 in Axenfeld-Rieger anomaly with leukoencephalopathy and stroke. </w:t>
      </w:r>
      <w:r w:rsidRPr="005B5471">
        <w:rPr>
          <w:i/>
          <w:noProof/>
        </w:rPr>
        <w:t xml:space="preserve">Annals of Neurology </w:t>
      </w:r>
      <w:r w:rsidRPr="005B5471">
        <w:rPr>
          <w:b/>
          <w:noProof/>
        </w:rPr>
        <w:t>2007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62</w:t>
      </w:r>
      <w:r w:rsidRPr="005B5471">
        <w:rPr>
          <w:noProof/>
        </w:rPr>
        <w:t>, 177-184, doi:10.1002/ana.21191.</w:t>
      </w:r>
    </w:p>
    <w:p w14:paraId="5E919A75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26.</w:t>
      </w:r>
      <w:r w:rsidRPr="005B5471">
        <w:rPr>
          <w:noProof/>
        </w:rPr>
        <w:tab/>
        <w:t xml:space="preserve">Shah, S.; Kumar, Y.; McLean, B.; Churchill, A.; Stoodley, N.; Rankin, J.; Rizzu, P.; van der Knaap, M.; Jardine, P. A dominantly inherited mutation in </w:t>
      </w:r>
      <w:r w:rsidRPr="005B5471">
        <w:rPr>
          <w:i/>
          <w:noProof/>
        </w:rPr>
        <w:t>collagen IV A1 (COL4A1)</w:t>
      </w:r>
      <w:r w:rsidRPr="005B5471">
        <w:rPr>
          <w:noProof/>
        </w:rPr>
        <w:t xml:space="preserve"> causing childhood onset stroke without porencephaly. </w:t>
      </w:r>
      <w:r w:rsidRPr="005B5471">
        <w:rPr>
          <w:i/>
          <w:noProof/>
        </w:rPr>
        <w:t xml:space="preserve">European Journal of Paediatric Neurology </w:t>
      </w:r>
      <w:r w:rsidRPr="005B5471">
        <w:rPr>
          <w:b/>
          <w:noProof/>
        </w:rPr>
        <w:t>2010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14</w:t>
      </w:r>
      <w:r w:rsidRPr="005B5471">
        <w:rPr>
          <w:noProof/>
        </w:rPr>
        <w:t>, 182-187, doi:10.1016/j.ejpn.2009.04.010.</w:t>
      </w:r>
    </w:p>
    <w:p w14:paraId="6C4D802F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27.</w:t>
      </w:r>
      <w:r w:rsidRPr="005B5471">
        <w:rPr>
          <w:noProof/>
        </w:rPr>
        <w:tab/>
        <w:t xml:space="preserve">Rouaud, T.; Labauge, P.; Tournier Lasserve, E.; Mine, M.; Coustans, M.; Deburghgraeve, V.; Edan, G. Acute urinary retention due to a novel collagen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. </w:t>
      </w:r>
      <w:r w:rsidRPr="005B5471">
        <w:rPr>
          <w:i/>
          <w:noProof/>
        </w:rPr>
        <w:t xml:space="preserve">Neurology </w:t>
      </w:r>
      <w:r w:rsidRPr="005B5471">
        <w:rPr>
          <w:b/>
          <w:noProof/>
        </w:rPr>
        <w:t>2010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75</w:t>
      </w:r>
      <w:r w:rsidRPr="005B5471">
        <w:rPr>
          <w:noProof/>
        </w:rPr>
        <w:t>, 747-749, doi:10.1212/WNL.0b013e3181eee440.</w:t>
      </w:r>
    </w:p>
    <w:p w14:paraId="1A70C089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28.</w:t>
      </w:r>
      <w:r w:rsidRPr="005B5471">
        <w:rPr>
          <w:noProof/>
        </w:rPr>
        <w:tab/>
        <w:t xml:space="preserve">Deml, B.; Reis, L.M.; Maheshwari, M.; Griffis, C.; Bick, D.; Semina, E.V. Whole exome analysis identifies dominant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s in patients with complex ocular phenotypes involving microphthalmia. </w:t>
      </w:r>
      <w:r w:rsidRPr="005B5471">
        <w:rPr>
          <w:i/>
          <w:noProof/>
        </w:rPr>
        <w:t xml:space="preserve">Clinical Genetics </w:t>
      </w:r>
      <w:r w:rsidRPr="005B5471">
        <w:rPr>
          <w:b/>
          <w:noProof/>
        </w:rPr>
        <w:t>2014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86</w:t>
      </w:r>
      <w:r w:rsidRPr="005B5471">
        <w:rPr>
          <w:noProof/>
        </w:rPr>
        <w:t>, 475-481, doi:10.1111/cge.12379.</w:t>
      </w:r>
    </w:p>
    <w:p w14:paraId="56C27D11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29.</w:t>
      </w:r>
      <w:r w:rsidRPr="005B5471">
        <w:rPr>
          <w:noProof/>
        </w:rPr>
        <w:tab/>
        <w:t xml:space="preserve">Shah, S.M.; Patel, D.D.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 in an Indian child presenting as 'Cerebral Palsy' mimic. </w:t>
      </w:r>
      <w:r w:rsidRPr="005B5471">
        <w:rPr>
          <w:i/>
          <w:noProof/>
        </w:rPr>
        <w:t xml:space="preserve">Indian Journal of Radiology and Imaging </w:t>
      </w:r>
      <w:r w:rsidRPr="005B5471">
        <w:rPr>
          <w:b/>
          <w:noProof/>
        </w:rPr>
        <w:t>2020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30</w:t>
      </w:r>
      <w:r w:rsidRPr="005B5471">
        <w:rPr>
          <w:noProof/>
        </w:rPr>
        <w:t>, 500-503, doi:10.4103/ijri.IJRI_274_20.</w:t>
      </w:r>
    </w:p>
    <w:p w14:paraId="5C98D912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30.</w:t>
      </w:r>
      <w:r w:rsidRPr="005B5471">
        <w:rPr>
          <w:noProof/>
        </w:rPr>
        <w:tab/>
        <w:t xml:space="preserve">Vahedi, K.; Kubis, N.; Boukobza, M.; Arnoult, M.; Massin, P.; Tournier-Lasserve, E.; Bousser, M.G.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 in a patient with sporadic, recurrent intracerebral hemorrhage. </w:t>
      </w:r>
      <w:r w:rsidRPr="005B5471">
        <w:rPr>
          <w:i/>
          <w:noProof/>
        </w:rPr>
        <w:t xml:space="preserve">Stroke </w:t>
      </w:r>
      <w:r w:rsidRPr="005B5471">
        <w:rPr>
          <w:b/>
          <w:noProof/>
        </w:rPr>
        <w:t>2007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38</w:t>
      </w:r>
      <w:r w:rsidRPr="005B5471">
        <w:rPr>
          <w:noProof/>
        </w:rPr>
        <w:t>, 1461-1464, doi:10.1161/STROKEAHA.106.475194.</w:t>
      </w:r>
    </w:p>
    <w:p w14:paraId="61F1C7D0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31.</w:t>
      </w:r>
      <w:r w:rsidRPr="005B5471">
        <w:rPr>
          <w:noProof/>
        </w:rPr>
        <w:tab/>
        <w:t xml:space="preserve">Hatano, T.; Daida, K.; Hoshino, Y.; Li, Y.Z.; Saitsu, H.; Matsumoto, N.; Hattori, N. Dystonia due to bilateral caudate hemorrhage associated with a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. </w:t>
      </w:r>
      <w:r w:rsidRPr="005B5471">
        <w:rPr>
          <w:i/>
          <w:noProof/>
        </w:rPr>
        <w:t xml:space="preserve">Parkinsonism &amp; related disorders </w:t>
      </w:r>
      <w:r w:rsidRPr="005B5471">
        <w:rPr>
          <w:b/>
          <w:noProof/>
        </w:rPr>
        <w:t>2017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40</w:t>
      </w:r>
      <w:r w:rsidRPr="005B5471">
        <w:rPr>
          <w:noProof/>
        </w:rPr>
        <w:t>, 80-82, doi:10.1016/j.parkreldis.2017.04.009.</w:t>
      </w:r>
    </w:p>
    <w:p w14:paraId="6643DF0E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32.</w:t>
      </w:r>
      <w:r w:rsidRPr="005B5471">
        <w:rPr>
          <w:noProof/>
        </w:rPr>
        <w:tab/>
        <w:t xml:space="preserve">Sasaki, S.; Nozaki, A.; Saitsu, H.; Miyatake, S.; Matsumoto, N.; Kumada, T.; Shibata, M.; Fujii, T. A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-related disorder patient with various findings in the brain imaging (Japanese). </w:t>
      </w:r>
      <w:r w:rsidRPr="005B5471">
        <w:rPr>
          <w:i/>
          <w:noProof/>
        </w:rPr>
        <w:t xml:space="preserve">No to Hattatsu </w:t>
      </w:r>
      <w:r w:rsidRPr="005B5471">
        <w:rPr>
          <w:b/>
          <w:noProof/>
        </w:rPr>
        <w:t>2017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49</w:t>
      </w:r>
      <w:r w:rsidRPr="005B5471">
        <w:rPr>
          <w:noProof/>
        </w:rPr>
        <w:t>, 405-407.</w:t>
      </w:r>
    </w:p>
    <w:p w14:paraId="3A63E766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lastRenderedPageBreak/>
        <w:t>33.</w:t>
      </w:r>
      <w:r w:rsidRPr="005B5471">
        <w:rPr>
          <w:noProof/>
        </w:rPr>
        <w:tab/>
        <w:t xml:space="preserve">Plancher, J.M.; Hufnagel, R.B.; Vagal, A.; Peariso, K.; Saal, H.M.; Broderick, J.P. Case of Small Vessel Disease Associated with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s following Trauma. </w:t>
      </w:r>
      <w:r w:rsidRPr="005B5471">
        <w:rPr>
          <w:i/>
          <w:noProof/>
        </w:rPr>
        <w:t xml:space="preserve">Case Rep Neurol </w:t>
      </w:r>
      <w:r w:rsidRPr="005B5471">
        <w:rPr>
          <w:b/>
          <w:noProof/>
        </w:rPr>
        <w:t>2015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7</w:t>
      </w:r>
      <w:r w:rsidRPr="005B5471">
        <w:rPr>
          <w:noProof/>
        </w:rPr>
        <w:t>, 142-147, doi:10.1159/000431309.</w:t>
      </w:r>
    </w:p>
    <w:p w14:paraId="2B4E7FB5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34.</w:t>
      </w:r>
      <w:r w:rsidRPr="005B5471">
        <w:rPr>
          <w:noProof/>
        </w:rPr>
        <w:tab/>
        <w:t xml:space="preserve">Takenouchi, T.; Ohyagi, M.; Torii, C.; Kosaki, R.; Takahashi, T.; Kosaki, K. Porencephaly in a Fetus and HANAC in Her Father: Variable Expression of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. </w:t>
      </w:r>
      <w:r w:rsidRPr="005B5471">
        <w:rPr>
          <w:i/>
          <w:noProof/>
        </w:rPr>
        <w:t xml:space="preserve">American Journal of Medical Genetics Part A </w:t>
      </w:r>
      <w:r w:rsidRPr="005B5471">
        <w:rPr>
          <w:b/>
          <w:noProof/>
        </w:rPr>
        <w:t>2015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167</w:t>
      </w:r>
      <w:r w:rsidRPr="005B5471">
        <w:rPr>
          <w:noProof/>
        </w:rPr>
        <w:t>, 156-158, doi:10.1002/ajmg.a.36823.</w:t>
      </w:r>
    </w:p>
    <w:p w14:paraId="5CBFF863" w14:textId="34A15B1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35.</w:t>
      </w:r>
      <w:r w:rsidRPr="005B5471">
        <w:rPr>
          <w:noProof/>
        </w:rPr>
        <w:tab/>
        <w:t xml:space="preserve">Muto, K.; Miyamoto, R.; Terasawa, Y.; Shimatani, Y.; Hara, K.; Kakimoto, T.; Fukumoto, T.; Osaki, Y.; Fujita, K.; Harada, M.; et al. A novel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variant associated with recurrent epistaxis and glioblastoma. </w:t>
      </w:r>
      <w:r w:rsidRPr="005B5471">
        <w:rPr>
          <w:i/>
          <w:noProof/>
        </w:rPr>
        <w:t xml:space="preserve">Human Genome Variation </w:t>
      </w:r>
      <w:r w:rsidRPr="005B5471">
        <w:rPr>
          <w:b/>
          <w:noProof/>
        </w:rPr>
        <w:t>2021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8</w:t>
      </w:r>
      <w:r w:rsidRPr="005B5471">
        <w:rPr>
          <w:noProof/>
        </w:rPr>
        <w:t>, doi:</w:t>
      </w:r>
      <w:hyperlink r:id="rId9" w:history="1">
        <w:r w:rsidRPr="005B5471">
          <w:rPr>
            <w:rStyle w:val="ad"/>
            <w:noProof/>
          </w:rPr>
          <w:t>https://doi.org/10.1038/s41439-021-00150-0</w:t>
        </w:r>
      </w:hyperlink>
      <w:r w:rsidRPr="005B5471">
        <w:rPr>
          <w:noProof/>
        </w:rPr>
        <w:t>.</w:t>
      </w:r>
    </w:p>
    <w:p w14:paraId="3855BEF2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36.</w:t>
      </w:r>
      <w:r w:rsidRPr="005B5471">
        <w:rPr>
          <w:noProof/>
        </w:rPr>
        <w:tab/>
        <w:t xml:space="preserve">Niwa, T.; Aida, N.; Osaka, H.; Wada, T.; Saitsu, H.; Imai, Y. Intracranial Hemorrhage and Tortuosity of Veins Detected on Susceptibility-weighted Imaging of a Child with a Type IV Collagen alpha 1 Mutation and Schizencephaly. </w:t>
      </w:r>
      <w:r w:rsidRPr="005B5471">
        <w:rPr>
          <w:i/>
          <w:noProof/>
        </w:rPr>
        <w:t xml:space="preserve">Magnetic Resonance in Medical Sciences </w:t>
      </w:r>
      <w:r w:rsidRPr="005B5471">
        <w:rPr>
          <w:b/>
          <w:noProof/>
        </w:rPr>
        <w:t>2015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14</w:t>
      </w:r>
      <w:r w:rsidRPr="005B5471">
        <w:rPr>
          <w:noProof/>
        </w:rPr>
        <w:t>, 223-226, doi:10.2463/mrms.2014-0060.</w:t>
      </w:r>
    </w:p>
    <w:p w14:paraId="37BA2802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37.</w:t>
      </w:r>
      <w:r w:rsidRPr="005B5471">
        <w:rPr>
          <w:noProof/>
        </w:rPr>
        <w:tab/>
        <w:t xml:space="preserve">Leung, M.; Lewis, E.; Humphreys, P.; Miller, E.; Geraghty, M.; Lines, M.; Sell, E.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mutation in a pediatric patient presenting with post-ictal hemiparesis. </w:t>
      </w:r>
      <w:r w:rsidRPr="005B5471">
        <w:rPr>
          <w:i/>
          <w:noProof/>
        </w:rPr>
        <w:t xml:space="preserve">Can J Neurol Sci </w:t>
      </w:r>
      <w:r w:rsidRPr="005B5471">
        <w:rPr>
          <w:b/>
          <w:noProof/>
        </w:rPr>
        <w:t>2012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39</w:t>
      </w:r>
      <w:r w:rsidRPr="005B5471">
        <w:rPr>
          <w:noProof/>
        </w:rPr>
        <w:t>, 654-657, doi:10.1017/s0317167100015420.</w:t>
      </w:r>
    </w:p>
    <w:p w14:paraId="2FE6CD35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38.</w:t>
      </w:r>
      <w:r w:rsidRPr="005B5471">
        <w:rPr>
          <w:noProof/>
        </w:rPr>
        <w:tab/>
        <w:t xml:space="preserve">Shan, L.D.; Peng, J.; Xiao, H.; Wu, L.W.; Duan, H.L.; Pang, N.; Miriam, K.; Yin, F. Clinical features and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genotype of a toddler with hereditary angiopathy with nephropathy, aneurysms and muscle cramps syndrome (Chinese). </w:t>
      </w:r>
      <w:r w:rsidRPr="005B5471">
        <w:rPr>
          <w:i/>
          <w:noProof/>
        </w:rPr>
        <w:t xml:space="preserve">Zhongguo Dang Dai Er Ke Za Zhi </w:t>
      </w:r>
      <w:r w:rsidRPr="005B5471">
        <w:rPr>
          <w:b/>
          <w:noProof/>
        </w:rPr>
        <w:t>2019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21</w:t>
      </w:r>
      <w:r w:rsidRPr="005B5471">
        <w:rPr>
          <w:noProof/>
        </w:rPr>
        <w:t>, 754-760, doi:10.7499/j.issn.1008-8830.2019.08.004.</w:t>
      </w:r>
    </w:p>
    <w:p w14:paraId="7CD17891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39.</w:t>
      </w:r>
      <w:r w:rsidRPr="005B5471">
        <w:rPr>
          <w:noProof/>
        </w:rPr>
        <w:tab/>
        <w:t xml:space="preserve">Morsi, A.; Maldonado, A.; Lal, D.; Moosa, A.N.V.; Pestana-Knight, E.; Bingaman, W. Vasospasm Following Hemispherectomy: A Case Report of a Novel Complication. </w:t>
      </w:r>
      <w:r w:rsidRPr="005B5471">
        <w:rPr>
          <w:i/>
          <w:noProof/>
        </w:rPr>
        <w:t xml:space="preserve">World neurosurgery </w:t>
      </w:r>
      <w:r w:rsidRPr="005B5471">
        <w:rPr>
          <w:b/>
          <w:noProof/>
        </w:rPr>
        <w:t>2020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137</w:t>
      </w:r>
      <w:r w:rsidRPr="005B5471">
        <w:rPr>
          <w:noProof/>
        </w:rPr>
        <w:t>, 357-361, doi:10.1016/j.wneu.2020.02.020.</w:t>
      </w:r>
    </w:p>
    <w:p w14:paraId="22B235CC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40.</w:t>
      </w:r>
      <w:r w:rsidRPr="005B5471">
        <w:rPr>
          <w:noProof/>
        </w:rPr>
        <w:tab/>
        <w:t xml:space="preserve">Gale, D.P.; Oygar, D.D.; Lin, F.J.; Oygar, P.D.; Khan, N.; Connor, T.M.F.; Lapsley, M.; Maxwell, P.H.; Neild, G.H. A novel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frameshift mutation in familial kidney disease: the importance of the C-terminal NC1 domain of type </w:t>
      </w:r>
      <w:r w:rsidRPr="005B5471">
        <w:rPr>
          <w:noProof/>
        </w:rPr>
        <w:lastRenderedPageBreak/>
        <w:t xml:space="preserve">IV collagen. </w:t>
      </w:r>
      <w:r w:rsidRPr="005B5471">
        <w:rPr>
          <w:i/>
          <w:noProof/>
        </w:rPr>
        <w:t xml:space="preserve">Nephrology Dialysis Transplantation </w:t>
      </w:r>
      <w:r w:rsidRPr="005B5471">
        <w:rPr>
          <w:b/>
          <w:noProof/>
        </w:rPr>
        <w:t>2016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31</w:t>
      </w:r>
      <w:r w:rsidRPr="005B5471">
        <w:rPr>
          <w:noProof/>
        </w:rPr>
        <w:t>, 1908-1914, doi:10.1093/ndt/gfw051.</w:t>
      </w:r>
    </w:p>
    <w:p w14:paraId="5A5DC23B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41.</w:t>
      </w:r>
      <w:r w:rsidRPr="005B5471">
        <w:rPr>
          <w:noProof/>
        </w:rPr>
        <w:tab/>
        <w:t xml:space="preserve">Zhao, Y.Y.; Duan, R.N.; Ji, L.; Liu, Q.J.; Yan, C.Z. Cervical Spinal Involvement in a Chinese Pedigree With Pontine Autosomal Dominant Microangiopathy and Leukoencephalopathy Caused by a 3' Untranslated Region Mutation of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Gene. </w:t>
      </w:r>
      <w:r w:rsidRPr="005B5471">
        <w:rPr>
          <w:i/>
          <w:noProof/>
        </w:rPr>
        <w:t xml:space="preserve">Stroke </w:t>
      </w:r>
      <w:r w:rsidRPr="005B5471">
        <w:rPr>
          <w:b/>
          <w:noProof/>
        </w:rPr>
        <w:t>2019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50</w:t>
      </w:r>
      <w:r w:rsidRPr="005B5471">
        <w:rPr>
          <w:noProof/>
        </w:rPr>
        <w:t>, 2307-2313, doi:10.1161/STROKEAHA.119.024875.</w:t>
      </w:r>
    </w:p>
    <w:p w14:paraId="5ED449B1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42.</w:t>
      </w:r>
      <w:r w:rsidRPr="005B5471">
        <w:rPr>
          <w:noProof/>
        </w:rPr>
        <w:tab/>
        <w:t xml:space="preserve">Grobe-Einsler, M.; Urbach, H.; Paus, S. Recurrent Pontine Strokes in a Young Male. </w:t>
      </w:r>
      <w:r w:rsidRPr="005B5471">
        <w:rPr>
          <w:i/>
          <w:noProof/>
        </w:rPr>
        <w:t xml:space="preserve">J Stroke Cerebrovasc Dis </w:t>
      </w:r>
      <w:r w:rsidRPr="005B5471">
        <w:rPr>
          <w:b/>
          <w:noProof/>
        </w:rPr>
        <w:t>2020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29</w:t>
      </w:r>
      <w:r w:rsidRPr="005B5471">
        <w:rPr>
          <w:noProof/>
        </w:rPr>
        <w:t>, 105386, doi:10.1016/j.jstrokecerebrovasdis.2020.105386.</w:t>
      </w:r>
    </w:p>
    <w:p w14:paraId="2BFDFD51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43.</w:t>
      </w:r>
      <w:r w:rsidRPr="005B5471">
        <w:rPr>
          <w:noProof/>
        </w:rPr>
        <w:tab/>
        <w:t xml:space="preserve">Li, Q.; Wang, C.; Li, W.; Zhang, Z.; Wang, S.; Wupuer, A.; Hu, X.; Wumaier, K.; Zhu, Y.; Li, H.; et al. A Novel Mutation in </w:t>
      </w:r>
      <w:r w:rsidRPr="005B5471">
        <w:rPr>
          <w:i/>
          <w:noProof/>
        </w:rPr>
        <w:t>COL4A1</w:t>
      </w:r>
      <w:r w:rsidRPr="005B5471">
        <w:rPr>
          <w:noProof/>
        </w:rPr>
        <w:t xml:space="preserve"> Gene in a Chinese Family with Pontine Autosomal Dominant Microangiopathy and Leukoencephalopathy. </w:t>
      </w:r>
      <w:r w:rsidRPr="005B5471">
        <w:rPr>
          <w:i/>
          <w:noProof/>
        </w:rPr>
        <w:t xml:space="preserve">Transl Stroke Res </w:t>
      </w:r>
      <w:r w:rsidRPr="005B5471">
        <w:rPr>
          <w:b/>
          <w:noProof/>
        </w:rPr>
        <w:t>2022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13</w:t>
      </w:r>
      <w:r w:rsidRPr="005B5471">
        <w:rPr>
          <w:noProof/>
        </w:rPr>
        <w:t>, 238-244, doi:10.1007/s12975-021-00926-0.</w:t>
      </w:r>
    </w:p>
    <w:p w14:paraId="12796713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44.</w:t>
      </w:r>
      <w:r w:rsidRPr="005B5471">
        <w:rPr>
          <w:noProof/>
        </w:rPr>
        <w:tab/>
        <w:t xml:space="preserve">Verdura, E.; Herve, D.; Bergametti, F.; Jacquet, C.; Morvan, T.; Prieto-Morin, C.; Mackowiak, A.; Manchon, E.; Hosseini, H.; Cordonnier, C.; et al. Disruption of a miR-29 binding site leading to COL4A1 upregulation causes pontine autosomal dominant microangiopathy with leukoencephalopathy. </w:t>
      </w:r>
      <w:r w:rsidRPr="005B5471">
        <w:rPr>
          <w:i/>
          <w:noProof/>
        </w:rPr>
        <w:t xml:space="preserve">Ann Neurol </w:t>
      </w:r>
      <w:r w:rsidRPr="005B5471">
        <w:rPr>
          <w:b/>
          <w:noProof/>
        </w:rPr>
        <w:t>2016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80</w:t>
      </w:r>
      <w:r w:rsidRPr="005B5471">
        <w:rPr>
          <w:noProof/>
        </w:rPr>
        <w:t>, 741-753, doi:10.1002/ana.24782.</w:t>
      </w:r>
    </w:p>
    <w:p w14:paraId="19A387F1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45.</w:t>
      </w:r>
      <w:r w:rsidRPr="005B5471">
        <w:rPr>
          <w:noProof/>
        </w:rPr>
        <w:tab/>
        <w:t xml:space="preserve">Talib, S.; Bhattu, S.; Amjad, S.; Talib, Y.; Sachin, P.; Pranita, B.; Umesh. </w:t>
      </w:r>
      <w:r w:rsidRPr="005B5471">
        <w:rPr>
          <w:i/>
          <w:noProof/>
        </w:rPr>
        <w:t>COL4A2</w:t>
      </w:r>
      <w:r w:rsidRPr="005B5471">
        <w:rPr>
          <w:noProof/>
        </w:rPr>
        <w:t xml:space="preserve"> brain small vessel disease (A case report of previously unreported mutation) </w:t>
      </w:r>
      <w:r w:rsidRPr="005B5471">
        <w:rPr>
          <w:i/>
          <w:noProof/>
        </w:rPr>
        <w:t xml:space="preserve">The Annals of Medical and Health Sciences Research </w:t>
      </w:r>
      <w:r w:rsidRPr="005B5471">
        <w:rPr>
          <w:b/>
          <w:noProof/>
        </w:rPr>
        <w:t>2022</w:t>
      </w:r>
      <w:r w:rsidRPr="005B5471">
        <w:rPr>
          <w:noProof/>
        </w:rPr>
        <w:t>.</w:t>
      </w:r>
    </w:p>
    <w:p w14:paraId="294FD2DF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46.</w:t>
      </w:r>
      <w:r w:rsidRPr="005B5471">
        <w:rPr>
          <w:noProof/>
        </w:rPr>
        <w:tab/>
        <w:t xml:space="preserve">Kollmann, P.; Peeters, A.; Vanakker, O.; Sznajer, Y. 'De novo' </w:t>
      </w:r>
      <w:r w:rsidRPr="005B5471">
        <w:rPr>
          <w:i/>
          <w:noProof/>
        </w:rPr>
        <w:t>Col4A2</w:t>
      </w:r>
      <w:r w:rsidRPr="005B5471">
        <w:rPr>
          <w:noProof/>
        </w:rPr>
        <w:t xml:space="preserve"> mutation in a patient with migraine, leukoencephalopathy, and small carotid aneurysms. </w:t>
      </w:r>
      <w:r w:rsidRPr="005B5471">
        <w:rPr>
          <w:i/>
          <w:noProof/>
        </w:rPr>
        <w:t xml:space="preserve">Journal of Neurology </w:t>
      </w:r>
      <w:r w:rsidRPr="005B5471">
        <w:rPr>
          <w:b/>
          <w:noProof/>
        </w:rPr>
        <w:t>2016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263</w:t>
      </w:r>
      <w:r w:rsidRPr="005B5471">
        <w:rPr>
          <w:noProof/>
        </w:rPr>
        <w:t>, 2327-2329, doi:10.1007/s00415-016-8280-3.</w:t>
      </w:r>
    </w:p>
    <w:p w14:paraId="590D2A8E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47.</w:t>
      </w:r>
      <w:r w:rsidRPr="005B5471">
        <w:rPr>
          <w:noProof/>
        </w:rPr>
        <w:tab/>
        <w:t xml:space="preserve">Focke, J.K.; Veltkamp, R.; Bauer, P.; Kraemer, M. Novel heterozygous </w:t>
      </w:r>
      <w:r w:rsidRPr="005B5471">
        <w:rPr>
          <w:i/>
          <w:noProof/>
        </w:rPr>
        <w:t>COL4A2</w:t>
      </w:r>
      <w:r w:rsidRPr="005B5471">
        <w:rPr>
          <w:noProof/>
        </w:rPr>
        <w:t xml:space="preserve"> variant c.2572A &gt; G, p.(I858V) mimicking Sneddon's and Divry van Bogaert Syndrome. </w:t>
      </w:r>
      <w:r w:rsidRPr="005B5471">
        <w:rPr>
          <w:i/>
          <w:noProof/>
        </w:rPr>
        <w:t xml:space="preserve">Journal of Neurology </w:t>
      </w:r>
      <w:r w:rsidRPr="005B5471">
        <w:rPr>
          <w:b/>
          <w:noProof/>
        </w:rPr>
        <w:t>2022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269</w:t>
      </w:r>
      <w:r w:rsidRPr="005B5471">
        <w:rPr>
          <w:noProof/>
        </w:rPr>
        <w:t>, 5153-5156, doi:10.1007/s00415-022-11111-0.</w:t>
      </w:r>
    </w:p>
    <w:p w14:paraId="28D604F3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48.</w:t>
      </w:r>
      <w:r w:rsidRPr="005B5471">
        <w:rPr>
          <w:noProof/>
        </w:rPr>
        <w:tab/>
        <w:t xml:space="preserve">Gunda, B.; Mine, M.; Kovacs, T.; Hornyak, C.; Bereczki, D.; Varallyay, G.; Rudas, G.; Audrezet, M.P.; Tournier-Lasserve, E. </w:t>
      </w:r>
      <w:r w:rsidRPr="005B5471">
        <w:rPr>
          <w:i/>
          <w:noProof/>
        </w:rPr>
        <w:t>COL4A2</w:t>
      </w:r>
      <w:r w:rsidRPr="005B5471">
        <w:rPr>
          <w:noProof/>
        </w:rPr>
        <w:t xml:space="preserve"> mutation causing adult onset recurrent intracerebral hemorrhage and leukoencephalopathy. </w:t>
      </w:r>
      <w:r w:rsidRPr="005B5471">
        <w:rPr>
          <w:i/>
          <w:noProof/>
        </w:rPr>
        <w:t xml:space="preserve">Journal of Neurology </w:t>
      </w:r>
      <w:r w:rsidRPr="005B5471">
        <w:rPr>
          <w:b/>
          <w:noProof/>
        </w:rPr>
        <w:t>2014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261</w:t>
      </w:r>
      <w:r w:rsidRPr="005B5471">
        <w:rPr>
          <w:noProof/>
        </w:rPr>
        <w:t>, 500-503, doi:10.1007/s00415-013-7224-4.</w:t>
      </w:r>
    </w:p>
    <w:p w14:paraId="7954B618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lastRenderedPageBreak/>
        <w:t>49.</w:t>
      </w:r>
      <w:r w:rsidRPr="005B5471">
        <w:rPr>
          <w:noProof/>
        </w:rPr>
        <w:tab/>
        <w:t xml:space="preserve">Neri, S.; Ferlazzo, E.; Africa, E.; Versace, P.; Ascoli, M.; Mastroianni, G.; Cianci, V.; Aguglia, U.; Gasparini, S. Novel </w:t>
      </w:r>
      <w:r w:rsidRPr="005B5471">
        <w:rPr>
          <w:i/>
          <w:noProof/>
        </w:rPr>
        <w:t>COL4A2</w:t>
      </w:r>
      <w:r w:rsidRPr="005B5471">
        <w:rPr>
          <w:noProof/>
        </w:rPr>
        <w:t xml:space="preserve"> mutation causing familial malformations of cortical development. </w:t>
      </w:r>
      <w:r w:rsidRPr="005B5471">
        <w:rPr>
          <w:i/>
          <w:noProof/>
        </w:rPr>
        <w:t xml:space="preserve">European Review for Medical and Pharmacological Sciences </w:t>
      </w:r>
      <w:r w:rsidRPr="005B5471">
        <w:rPr>
          <w:b/>
          <w:noProof/>
        </w:rPr>
        <w:t>2021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25</w:t>
      </w:r>
      <w:r w:rsidRPr="005B5471">
        <w:rPr>
          <w:noProof/>
        </w:rPr>
        <w:t>, 898-905, doi:10.26355/eurrev_202101_24658.</w:t>
      </w:r>
    </w:p>
    <w:p w14:paraId="1FE268AA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50.</w:t>
      </w:r>
      <w:r w:rsidRPr="005B5471">
        <w:rPr>
          <w:noProof/>
        </w:rPr>
        <w:tab/>
        <w:t xml:space="preserve">Yoneda, Y.; Haginoya, K.; Arai, H.; Yamaoka, S.; Tsurusaki, Y.; Doi, H.; Miyake, N.; Yokochi, K.; Osaka, H.; Kato, M.; et al. De novo and inherited mutations in </w:t>
      </w:r>
      <w:r w:rsidRPr="005B5471">
        <w:rPr>
          <w:i/>
          <w:noProof/>
        </w:rPr>
        <w:t>COL4A2</w:t>
      </w:r>
      <w:r w:rsidRPr="005B5471">
        <w:rPr>
          <w:noProof/>
        </w:rPr>
        <w:t xml:space="preserve">, encoding the type IV collagen α2 chain cause porencephaly. </w:t>
      </w:r>
      <w:r w:rsidRPr="005B5471">
        <w:rPr>
          <w:i/>
          <w:noProof/>
        </w:rPr>
        <w:t xml:space="preserve">Am J Hum Genet </w:t>
      </w:r>
      <w:r w:rsidRPr="005B5471">
        <w:rPr>
          <w:b/>
          <w:noProof/>
        </w:rPr>
        <w:t>2012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90</w:t>
      </w:r>
      <w:r w:rsidRPr="005B5471">
        <w:rPr>
          <w:noProof/>
        </w:rPr>
        <w:t>, 86-90, doi:10.1016/j.ajhg.2011.11.016.</w:t>
      </w:r>
    </w:p>
    <w:p w14:paraId="22177134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51.</w:t>
      </w:r>
      <w:r w:rsidRPr="005B5471">
        <w:rPr>
          <w:noProof/>
        </w:rPr>
        <w:tab/>
        <w:t xml:space="preserve">Verbeek, E.; Meuwissen, M.E.C.; Verheijen, F.W.; Govaert, P.P.; Licht, D.J.; Kuo, D.S.; Poulton, C.J.; Schot, R.; Lequin, M.H.; Dudink, J.; et al. </w:t>
      </w:r>
      <w:r w:rsidRPr="005B5471">
        <w:rPr>
          <w:i/>
          <w:noProof/>
        </w:rPr>
        <w:t>COL4A2</w:t>
      </w:r>
      <w:r w:rsidRPr="005B5471">
        <w:rPr>
          <w:noProof/>
        </w:rPr>
        <w:t xml:space="preserve"> mutation associated with familial porencephaly and small-vessel disease. </w:t>
      </w:r>
      <w:r w:rsidRPr="005B5471">
        <w:rPr>
          <w:i/>
          <w:noProof/>
        </w:rPr>
        <w:t xml:space="preserve">European Journal of Human Genetics </w:t>
      </w:r>
      <w:r w:rsidRPr="005B5471">
        <w:rPr>
          <w:b/>
          <w:noProof/>
        </w:rPr>
        <w:t>2012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20</w:t>
      </w:r>
      <w:r w:rsidRPr="005B5471">
        <w:rPr>
          <w:noProof/>
        </w:rPr>
        <w:t>, 844-851, doi:10.1038/ejhg.2012.20.</w:t>
      </w:r>
    </w:p>
    <w:p w14:paraId="61F51A33" w14:textId="77777777" w:rsidR="005B5471" w:rsidRPr="005B5471" w:rsidRDefault="005B5471" w:rsidP="005B5471">
      <w:pPr>
        <w:pStyle w:val="EndNoteBibliography"/>
        <w:ind w:left="720" w:hanging="720"/>
        <w:rPr>
          <w:noProof/>
        </w:rPr>
      </w:pPr>
      <w:r w:rsidRPr="005B5471">
        <w:rPr>
          <w:noProof/>
        </w:rPr>
        <w:t>52.</w:t>
      </w:r>
      <w:r w:rsidRPr="005B5471">
        <w:rPr>
          <w:noProof/>
        </w:rPr>
        <w:tab/>
        <w:t xml:space="preserve">McHugh, D.C.; Esenwa, C. A Novel </w:t>
      </w:r>
      <w:r w:rsidRPr="005B5471">
        <w:rPr>
          <w:i/>
          <w:noProof/>
        </w:rPr>
        <w:t>COL4A2</w:t>
      </w:r>
      <w:r w:rsidRPr="005B5471">
        <w:rPr>
          <w:noProof/>
        </w:rPr>
        <w:t xml:space="preserve"> Mutation Associated with Recurrent Strokes. </w:t>
      </w:r>
      <w:r w:rsidRPr="005B5471">
        <w:rPr>
          <w:i/>
          <w:noProof/>
        </w:rPr>
        <w:t xml:space="preserve">Journal of Stroke &amp; Cerebrovascular Diseases </w:t>
      </w:r>
      <w:r w:rsidRPr="005B5471">
        <w:rPr>
          <w:b/>
          <w:noProof/>
        </w:rPr>
        <w:t>2020</w:t>
      </w:r>
      <w:r w:rsidRPr="005B5471">
        <w:rPr>
          <w:noProof/>
        </w:rPr>
        <w:t xml:space="preserve">, </w:t>
      </w:r>
      <w:r w:rsidRPr="005B5471">
        <w:rPr>
          <w:i/>
          <w:noProof/>
        </w:rPr>
        <w:t>29</w:t>
      </w:r>
      <w:r w:rsidRPr="005B5471">
        <w:rPr>
          <w:noProof/>
        </w:rPr>
        <w:t>, doi:10.1016/j.jstrokecerebrovasdis.2020.105156.</w:t>
      </w:r>
    </w:p>
    <w:p w14:paraId="502FBBE1" w14:textId="785EA537" w:rsidR="00FF746C" w:rsidRPr="00467730" w:rsidRDefault="00467730" w:rsidP="00467730">
      <w:r>
        <w:fldChar w:fldCharType="end"/>
      </w:r>
    </w:p>
    <w:sectPr w:rsidR="00FF746C" w:rsidRPr="00467730" w:rsidSect="00A65443">
      <w:headerReference w:type="default" r:id="rId10"/>
      <w:pgSz w:w="11900" w:h="16840"/>
      <w:pgMar w:top="1985" w:right="1701" w:bottom="1701" w:left="1701" w:header="851" w:footer="992" w:gutter="0"/>
      <w:lnNumType w:countBy="1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7737375" w14:textId="77777777" w:rsidR="00017A97" w:rsidRDefault="00017A97">
      <w:r>
        <w:separator/>
      </w:r>
    </w:p>
  </w:endnote>
  <w:endnote w:type="continuationSeparator" w:id="0">
    <w:p w14:paraId="3CAE8A73" w14:textId="77777777" w:rsidR="00017A97" w:rsidRDefault="00017A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Ｐゴシック">
    <w:altName w:val="MS PGothic"/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游ゴシック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ＭＳ 明朝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ヒラギノ角ゴ Pro W3">
    <w:altName w:val="游ゴシック"/>
    <w:panose1 w:val="020B0300000000000000"/>
    <w:charset w:val="80"/>
    <w:family w:val="swiss"/>
    <w:pitch w:val="variable"/>
    <w:sig w:usb0="E00002FF" w:usb1="7AC7FFFF" w:usb2="00000012" w:usb3="00000000" w:csb0="0002000D" w:csb1="00000000"/>
  </w:font>
  <w:font w:name="Tsukushi A Round Gothic Bold">
    <w:panose1 w:val="02020700000000000000"/>
    <w:charset w:val="80"/>
    <w:family w:val="roman"/>
    <w:pitch w:val="variable"/>
    <w:sig w:usb0="00000003" w:usb1="0AC71C10" w:usb2="00000012" w:usb3="00000000" w:csb0="00020005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626C9D" w14:textId="77777777" w:rsidR="00017A97" w:rsidRDefault="00017A97">
      <w:r>
        <w:separator/>
      </w:r>
    </w:p>
  </w:footnote>
  <w:footnote w:type="continuationSeparator" w:id="0">
    <w:p w14:paraId="17DB75B4" w14:textId="77777777" w:rsidR="00017A97" w:rsidRDefault="00017A9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BE3480" w14:textId="72B805E8" w:rsidR="005B2AF0" w:rsidRDefault="000C6C8E">
    <w:pPr>
      <w:pStyle w:val="a6"/>
      <w:jc w:val="right"/>
    </w:pPr>
    <w:r>
      <w:t xml:space="preserve">Uemura et al </w:t>
    </w:r>
    <w:sdt>
      <w:sdtPr>
        <w:id w:val="-2123059621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14:paraId="3F1CE714" w14:textId="39424C67" w:rsidR="005B2AF0" w:rsidRDefault="005B2AF0" w:rsidP="00B25878">
    <w:pPr>
      <w:pStyle w:val="a6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85006A"/>
    <w:multiLevelType w:val="hybridMultilevel"/>
    <w:tmpl w:val="54B410A6"/>
    <w:lvl w:ilvl="0" w:tplc="3BB061C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46ACB9BA">
      <w:start w:val="1"/>
      <w:numFmt w:val="aiueoFullWidth"/>
      <w:lvlText w:val="(%2)"/>
      <w:lvlJc w:val="left"/>
      <w:pPr>
        <w:ind w:left="960" w:hanging="480"/>
      </w:pPr>
    </w:lvl>
    <w:lvl w:ilvl="2" w:tplc="A1885D7C" w:tentative="1">
      <w:start w:val="1"/>
      <w:numFmt w:val="decimalEnclosedCircle"/>
      <w:lvlText w:val="%3"/>
      <w:lvlJc w:val="left"/>
      <w:pPr>
        <w:ind w:left="1440" w:hanging="480"/>
      </w:pPr>
    </w:lvl>
    <w:lvl w:ilvl="3" w:tplc="E8EEA01C" w:tentative="1">
      <w:start w:val="1"/>
      <w:numFmt w:val="decimal"/>
      <w:lvlText w:val="%4."/>
      <w:lvlJc w:val="left"/>
      <w:pPr>
        <w:ind w:left="1920" w:hanging="480"/>
      </w:pPr>
    </w:lvl>
    <w:lvl w:ilvl="4" w:tplc="CF08E622" w:tentative="1">
      <w:start w:val="1"/>
      <w:numFmt w:val="aiueoFullWidth"/>
      <w:lvlText w:val="(%5)"/>
      <w:lvlJc w:val="left"/>
      <w:pPr>
        <w:ind w:left="2400" w:hanging="480"/>
      </w:pPr>
    </w:lvl>
    <w:lvl w:ilvl="5" w:tplc="57A275CC" w:tentative="1">
      <w:start w:val="1"/>
      <w:numFmt w:val="decimalEnclosedCircle"/>
      <w:lvlText w:val="%6"/>
      <w:lvlJc w:val="left"/>
      <w:pPr>
        <w:ind w:left="2880" w:hanging="480"/>
      </w:pPr>
    </w:lvl>
    <w:lvl w:ilvl="6" w:tplc="6E542BE0" w:tentative="1">
      <w:start w:val="1"/>
      <w:numFmt w:val="decimal"/>
      <w:lvlText w:val="%7."/>
      <w:lvlJc w:val="left"/>
      <w:pPr>
        <w:ind w:left="3360" w:hanging="480"/>
      </w:pPr>
    </w:lvl>
    <w:lvl w:ilvl="7" w:tplc="ACC446C0" w:tentative="1">
      <w:start w:val="1"/>
      <w:numFmt w:val="aiueoFullWidth"/>
      <w:lvlText w:val="(%8)"/>
      <w:lvlJc w:val="left"/>
      <w:pPr>
        <w:ind w:left="3840" w:hanging="480"/>
      </w:pPr>
    </w:lvl>
    <w:lvl w:ilvl="8" w:tplc="CA2CAF96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" w15:restartNumberingAfterBreak="0">
    <w:nsid w:val="1C692B4C"/>
    <w:multiLevelType w:val="hybridMultilevel"/>
    <w:tmpl w:val="81E820CE"/>
    <w:lvl w:ilvl="0" w:tplc="04090001">
      <w:start w:val="1"/>
      <w:numFmt w:val="bullet"/>
      <w:lvlText w:val=""/>
      <w:lvlJc w:val="left"/>
      <w:pPr>
        <w:ind w:left="440" w:hanging="44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8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20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52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2" w15:restartNumberingAfterBreak="0">
    <w:nsid w:val="20ED4F06"/>
    <w:multiLevelType w:val="hybridMultilevel"/>
    <w:tmpl w:val="C0EEF150"/>
    <w:lvl w:ilvl="0" w:tplc="04090001">
      <w:start w:val="1"/>
      <w:numFmt w:val="bullet"/>
      <w:lvlText w:val=""/>
      <w:lvlJc w:val="left"/>
      <w:pPr>
        <w:ind w:left="440" w:hanging="44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8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20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52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3" w15:restartNumberingAfterBreak="0">
    <w:nsid w:val="53B76668"/>
    <w:multiLevelType w:val="hybridMultilevel"/>
    <w:tmpl w:val="5A1EB276"/>
    <w:lvl w:ilvl="0" w:tplc="D532803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A12A6EC2" w:tentative="1">
      <w:start w:val="1"/>
      <w:numFmt w:val="aiueoFullWidth"/>
      <w:lvlText w:val="(%2)"/>
      <w:lvlJc w:val="left"/>
      <w:pPr>
        <w:ind w:left="840" w:hanging="420"/>
      </w:pPr>
    </w:lvl>
    <w:lvl w:ilvl="2" w:tplc="8FF29DF2" w:tentative="1">
      <w:start w:val="1"/>
      <w:numFmt w:val="decimalEnclosedCircle"/>
      <w:lvlText w:val="%3"/>
      <w:lvlJc w:val="left"/>
      <w:pPr>
        <w:ind w:left="1260" w:hanging="420"/>
      </w:pPr>
    </w:lvl>
    <w:lvl w:ilvl="3" w:tplc="B4908200" w:tentative="1">
      <w:start w:val="1"/>
      <w:numFmt w:val="decimal"/>
      <w:lvlText w:val="%4."/>
      <w:lvlJc w:val="left"/>
      <w:pPr>
        <w:ind w:left="1680" w:hanging="420"/>
      </w:pPr>
    </w:lvl>
    <w:lvl w:ilvl="4" w:tplc="9DC2BDE2" w:tentative="1">
      <w:start w:val="1"/>
      <w:numFmt w:val="aiueoFullWidth"/>
      <w:lvlText w:val="(%5)"/>
      <w:lvlJc w:val="left"/>
      <w:pPr>
        <w:ind w:left="2100" w:hanging="420"/>
      </w:pPr>
    </w:lvl>
    <w:lvl w:ilvl="5" w:tplc="239A4132" w:tentative="1">
      <w:start w:val="1"/>
      <w:numFmt w:val="decimalEnclosedCircle"/>
      <w:lvlText w:val="%6"/>
      <w:lvlJc w:val="left"/>
      <w:pPr>
        <w:ind w:left="2520" w:hanging="420"/>
      </w:pPr>
    </w:lvl>
    <w:lvl w:ilvl="6" w:tplc="AB569390" w:tentative="1">
      <w:start w:val="1"/>
      <w:numFmt w:val="decimal"/>
      <w:lvlText w:val="%7."/>
      <w:lvlJc w:val="left"/>
      <w:pPr>
        <w:ind w:left="2940" w:hanging="420"/>
      </w:pPr>
    </w:lvl>
    <w:lvl w:ilvl="7" w:tplc="79343192" w:tentative="1">
      <w:start w:val="1"/>
      <w:numFmt w:val="aiueoFullWidth"/>
      <w:lvlText w:val="(%8)"/>
      <w:lvlJc w:val="left"/>
      <w:pPr>
        <w:ind w:left="3360" w:hanging="420"/>
      </w:pPr>
    </w:lvl>
    <w:lvl w:ilvl="8" w:tplc="F5869AE8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 w16cid:durableId="373241287">
    <w:abstractNumId w:val="0"/>
  </w:num>
  <w:num w:numId="2" w16cid:durableId="244191087">
    <w:abstractNumId w:val="3"/>
  </w:num>
  <w:num w:numId="3" w16cid:durableId="1109198331">
    <w:abstractNumId w:val="2"/>
  </w:num>
  <w:num w:numId="4" w16cid:durableId="79340687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6"/>
  <w:removeDateAndTime/>
  <w:bordersDoNotSurroundHeader/>
  <w:bordersDoNotSurroundFooter/>
  <w:proofState w:spelling="clean"/>
  <w:defaultTabStop w:val="960"/>
  <w:drawingGridHorizontalSpacing w:val="120"/>
  <w:drawingGridVerticalSpacing w:val="20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2tf5fwt5x55le2wwcvpvfjw20e5epf922w&quot;&gt;EndNote Library-Converted&lt;record-ids&gt;&lt;item&gt;4691&lt;/item&gt;&lt;item&gt;4776&lt;/item&gt;&lt;item&gt;4964&lt;/item&gt;&lt;item&gt;5156&lt;/item&gt;&lt;item&gt;5371&lt;/item&gt;&lt;item&gt;5372&lt;/item&gt;&lt;item&gt;5425&lt;/item&gt;&lt;item&gt;5482&lt;/item&gt;&lt;item&gt;5493&lt;/item&gt;&lt;item&gt;5498&lt;/item&gt;&lt;item&gt;5518&lt;/item&gt;&lt;item&gt;5521&lt;/item&gt;&lt;item&gt;5539&lt;/item&gt;&lt;item&gt;5555&lt;/item&gt;&lt;item&gt;5589&lt;/item&gt;&lt;item&gt;5591&lt;/item&gt;&lt;item&gt;5610&lt;/item&gt;&lt;item&gt;5639&lt;/item&gt;&lt;item&gt;5642&lt;/item&gt;&lt;item&gt;5675&lt;/item&gt;&lt;item&gt;5686&lt;/item&gt;&lt;item&gt;5690&lt;/item&gt;&lt;item&gt;5694&lt;/item&gt;&lt;item&gt;5695&lt;/item&gt;&lt;item&gt;5709&lt;/item&gt;&lt;item&gt;5718&lt;/item&gt;&lt;item&gt;5749&lt;/item&gt;&lt;item&gt;5756&lt;/item&gt;&lt;item&gt;5786&lt;/item&gt;&lt;item&gt;5793&lt;/item&gt;&lt;item&gt;5804&lt;/item&gt;&lt;item&gt;5820&lt;/item&gt;&lt;item&gt;5822&lt;/item&gt;&lt;item&gt;5831&lt;/item&gt;&lt;item&gt;6186&lt;/item&gt;&lt;item&gt;6857&lt;/item&gt;&lt;item&gt;6858&lt;/item&gt;&lt;item&gt;6866&lt;/item&gt;&lt;item&gt;6999&lt;/item&gt;&lt;item&gt;7001&lt;/item&gt;&lt;item&gt;7041&lt;/item&gt;&lt;item&gt;7063&lt;/item&gt;&lt;item&gt;7120&lt;/item&gt;&lt;item&gt;7149&lt;/item&gt;&lt;item&gt;7179&lt;/item&gt;&lt;item&gt;7194&lt;/item&gt;&lt;item&gt;7215&lt;/item&gt;&lt;item&gt;7227&lt;/item&gt;&lt;item&gt;8214&lt;/item&gt;&lt;item&gt;10948&lt;/item&gt;&lt;item&gt;10949&lt;/item&gt;&lt;item&gt;10950&lt;/item&gt;&lt;/record-ids&gt;&lt;/item&gt;&lt;/Libraries&gt;"/>
  </w:docVars>
  <w:rsids>
    <w:rsidRoot w:val="000501C8"/>
    <w:rsid w:val="0000048A"/>
    <w:rsid w:val="00000D20"/>
    <w:rsid w:val="00000E4D"/>
    <w:rsid w:val="000011FB"/>
    <w:rsid w:val="00001FA8"/>
    <w:rsid w:val="000020AE"/>
    <w:rsid w:val="00003A46"/>
    <w:rsid w:val="000043F5"/>
    <w:rsid w:val="00004BCB"/>
    <w:rsid w:val="00004E35"/>
    <w:rsid w:val="00004EB3"/>
    <w:rsid w:val="00005A44"/>
    <w:rsid w:val="00005E8E"/>
    <w:rsid w:val="000066DD"/>
    <w:rsid w:val="00006B80"/>
    <w:rsid w:val="00006E31"/>
    <w:rsid w:val="00007046"/>
    <w:rsid w:val="000073D4"/>
    <w:rsid w:val="00010139"/>
    <w:rsid w:val="00010E6E"/>
    <w:rsid w:val="000127EB"/>
    <w:rsid w:val="00012F62"/>
    <w:rsid w:val="000132A3"/>
    <w:rsid w:val="00013538"/>
    <w:rsid w:val="00013C7F"/>
    <w:rsid w:val="0001472E"/>
    <w:rsid w:val="00015C6A"/>
    <w:rsid w:val="00016815"/>
    <w:rsid w:val="00016A84"/>
    <w:rsid w:val="00017A0D"/>
    <w:rsid w:val="00017A97"/>
    <w:rsid w:val="000204C5"/>
    <w:rsid w:val="00020A11"/>
    <w:rsid w:val="00021215"/>
    <w:rsid w:val="0002126E"/>
    <w:rsid w:val="00021836"/>
    <w:rsid w:val="00021A83"/>
    <w:rsid w:val="00021F0D"/>
    <w:rsid w:val="00021F97"/>
    <w:rsid w:val="00022147"/>
    <w:rsid w:val="00022390"/>
    <w:rsid w:val="000223E8"/>
    <w:rsid w:val="00022A11"/>
    <w:rsid w:val="00022A6C"/>
    <w:rsid w:val="00022E2F"/>
    <w:rsid w:val="000244ED"/>
    <w:rsid w:val="00024B31"/>
    <w:rsid w:val="0002590A"/>
    <w:rsid w:val="00025EC6"/>
    <w:rsid w:val="00026560"/>
    <w:rsid w:val="00027387"/>
    <w:rsid w:val="000279CC"/>
    <w:rsid w:val="00027F17"/>
    <w:rsid w:val="000307AF"/>
    <w:rsid w:val="00030A19"/>
    <w:rsid w:val="00030AE7"/>
    <w:rsid w:val="0003203F"/>
    <w:rsid w:val="0003291C"/>
    <w:rsid w:val="00032A03"/>
    <w:rsid w:val="00032B32"/>
    <w:rsid w:val="000344BD"/>
    <w:rsid w:val="00034AE9"/>
    <w:rsid w:val="0003523A"/>
    <w:rsid w:val="0003591C"/>
    <w:rsid w:val="00035F6D"/>
    <w:rsid w:val="00036212"/>
    <w:rsid w:val="00037541"/>
    <w:rsid w:val="00037665"/>
    <w:rsid w:val="00037F57"/>
    <w:rsid w:val="0004005A"/>
    <w:rsid w:val="00040B3F"/>
    <w:rsid w:val="0004156D"/>
    <w:rsid w:val="0004184F"/>
    <w:rsid w:val="000438D1"/>
    <w:rsid w:val="00043B22"/>
    <w:rsid w:val="00043F7B"/>
    <w:rsid w:val="00045E07"/>
    <w:rsid w:val="00046E60"/>
    <w:rsid w:val="00050063"/>
    <w:rsid w:val="000501C8"/>
    <w:rsid w:val="00050F3B"/>
    <w:rsid w:val="00051A6A"/>
    <w:rsid w:val="00051F44"/>
    <w:rsid w:val="00052247"/>
    <w:rsid w:val="0005345E"/>
    <w:rsid w:val="00053D44"/>
    <w:rsid w:val="00054594"/>
    <w:rsid w:val="00056A68"/>
    <w:rsid w:val="00057A09"/>
    <w:rsid w:val="00060508"/>
    <w:rsid w:val="00060AE1"/>
    <w:rsid w:val="00061285"/>
    <w:rsid w:val="00061420"/>
    <w:rsid w:val="0006160C"/>
    <w:rsid w:val="00061FFD"/>
    <w:rsid w:val="00062125"/>
    <w:rsid w:val="00062732"/>
    <w:rsid w:val="00062B5E"/>
    <w:rsid w:val="00062DCF"/>
    <w:rsid w:val="00063B2C"/>
    <w:rsid w:val="00064E34"/>
    <w:rsid w:val="00064F02"/>
    <w:rsid w:val="000651C4"/>
    <w:rsid w:val="000659A6"/>
    <w:rsid w:val="0006636B"/>
    <w:rsid w:val="000668DD"/>
    <w:rsid w:val="00067048"/>
    <w:rsid w:val="000705B3"/>
    <w:rsid w:val="000708E2"/>
    <w:rsid w:val="00070D05"/>
    <w:rsid w:val="00071012"/>
    <w:rsid w:val="00071BA9"/>
    <w:rsid w:val="00072030"/>
    <w:rsid w:val="00072861"/>
    <w:rsid w:val="00072E11"/>
    <w:rsid w:val="000735FB"/>
    <w:rsid w:val="00074162"/>
    <w:rsid w:val="000744D1"/>
    <w:rsid w:val="000768CE"/>
    <w:rsid w:val="000770A7"/>
    <w:rsid w:val="00077196"/>
    <w:rsid w:val="00077AA4"/>
    <w:rsid w:val="00080E1A"/>
    <w:rsid w:val="000831A0"/>
    <w:rsid w:val="00083941"/>
    <w:rsid w:val="00083F77"/>
    <w:rsid w:val="000842F1"/>
    <w:rsid w:val="00084569"/>
    <w:rsid w:val="00085392"/>
    <w:rsid w:val="00085804"/>
    <w:rsid w:val="000865AD"/>
    <w:rsid w:val="00086C11"/>
    <w:rsid w:val="00087D86"/>
    <w:rsid w:val="0009023F"/>
    <w:rsid w:val="000909DF"/>
    <w:rsid w:val="00091142"/>
    <w:rsid w:val="00091401"/>
    <w:rsid w:val="00092271"/>
    <w:rsid w:val="000945FF"/>
    <w:rsid w:val="0009488D"/>
    <w:rsid w:val="0009489C"/>
    <w:rsid w:val="00094924"/>
    <w:rsid w:val="000957AC"/>
    <w:rsid w:val="00095A6B"/>
    <w:rsid w:val="00095DEA"/>
    <w:rsid w:val="00095E93"/>
    <w:rsid w:val="000962F3"/>
    <w:rsid w:val="000A0B84"/>
    <w:rsid w:val="000A100A"/>
    <w:rsid w:val="000A1442"/>
    <w:rsid w:val="000A14CF"/>
    <w:rsid w:val="000A213A"/>
    <w:rsid w:val="000A2F99"/>
    <w:rsid w:val="000A38BC"/>
    <w:rsid w:val="000A3BF1"/>
    <w:rsid w:val="000A5415"/>
    <w:rsid w:val="000A55BE"/>
    <w:rsid w:val="000A6756"/>
    <w:rsid w:val="000A6DF3"/>
    <w:rsid w:val="000B00AC"/>
    <w:rsid w:val="000B0150"/>
    <w:rsid w:val="000B0179"/>
    <w:rsid w:val="000B0B45"/>
    <w:rsid w:val="000B1A5B"/>
    <w:rsid w:val="000B1FA0"/>
    <w:rsid w:val="000B2B4E"/>
    <w:rsid w:val="000B2D0A"/>
    <w:rsid w:val="000B4392"/>
    <w:rsid w:val="000B4851"/>
    <w:rsid w:val="000B4D0D"/>
    <w:rsid w:val="000B53E0"/>
    <w:rsid w:val="000B74C0"/>
    <w:rsid w:val="000B7D6F"/>
    <w:rsid w:val="000C01A1"/>
    <w:rsid w:val="000C1242"/>
    <w:rsid w:val="000C28A3"/>
    <w:rsid w:val="000C2F0A"/>
    <w:rsid w:val="000C366A"/>
    <w:rsid w:val="000C3689"/>
    <w:rsid w:val="000C3E48"/>
    <w:rsid w:val="000C4327"/>
    <w:rsid w:val="000C45B3"/>
    <w:rsid w:val="000C45BA"/>
    <w:rsid w:val="000C4742"/>
    <w:rsid w:val="000C4C90"/>
    <w:rsid w:val="000C4CD4"/>
    <w:rsid w:val="000C52D9"/>
    <w:rsid w:val="000C5ABC"/>
    <w:rsid w:val="000C5CF7"/>
    <w:rsid w:val="000C687D"/>
    <w:rsid w:val="000C6B23"/>
    <w:rsid w:val="000C6BEE"/>
    <w:rsid w:val="000C6C78"/>
    <w:rsid w:val="000C6C8E"/>
    <w:rsid w:val="000C7065"/>
    <w:rsid w:val="000C77E6"/>
    <w:rsid w:val="000C7EAD"/>
    <w:rsid w:val="000D044E"/>
    <w:rsid w:val="000D09F1"/>
    <w:rsid w:val="000D0B45"/>
    <w:rsid w:val="000D1814"/>
    <w:rsid w:val="000D2584"/>
    <w:rsid w:val="000D39BB"/>
    <w:rsid w:val="000D4828"/>
    <w:rsid w:val="000D50F9"/>
    <w:rsid w:val="000D5950"/>
    <w:rsid w:val="000D653F"/>
    <w:rsid w:val="000E05B8"/>
    <w:rsid w:val="000E127A"/>
    <w:rsid w:val="000E1E83"/>
    <w:rsid w:val="000E3257"/>
    <w:rsid w:val="000E3BB0"/>
    <w:rsid w:val="000E3D33"/>
    <w:rsid w:val="000E3F6D"/>
    <w:rsid w:val="000E407B"/>
    <w:rsid w:val="000E40AE"/>
    <w:rsid w:val="000E42DC"/>
    <w:rsid w:val="000E449B"/>
    <w:rsid w:val="000E5415"/>
    <w:rsid w:val="000E5433"/>
    <w:rsid w:val="000E565B"/>
    <w:rsid w:val="000E57E5"/>
    <w:rsid w:val="000E66E1"/>
    <w:rsid w:val="000E789A"/>
    <w:rsid w:val="000F07E4"/>
    <w:rsid w:val="000F0E6B"/>
    <w:rsid w:val="000F1B75"/>
    <w:rsid w:val="000F2174"/>
    <w:rsid w:val="000F27E7"/>
    <w:rsid w:val="000F4436"/>
    <w:rsid w:val="000F4B0D"/>
    <w:rsid w:val="000F4EEC"/>
    <w:rsid w:val="000F5077"/>
    <w:rsid w:val="000F5B3F"/>
    <w:rsid w:val="000F6361"/>
    <w:rsid w:val="000F65D4"/>
    <w:rsid w:val="000F6AD7"/>
    <w:rsid w:val="000F6BBD"/>
    <w:rsid w:val="00100596"/>
    <w:rsid w:val="00100877"/>
    <w:rsid w:val="001011E9"/>
    <w:rsid w:val="00102449"/>
    <w:rsid w:val="001043D6"/>
    <w:rsid w:val="0010442B"/>
    <w:rsid w:val="0010499E"/>
    <w:rsid w:val="001052B5"/>
    <w:rsid w:val="0010658C"/>
    <w:rsid w:val="00106651"/>
    <w:rsid w:val="001079F7"/>
    <w:rsid w:val="00107C28"/>
    <w:rsid w:val="001105EE"/>
    <w:rsid w:val="0011264D"/>
    <w:rsid w:val="00112A17"/>
    <w:rsid w:val="00112B44"/>
    <w:rsid w:val="001132CB"/>
    <w:rsid w:val="00113A74"/>
    <w:rsid w:val="001145D2"/>
    <w:rsid w:val="00114632"/>
    <w:rsid w:val="00114791"/>
    <w:rsid w:val="00115010"/>
    <w:rsid w:val="001151D9"/>
    <w:rsid w:val="001153F9"/>
    <w:rsid w:val="00115EBC"/>
    <w:rsid w:val="00117127"/>
    <w:rsid w:val="001172AE"/>
    <w:rsid w:val="00117855"/>
    <w:rsid w:val="00117A19"/>
    <w:rsid w:val="001203D2"/>
    <w:rsid w:val="00120477"/>
    <w:rsid w:val="00120D95"/>
    <w:rsid w:val="00121980"/>
    <w:rsid w:val="00121A26"/>
    <w:rsid w:val="00121D69"/>
    <w:rsid w:val="0012229E"/>
    <w:rsid w:val="00122388"/>
    <w:rsid w:val="001234C6"/>
    <w:rsid w:val="00123D2D"/>
    <w:rsid w:val="00124212"/>
    <w:rsid w:val="0012446C"/>
    <w:rsid w:val="0012494D"/>
    <w:rsid w:val="00125DD2"/>
    <w:rsid w:val="00127930"/>
    <w:rsid w:val="001300CF"/>
    <w:rsid w:val="001301DD"/>
    <w:rsid w:val="00130B4C"/>
    <w:rsid w:val="00131411"/>
    <w:rsid w:val="0013163A"/>
    <w:rsid w:val="00131690"/>
    <w:rsid w:val="00132919"/>
    <w:rsid w:val="0013333D"/>
    <w:rsid w:val="00134BAE"/>
    <w:rsid w:val="0013521B"/>
    <w:rsid w:val="0013560E"/>
    <w:rsid w:val="00136461"/>
    <w:rsid w:val="0013662A"/>
    <w:rsid w:val="00137495"/>
    <w:rsid w:val="001379D0"/>
    <w:rsid w:val="00137FC9"/>
    <w:rsid w:val="0014008D"/>
    <w:rsid w:val="001411D0"/>
    <w:rsid w:val="0014159B"/>
    <w:rsid w:val="001418B0"/>
    <w:rsid w:val="00141C4D"/>
    <w:rsid w:val="00141DAF"/>
    <w:rsid w:val="0014252B"/>
    <w:rsid w:val="00142705"/>
    <w:rsid w:val="00142ABC"/>
    <w:rsid w:val="0014378D"/>
    <w:rsid w:val="00143A1B"/>
    <w:rsid w:val="001440F1"/>
    <w:rsid w:val="00144A4A"/>
    <w:rsid w:val="001452B1"/>
    <w:rsid w:val="001453C0"/>
    <w:rsid w:val="001461B3"/>
    <w:rsid w:val="00147643"/>
    <w:rsid w:val="00147AEC"/>
    <w:rsid w:val="00147BDA"/>
    <w:rsid w:val="00147FDE"/>
    <w:rsid w:val="00150A26"/>
    <w:rsid w:val="001524DD"/>
    <w:rsid w:val="00152FA6"/>
    <w:rsid w:val="00153308"/>
    <w:rsid w:val="001533C0"/>
    <w:rsid w:val="001545A7"/>
    <w:rsid w:val="001555BF"/>
    <w:rsid w:val="001555FC"/>
    <w:rsid w:val="001556AC"/>
    <w:rsid w:val="00155913"/>
    <w:rsid w:val="0015636F"/>
    <w:rsid w:val="00156656"/>
    <w:rsid w:val="00157817"/>
    <w:rsid w:val="00160972"/>
    <w:rsid w:val="00160AC7"/>
    <w:rsid w:val="00161238"/>
    <w:rsid w:val="00161589"/>
    <w:rsid w:val="00161963"/>
    <w:rsid w:val="001620BC"/>
    <w:rsid w:val="00162115"/>
    <w:rsid w:val="00162B20"/>
    <w:rsid w:val="00163414"/>
    <w:rsid w:val="00163D6A"/>
    <w:rsid w:val="00163DB6"/>
    <w:rsid w:val="00165268"/>
    <w:rsid w:val="001655EC"/>
    <w:rsid w:val="0016610C"/>
    <w:rsid w:val="00166889"/>
    <w:rsid w:val="00167101"/>
    <w:rsid w:val="00167397"/>
    <w:rsid w:val="0017098C"/>
    <w:rsid w:val="00170CDB"/>
    <w:rsid w:val="001712FF"/>
    <w:rsid w:val="001719AA"/>
    <w:rsid w:val="0017253C"/>
    <w:rsid w:val="001729B6"/>
    <w:rsid w:val="001729EC"/>
    <w:rsid w:val="00173B80"/>
    <w:rsid w:val="00175767"/>
    <w:rsid w:val="0017651D"/>
    <w:rsid w:val="00176ACF"/>
    <w:rsid w:val="00176B61"/>
    <w:rsid w:val="00177182"/>
    <w:rsid w:val="001772B5"/>
    <w:rsid w:val="00177907"/>
    <w:rsid w:val="00180B9C"/>
    <w:rsid w:val="00180CDC"/>
    <w:rsid w:val="001812B9"/>
    <w:rsid w:val="001819C7"/>
    <w:rsid w:val="00182A68"/>
    <w:rsid w:val="00183787"/>
    <w:rsid w:val="0018399F"/>
    <w:rsid w:val="001845B1"/>
    <w:rsid w:val="001849D6"/>
    <w:rsid w:val="00185D2F"/>
    <w:rsid w:val="00186115"/>
    <w:rsid w:val="00186720"/>
    <w:rsid w:val="001867C4"/>
    <w:rsid w:val="00186EB1"/>
    <w:rsid w:val="00186FCD"/>
    <w:rsid w:val="00187A9E"/>
    <w:rsid w:val="00187AED"/>
    <w:rsid w:val="00187CF9"/>
    <w:rsid w:val="00190034"/>
    <w:rsid w:val="00190270"/>
    <w:rsid w:val="001904D0"/>
    <w:rsid w:val="001907B5"/>
    <w:rsid w:val="00190853"/>
    <w:rsid w:val="00190AAE"/>
    <w:rsid w:val="001911A6"/>
    <w:rsid w:val="00191301"/>
    <w:rsid w:val="001913F1"/>
    <w:rsid w:val="001925C1"/>
    <w:rsid w:val="0019263A"/>
    <w:rsid w:val="0019316C"/>
    <w:rsid w:val="001934CF"/>
    <w:rsid w:val="00194B09"/>
    <w:rsid w:val="00194EBC"/>
    <w:rsid w:val="001950D5"/>
    <w:rsid w:val="001964E0"/>
    <w:rsid w:val="001968C2"/>
    <w:rsid w:val="00196D53"/>
    <w:rsid w:val="00197234"/>
    <w:rsid w:val="00197610"/>
    <w:rsid w:val="00197A22"/>
    <w:rsid w:val="00197F3E"/>
    <w:rsid w:val="001A0033"/>
    <w:rsid w:val="001A03BD"/>
    <w:rsid w:val="001A1207"/>
    <w:rsid w:val="001A1491"/>
    <w:rsid w:val="001A358C"/>
    <w:rsid w:val="001A3951"/>
    <w:rsid w:val="001A4F7C"/>
    <w:rsid w:val="001A5DC1"/>
    <w:rsid w:val="001A62D2"/>
    <w:rsid w:val="001A689F"/>
    <w:rsid w:val="001A6958"/>
    <w:rsid w:val="001A7DAF"/>
    <w:rsid w:val="001B16F8"/>
    <w:rsid w:val="001B1717"/>
    <w:rsid w:val="001B1922"/>
    <w:rsid w:val="001B2C8E"/>
    <w:rsid w:val="001B367B"/>
    <w:rsid w:val="001B3712"/>
    <w:rsid w:val="001B3B69"/>
    <w:rsid w:val="001B3F7E"/>
    <w:rsid w:val="001B542F"/>
    <w:rsid w:val="001B5828"/>
    <w:rsid w:val="001B58E1"/>
    <w:rsid w:val="001B755A"/>
    <w:rsid w:val="001B7A28"/>
    <w:rsid w:val="001B7D8E"/>
    <w:rsid w:val="001C042E"/>
    <w:rsid w:val="001C0FC4"/>
    <w:rsid w:val="001C1CA7"/>
    <w:rsid w:val="001C1EFE"/>
    <w:rsid w:val="001C1FD5"/>
    <w:rsid w:val="001C2EF0"/>
    <w:rsid w:val="001C5605"/>
    <w:rsid w:val="001C595E"/>
    <w:rsid w:val="001C5C3E"/>
    <w:rsid w:val="001C5CBD"/>
    <w:rsid w:val="001C5ED4"/>
    <w:rsid w:val="001C6111"/>
    <w:rsid w:val="001C67F2"/>
    <w:rsid w:val="001C7126"/>
    <w:rsid w:val="001C72BE"/>
    <w:rsid w:val="001C7ECA"/>
    <w:rsid w:val="001C7F51"/>
    <w:rsid w:val="001D04D9"/>
    <w:rsid w:val="001D0766"/>
    <w:rsid w:val="001D0A3D"/>
    <w:rsid w:val="001D1693"/>
    <w:rsid w:val="001D17DF"/>
    <w:rsid w:val="001D2D01"/>
    <w:rsid w:val="001D32FE"/>
    <w:rsid w:val="001D4267"/>
    <w:rsid w:val="001D4611"/>
    <w:rsid w:val="001D4873"/>
    <w:rsid w:val="001D587D"/>
    <w:rsid w:val="001D74DC"/>
    <w:rsid w:val="001D7F5F"/>
    <w:rsid w:val="001E060E"/>
    <w:rsid w:val="001E086D"/>
    <w:rsid w:val="001E0B58"/>
    <w:rsid w:val="001E0F34"/>
    <w:rsid w:val="001E1801"/>
    <w:rsid w:val="001E1A21"/>
    <w:rsid w:val="001E2E18"/>
    <w:rsid w:val="001E3B69"/>
    <w:rsid w:val="001E4622"/>
    <w:rsid w:val="001E4D07"/>
    <w:rsid w:val="001E6417"/>
    <w:rsid w:val="001E6A3F"/>
    <w:rsid w:val="001E7164"/>
    <w:rsid w:val="001E7308"/>
    <w:rsid w:val="001E7689"/>
    <w:rsid w:val="001E7963"/>
    <w:rsid w:val="001E7B35"/>
    <w:rsid w:val="001F0093"/>
    <w:rsid w:val="001F057C"/>
    <w:rsid w:val="001F087E"/>
    <w:rsid w:val="001F0C8D"/>
    <w:rsid w:val="001F1283"/>
    <w:rsid w:val="001F2401"/>
    <w:rsid w:val="001F2470"/>
    <w:rsid w:val="001F26BD"/>
    <w:rsid w:val="001F2DDF"/>
    <w:rsid w:val="001F2FF9"/>
    <w:rsid w:val="001F3B52"/>
    <w:rsid w:val="001F3C8F"/>
    <w:rsid w:val="001F3F4A"/>
    <w:rsid w:val="001F4491"/>
    <w:rsid w:val="001F5ABB"/>
    <w:rsid w:val="001F5CA8"/>
    <w:rsid w:val="001F5F12"/>
    <w:rsid w:val="001F606E"/>
    <w:rsid w:val="001F60D3"/>
    <w:rsid w:val="001F6C33"/>
    <w:rsid w:val="001F75CE"/>
    <w:rsid w:val="001F75F8"/>
    <w:rsid w:val="001F780A"/>
    <w:rsid w:val="001F783E"/>
    <w:rsid w:val="001F7B98"/>
    <w:rsid w:val="00200542"/>
    <w:rsid w:val="00201927"/>
    <w:rsid w:val="00202031"/>
    <w:rsid w:val="00204530"/>
    <w:rsid w:val="00204C04"/>
    <w:rsid w:val="00204D62"/>
    <w:rsid w:val="002053BB"/>
    <w:rsid w:val="002061CE"/>
    <w:rsid w:val="00206D61"/>
    <w:rsid w:val="0020727A"/>
    <w:rsid w:val="00210790"/>
    <w:rsid w:val="002107DA"/>
    <w:rsid w:val="00210F93"/>
    <w:rsid w:val="00211001"/>
    <w:rsid w:val="00211078"/>
    <w:rsid w:val="00211457"/>
    <w:rsid w:val="0021165D"/>
    <w:rsid w:val="002124A7"/>
    <w:rsid w:val="0021255A"/>
    <w:rsid w:val="002137EF"/>
    <w:rsid w:val="00214353"/>
    <w:rsid w:val="00214DD1"/>
    <w:rsid w:val="00214EC9"/>
    <w:rsid w:val="00215285"/>
    <w:rsid w:val="0021530D"/>
    <w:rsid w:val="00215AD7"/>
    <w:rsid w:val="00216516"/>
    <w:rsid w:val="002165C3"/>
    <w:rsid w:val="00216AEF"/>
    <w:rsid w:val="00217FDC"/>
    <w:rsid w:val="00220963"/>
    <w:rsid w:val="00220C54"/>
    <w:rsid w:val="002212C6"/>
    <w:rsid w:val="0022154C"/>
    <w:rsid w:val="00222087"/>
    <w:rsid w:val="00222B7F"/>
    <w:rsid w:val="00224A6C"/>
    <w:rsid w:val="0022560F"/>
    <w:rsid w:val="0022570B"/>
    <w:rsid w:val="00225951"/>
    <w:rsid w:val="00225CF6"/>
    <w:rsid w:val="00226188"/>
    <w:rsid w:val="002261C9"/>
    <w:rsid w:val="00226216"/>
    <w:rsid w:val="002264FE"/>
    <w:rsid w:val="002269D5"/>
    <w:rsid w:val="00230040"/>
    <w:rsid w:val="002311CD"/>
    <w:rsid w:val="00231541"/>
    <w:rsid w:val="002320FF"/>
    <w:rsid w:val="0023386E"/>
    <w:rsid w:val="00233978"/>
    <w:rsid w:val="00233B5D"/>
    <w:rsid w:val="0023415D"/>
    <w:rsid w:val="002352EB"/>
    <w:rsid w:val="00235AAF"/>
    <w:rsid w:val="002368C7"/>
    <w:rsid w:val="0023693C"/>
    <w:rsid w:val="00236C23"/>
    <w:rsid w:val="00237807"/>
    <w:rsid w:val="00237878"/>
    <w:rsid w:val="00240067"/>
    <w:rsid w:val="00240508"/>
    <w:rsid w:val="00241F12"/>
    <w:rsid w:val="00242CE6"/>
    <w:rsid w:val="00243AB7"/>
    <w:rsid w:val="00243F81"/>
    <w:rsid w:val="002446CB"/>
    <w:rsid w:val="00244F71"/>
    <w:rsid w:val="002450F3"/>
    <w:rsid w:val="00246738"/>
    <w:rsid w:val="002503C0"/>
    <w:rsid w:val="00250CC4"/>
    <w:rsid w:val="00251521"/>
    <w:rsid w:val="00251F81"/>
    <w:rsid w:val="00252142"/>
    <w:rsid w:val="002523CC"/>
    <w:rsid w:val="002534DB"/>
    <w:rsid w:val="002537F7"/>
    <w:rsid w:val="00253B5F"/>
    <w:rsid w:val="00254747"/>
    <w:rsid w:val="00255F07"/>
    <w:rsid w:val="002560DB"/>
    <w:rsid w:val="00257758"/>
    <w:rsid w:val="0025780A"/>
    <w:rsid w:val="00257BA2"/>
    <w:rsid w:val="002606F6"/>
    <w:rsid w:val="0026101F"/>
    <w:rsid w:val="00261052"/>
    <w:rsid w:val="00261DD3"/>
    <w:rsid w:val="00262E54"/>
    <w:rsid w:val="002635C9"/>
    <w:rsid w:val="00263E3F"/>
    <w:rsid w:val="00264235"/>
    <w:rsid w:val="0026499A"/>
    <w:rsid w:val="00266078"/>
    <w:rsid w:val="0026651A"/>
    <w:rsid w:val="002667F9"/>
    <w:rsid w:val="002671C8"/>
    <w:rsid w:val="00267B1E"/>
    <w:rsid w:val="00270B8C"/>
    <w:rsid w:val="00270DF0"/>
    <w:rsid w:val="0027107B"/>
    <w:rsid w:val="0027116B"/>
    <w:rsid w:val="00271310"/>
    <w:rsid w:val="0027219A"/>
    <w:rsid w:val="00272358"/>
    <w:rsid w:val="00272C4A"/>
    <w:rsid w:val="00272EF5"/>
    <w:rsid w:val="00272F1E"/>
    <w:rsid w:val="00274121"/>
    <w:rsid w:val="002744EE"/>
    <w:rsid w:val="00274A0E"/>
    <w:rsid w:val="00275C0C"/>
    <w:rsid w:val="00275EED"/>
    <w:rsid w:val="002762F2"/>
    <w:rsid w:val="00276A41"/>
    <w:rsid w:val="002772E1"/>
    <w:rsid w:val="002803FD"/>
    <w:rsid w:val="0028084C"/>
    <w:rsid w:val="0028195D"/>
    <w:rsid w:val="00282F30"/>
    <w:rsid w:val="002845A6"/>
    <w:rsid w:val="00284DAB"/>
    <w:rsid w:val="00285843"/>
    <w:rsid w:val="00286531"/>
    <w:rsid w:val="00286625"/>
    <w:rsid w:val="00287235"/>
    <w:rsid w:val="00287CB1"/>
    <w:rsid w:val="0029048E"/>
    <w:rsid w:val="0029072B"/>
    <w:rsid w:val="00290E34"/>
    <w:rsid w:val="00291082"/>
    <w:rsid w:val="002910A5"/>
    <w:rsid w:val="002919CB"/>
    <w:rsid w:val="00291B13"/>
    <w:rsid w:val="00291B58"/>
    <w:rsid w:val="002920C9"/>
    <w:rsid w:val="002927A0"/>
    <w:rsid w:val="002933E9"/>
    <w:rsid w:val="00293616"/>
    <w:rsid w:val="00294268"/>
    <w:rsid w:val="00294865"/>
    <w:rsid w:val="00294C03"/>
    <w:rsid w:val="0029530B"/>
    <w:rsid w:val="00295A74"/>
    <w:rsid w:val="00295E6D"/>
    <w:rsid w:val="002976A4"/>
    <w:rsid w:val="00297763"/>
    <w:rsid w:val="0029794E"/>
    <w:rsid w:val="00297BB4"/>
    <w:rsid w:val="00297D5B"/>
    <w:rsid w:val="002A06E6"/>
    <w:rsid w:val="002A147F"/>
    <w:rsid w:val="002A2772"/>
    <w:rsid w:val="002A2DA1"/>
    <w:rsid w:val="002A2EB7"/>
    <w:rsid w:val="002A2F63"/>
    <w:rsid w:val="002A35C2"/>
    <w:rsid w:val="002A3BD4"/>
    <w:rsid w:val="002A41D3"/>
    <w:rsid w:val="002A49A0"/>
    <w:rsid w:val="002A4CF5"/>
    <w:rsid w:val="002A4D78"/>
    <w:rsid w:val="002A4FD3"/>
    <w:rsid w:val="002A50C6"/>
    <w:rsid w:val="002A6632"/>
    <w:rsid w:val="002A6FA1"/>
    <w:rsid w:val="002A7021"/>
    <w:rsid w:val="002A76A2"/>
    <w:rsid w:val="002B02DC"/>
    <w:rsid w:val="002B0668"/>
    <w:rsid w:val="002B2677"/>
    <w:rsid w:val="002B32B1"/>
    <w:rsid w:val="002B38DC"/>
    <w:rsid w:val="002B3979"/>
    <w:rsid w:val="002B45D5"/>
    <w:rsid w:val="002B63AD"/>
    <w:rsid w:val="002C1AE8"/>
    <w:rsid w:val="002C1FA3"/>
    <w:rsid w:val="002C2D02"/>
    <w:rsid w:val="002C3461"/>
    <w:rsid w:val="002C4AA8"/>
    <w:rsid w:val="002C5012"/>
    <w:rsid w:val="002C504E"/>
    <w:rsid w:val="002C6F00"/>
    <w:rsid w:val="002D0151"/>
    <w:rsid w:val="002D0E2F"/>
    <w:rsid w:val="002D12A5"/>
    <w:rsid w:val="002D2305"/>
    <w:rsid w:val="002D297C"/>
    <w:rsid w:val="002D2C35"/>
    <w:rsid w:val="002D37E1"/>
    <w:rsid w:val="002D426E"/>
    <w:rsid w:val="002D50DD"/>
    <w:rsid w:val="002D5806"/>
    <w:rsid w:val="002D6360"/>
    <w:rsid w:val="002D6E93"/>
    <w:rsid w:val="002D7498"/>
    <w:rsid w:val="002D7D3E"/>
    <w:rsid w:val="002D7E73"/>
    <w:rsid w:val="002D7F3B"/>
    <w:rsid w:val="002E12A1"/>
    <w:rsid w:val="002E20CA"/>
    <w:rsid w:val="002E3432"/>
    <w:rsid w:val="002E3845"/>
    <w:rsid w:val="002E4094"/>
    <w:rsid w:val="002E45AB"/>
    <w:rsid w:val="002E4653"/>
    <w:rsid w:val="002E481A"/>
    <w:rsid w:val="002E4BCF"/>
    <w:rsid w:val="002E4E43"/>
    <w:rsid w:val="002E5535"/>
    <w:rsid w:val="002E5624"/>
    <w:rsid w:val="002E562A"/>
    <w:rsid w:val="002E5B9B"/>
    <w:rsid w:val="002E5BD8"/>
    <w:rsid w:val="002E6793"/>
    <w:rsid w:val="002E6D4C"/>
    <w:rsid w:val="002E77D9"/>
    <w:rsid w:val="002E7FB4"/>
    <w:rsid w:val="002F04E5"/>
    <w:rsid w:val="002F0802"/>
    <w:rsid w:val="002F0EA8"/>
    <w:rsid w:val="002F12AC"/>
    <w:rsid w:val="002F1AFB"/>
    <w:rsid w:val="002F1B04"/>
    <w:rsid w:val="002F1EE4"/>
    <w:rsid w:val="002F2106"/>
    <w:rsid w:val="002F2C55"/>
    <w:rsid w:val="002F2CA9"/>
    <w:rsid w:val="002F3CE3"/>
    <w:rsid w:val="002F400E"/>
    <w:rsid w:val="002F4C5E"/>
    <w:rsid w:val="002F683D"/>
    <w:rsid w:val="002F7319"/>
    <w:rsid w:val="002F7AF1"/>
    <w:rsid w:val="00300AEE"/>
    <w:rsid w:val="003010D2"/>
    <w:rsid w:val="0030161C"/>
    <w:rsid w:val="00301C3D"/>
    <w:rsid w:val="00303996"/>
    <w:rsid w:val="00303BE0"/>
    <w:rsid w:val="00303CED"/>
    <w:rsid w:val="00304553"/>
    <w:rsid w:val="00304C92"/>
    <w:rsid w:val="00305472"/>
    <w:rsid w:val="00305743"/>
    <w:rsid w:val="00306374"/>
    <w:rsid w:val="00306750"/>
    <w:rsid w:val="00306D87"/>
    <w:rsid w:val="003072A6"/>
    <w:rsid w:val="00307B97"/>
    <w:rsid w:val="00310E4B"/>
    <w:rsid w:val="003114B2"/>
    <w:rsid w:val="0031214D"/>
    <w:rsid w:val="00314492"/>
    <w:rsid w:val="00314695"/>
    <w:rsid w:val="003147AF"/>
    <w:rsid w:val="00315C8B"/>
    <w:rsid w:val="00315DC8"/>
    <w:rsid w:val="00316F42"/>
    <w:rsid w:val="0031733D"/>
    <w:rsid w:val="00317B2B"/>
    <w:rsid w:val="003203C2"/>
    <w:rsid w:val="00320678"/>
    <w:rsid w:val="00321452"/>
    <w:rsid w:val="00321AB3"/>
    <w:rsid w:val="00321E03"/>
    <w:rsid w:val="0032602D"/>
    <w:rsid w:val="003263B8"/>
    <w:rsid w:val="003268E7"/>
    <w:rsid w:val="00327510"/>
    <w:rsid w:val="00327CA7"/>
    <w:rsid w:val="00327F92"/>
    <w:rsid w:val="003326E7"/>
    <w:rsid w:val="00332DF6"/>
    <w:rsid w:val="0033357B"/>
    <w:rsid w:val="00335F09"/>
    <w:rsid w:val="00336903"/>
    <w:rsid w:val="00337381"/>
    <w:rsid w:val="003378A3"/>
    <w:rsid w:val="003402C9"/>
    <w:rsid w:val="00340A11"/>
    <w:rsid w:val="00340D74"/>
    <w:rsid w:val="00341500"/>
    <w:rsid w:val="00342659"/>
    <w:rsid w:val="003427E6"/>
    <w:rsid w:val="00342AA0"/>
    <w:rsid w:val="00342B6D"/>
    <w:rsid w:val="00342C23"/>
    <w:rsid w:val="003434D5"/>
    <w:rsid w:val="00343541"/>
    <w:rsid w:val="00345002"/>
    <w:rsid w:val="003453BC"/>
    <w:rsid w:val="003455C8"/>
    <w:rsid w:val="00345E81"/>
    <w:rsid w:val="00346DFC"/>
    <w:rsid w:val="003476FE"/>
    <w:rsid w:val="00347B08"/>
    <w:rsid w:val="0035094C"/>
    <w:rsid w:val="00350F79"/>
    <w:rsid w:val="00350FA5"/>
    <w:rsid w:val="00350FB8"/>
    <w:rsid w:val="00351195"/>
    <w:rsid w:val="0035119A"/>
    <w:rsid w:val="00352AEA"/>
    <w:rsid w:val="00352BFA"/>
    <w:rsid w:val="00352D44"/>
    <w:rsid w:val="00352E2F"/>
    <w:rsid w:val="003532C5"/>
    <w:rsid w:val="003534C0"/>
    <w:rsid w:val="00354295"/>
    <w:rsid w:val="0035446E"/>
    <w:rsid w:val="00354BAD"/>
    <w:rsid w:val="003561A7"/>
    <w:rsid w:val="0035666C"/>
    <w:rsid w:val="00356F8F"/>
    <w:rsid w:val="00357064"/>
    <w:rsid w:val="00357E74"/>
    <w:rsid w:val="0036063B"/>
    <w:rsid w:val="003607DD"/>
    <w:rsid w:val="003623CB"/>
    <w:rsid w:val="00362A57"/>
    <w:rsid w:val="00363A6E"/>
    <w:rsid w:val="00364631"/>
    <w:rsid w:val="00364F18"/>
    <w:rsid w:val="00365103"/>
    <w:rsid w:val="0036541F"/>
    <w:rsid w:val="003657E2"/>
    <w:rsid w:val="00370CED"/>
    <w:rsid w:val="003712A1"/>
    <w:rsid w:val="003713CA"/>
    <w:rsid w:val="00372D25"/>
    <w:rsid w:val="00373C7B"/>
    <w:rsid w:val="003746B1"/>
    <w:rsid w:val="003749A1"/>
    <w:rsid w:val="003751EF"/>
    <w:rsid w:val="00375ABE"/>
    <w:rsid w:val="00375BF1"/>
    <w:rsid w:val="00376915"/>
    <w:rsid w:val="00376CEC"/>
    <w:rsid w:val="003774FC"/>
    <w:rsid w:val="00380557"/>
    <w:rsid w:val="00380F1D"/>
    <w:rsid w:val="003821FE"/>
    <w:rsid w:val="0038224D"/>
    <w:rsid w:val="00383FFD"/>
    <w:rsid w:val="003843A0"/>
    <w:rsid w:val="0038647B"/>
    <w:rsid w:val="003872F0"/>
    <w:rsid w:val="00387A69"/>
    <w:rsid w:val="00387DA6"/>
    <w:rsid w:val="00387E7C"/>
    <w:rsid w:val="00387FDB"/>
    <w:rsid w:val="00390567"/>
    <w:rsid w:val="00390F30"/>
    <w:rsid w:val="00391A96"/>
    <w:rsid w:val="00391AEA"/>
    <w:rsid w:val="00391F63"/>
    <w:rsid w:val="003922B5"/>
    <w:rsid w:val="0039273E"/>
    <w:rsid w:val="00392BC6"/>
    <w:rsid w:val="003933D6"/>
    <w:rsid w:val="00393E38"/>
    <w:rsid w:val="00394004"/>
    <w:rsid w:val="0039421A"/>
    <w:rsid w:val="003947B2"/>
    <w:rsid w:val="00397CFA"/>
    <w:rsid w:val="00397DB9"/>
    <w:rsid w:val="003A05FA"/>
    <w:rsid w:val="003A097C"/>
    <w:rsid w:val="003A15B6"/>
    <w:rsid w:val="003A1967"/>
    <w:rsid w:val="003A1A93"/>
    <w:rsid w:val="003A1CAC"/>
    <w:rsid w:val="003A2715"/>
    <w:rsid w:val="003A2813"/>
    <w:rsid w:val="003A3129"/>
    <w:rsid w:val="003A4159"/>
    <w:rsid w:val="003A4367"/>
    <w:rsid w:val="003A4907"/>
    <w:rsid w:val="003A4B1D"/>
    <w:rsid w:val="003A4D9A"/>
    <w:rsid w:val="003A5F99"/>
    <w:rsid w:val="003A657B"/>
    <w:rsid w:val="003A7DFF"/>
    <w:rsid w:val="003A7FF9"/>
    <w:rsid w:val="003B01AD"/>
    <w:rsid w:val="003B04E0"/>
    <w:rsid w:val="003B0BC2"/>
    <w:rsid w:val="003B297A"/>
    <w:rsid w:val="003B3C83"/>
    <w:rsid w:val="003B3D48"/>
    <w:rsid w:val="003B49BC"/>
    <w:rsid w:val="003B668D"/>
    <w:rsid w:val="003B710F"/>
    <w:rsid w:val="003B7CA0"/>
    <w:rsid w:val="003C0204"/>
    <w:rsid w:val="003C05B8"/>
    <w:rsid w:val="003C0DD9"/>
    <w:rsid w:val="003C1D8E"/>
    <w:rsid w:val="003C1F48"/>
    <w:rsid w:val="003C2583"/>
    <w:rsid w:val="003C2800"/>
    <w:rsid w:val="003C2B7C"/>
    <w:rsid w:val="003C372B"/>
    <w:rsid w:val="003C3DCD"/>
    <w:rsid w:val="003C44D7"/>
    <w:rsid w:val="003C55AB"/>
    <w:rsid w:val="003C55F0"/>
    <w:rsid w:val="003C574C"/>
    <w:rsid w:val="003C611C"/>
    <w:rsid w:val="003C61FD"/>
    <w:rsid w:val="003C6ACF"/>
    <w:rsid w:val="003C6C2C"/>
    <w:rsid w:val="003D108D"/>
    <w:rsid w:val="003D16F2"/>
    <w:rsid w:val="003D17D0"/>
    <w:rsid w:val="003D1B04"/>
    <w:rsid w:val="003D2195"/>
    <w:rsid w:val="003D267B"/>
    <w:rsid w:val="003D2A30"/>
    <w:rsid w:val="003D3143"/>
    <w:rsid w:val="003D3BCE"/>
    <w:rsid w:val="003D3F1E"/>
    <w:rsid w:val="003D54A1"/>
    <w:rsid w:val="003D5DD3"/>
    <w:rsid w:val="003D5EB4"/>
    <w:rsid w:val="003D6594"/>
    <w:rsid w:val="003D67D9"/>
    <w:rsid w:val="003D6BDD"/>
    <w:rsid w:val="003D71BA"/>
    <w:rsid w:val="003D72D6"/>
    <w:rsid w:val="003E05C9"/>
    <w:rsid w:val="003E0B71"/>
    <w:rsid w:val="003E1202"/>
    <w:rsid w:val="003E3511"/>
    <w:rsid w:val="003E3C5C"/>
    <w:rsid w:val="003E3F5B"/>
    <w:rsid w:val="003E47C8"/>
    <w:rsid w:val="003E49C2"/>
    <w:rsid w:val="003E5083"/>
    <w:rsid w:val="003E7F2A"/>
    <w:rsid w:val="003F08E5"/>
    <w:rsid w:val="003F1567"/>
    <w:rsid w:val="003F230E"/>
    <w:rsid w:val="003F32E6"/>
    <w:rsid w:val="003F49A3"/>
    <w:rsid w:val="003F4D8A"/>
    <w:rsid w:val="003F54A0"/>
    <w:rsid w:val="003F5A7B"/>
    <w:rsid w:val="003F5F23"/>
    <w:rsid w:val="003F63BA"/>
    <w:rsid w:val="003F70B1"/>
    <w:rsid w:val="003F717F"/>
    <w:rsid w:val="0040053C"/>
    <w:rsid w:val="004008BF"/>
    <w:rsid w:val="00400C78"/>
    <w:rsid w:val="00400EE3"/>
    <w:rsid w:val="00400FFB"/>
    <w:rsid w:val="00401715"/>
    <w:rsid w:val="004029A1"/>
    <w:rsid w:val="00403069"/>
    <w:rsid w:val="004044FD"/>
    <w:rsid w:val="0040499E"/>
    <w:rsid w:val="00404CB2"/>
    <w:rsid w:val="00404ED5"/>
    <w:rsid w:val="00406071"/>
    <w:rsid w:val="00406074"/>
    <w:rsid w:val="00406BEA"/>
    <w:rsid w:val="004105AA"/>
    <w:rsid w:val="00410680"/>
    <w:rsid w:val="0041073F"/>
    <w:rsid w:val="00410ABC"/>
    <w:rsid w:val="00410E68"/>
    <w:rsid w:val="00411526"/>
    <w:rsid w:val="0041163C"/>
    <w:rsid w:val="004116ED"/>
    <w:rsid w:val="00412883"/>
    <w:rsid w:val="004128BF"/>
    <w:rsid w:val="00413C9E"/>
    <w:rsid w:val="00413EB7"/>
    <w:rsid w:val="00415AAA"/>
    <w:rsid w:val="00416270"/>
    <w:rsid w:val="00416E37"/>
    <w:rsid w:val="00420222"/>
    <w:rsid w:val="004207E0"/>
    <w:rsid w:val="00420966"/>
    <w:rsid w:val="00421E89"/>
    <w:rsid w:val="00422046"/>
    <w:rsid w:val="00423D7A"/>
    <w:rsid w:val="00424DC8"/>
    <w:rsid w:val="004255F9"/>
    <w:rsid w:val="00425B65"/>
    <w:rsid w:val="00426A31"/>
    <w:rsid w:val="00427CEB"/>
    <w:rsid w:val="0043047E"/>
    <w:rsid w:val="00430DB4"/>
    <w:rsid w:val="00431929"/>
    <w:rsid w:val="0043226F"/>
    <w:rsid w:val="004333D0"/>
    <w:rsid w:val="004336D4"/>
    <w:rsid w:val="00434001"/>
    <w:rsid w:val="0043498E"/>
    <w:rsid w:val="004353CE"/>
    <w:rsid w:val="00435F33"/>
    <w:rsid w:val="004361DE"/>
    <w:rsid w:val="00436345"/>
    <w:rsid w:val="004363DC"/>
    <w:rsid w:val="004406C7"/>
    <w:rsid w:val="0044170D"/>
    <w:rsid w:val="00441BFA"/>
    <w:rsid w:val="00441D0A"/>
    <w:rsid w:val="00441FB6"/>
    <w:rsid w:val="0044260D"/>
    <w:rsid w:val="00442646"/>
    <w:rsid w:val="00442A4D"/>
    <w:rsid w:val="00442B75"/>
    <w:rsid w:val="00443236"/>
    <w:rsid w:val="00443601"/>
    <w:rsid w:val="00443729"/>
    <w:rsid w:val="00443948"/>
    <w:rsid w:val="00443B02"/>
    <w:rsid w:val="00444496"/>
    <w:rsid w:val="00444D42"/>
    <w:rsid w:val="00444DFD"/>
    <w:rsid w:val="00445082"/>
    <w:rsid w:val="004454DF"/>
    <w:rsid w:val="0044571A"/>
    <w:rsid w:val="004458FA"/>
    <w:rsid w:val="004459BF"/>
    <w:rsid w:val="00447648"/>
    <w:rsid w:val="00447D71"/>
    <w:rsid w:val="004505C5"/>
    <w:rsid w:val="00450A39"/>
    <w:rsid w:val="00450B8B"/>
    <w:rsid w:val="004518BF"/>
    <w:rsid w:val="00451A20"/>
    <w:rsid w:val="00452059"/>
    <w:rsid w:val="0045243E"/>
    <w:rsid w:val="00452451"/>
    <w:rsid w:val="00452A74"/>
    <w:rsid w:val="00452CBF"/>
    <w:rsid w:val="00453588"/>
    <w:rsid w:val="0045428C"/>
    <w:rsid w:val="00454F32"/>
    <w:rsid w:val="00455753"/>
    <w:rsid w:val="004561F1"/>
    <w:rsid w:val="00457008"/>
    <w:rsid w:val="00457A97"/>
    <w:rsid w:val="00457EB5"/>
    <w:rsid w:val="004602B7"/>
    <w:rsid w:val="0046044B"/>
    <w:rsid w:val="00460F0C"/>
    <w:rsid w:val="00461839"/>
    <w:rsid w:val="00461B4F"/>
    <w:rsid w:val="00462019"/>
    <w:rsid w:val="00462665"/>
    <w:rsid w:val="004633E7"/>
    <w:rsid w:val="004634C9"/>
    <w:rsid w:val="004634EC"/>
    <w:rsid w:val="00463DD1"/>
    <w:rsid w:val="00464772"/>
    <w:rsid w:val="00464AC5"/>
    <w:rsid w:val="0046549B"/>
    <w:rsid w:val="00465838"/>
    <w:rsid w:val="00466116"/>
    <w:rsid w:val="00467730"/>
    <w:rsid w:val="00467822"/>
    <w:rsid w:val="00470010"/>
    <w:rsid w:val="00470944"/>
    <w:rsid w:val="00471DA7"/>
    <w:rsid w:val="004725DB"/>
    <w:rsid w:val="00472685"/>
    <w:rsid w:val="00472D9C"/>
    <w:rsid w:val="004734FC"/>
    <w:rsid w:val="004737B7"/>
    <w:rsid w:val="00474063"/>
    <w:rsid w:val="00475300"/>
    <w:rsid w:val="004756E2"/>
    <w:rsid w:val="004759CB"/>
    <w:rsid w:val="00475AA7"/>
    <w:rsid w:val="00476500"/>
    <w:rsid w:val="0047779B"/>
    <w:rsid w:val="00480A7B"/>
    <w:rsid w:val="00481111"/>
    <w:rsid w:val="0048175B"/>
    <w:rsid w:val="004818B1"/>
    <w:rsid w:val="004828F5"/>
    <w:rsid w:val="00482C2F"/>
    <w:rsid w:val="00482C46"/>
    <w:rsid w:val="00482DF0"/>
    <w:rsid w:val="00483462"/>
    <w:rsid w:val="00483FC6"/>
    <w:rsid w:val="00483FCC"/>
    <w:rsid w:val="004840F2"/>
    <w:rsid w:val="00484140"/>
    <w:rsid w:val="00485239"/>
    <w:rsid w:val="004858AF"/>
    <w:rsid w:val="004874D9"/>
    <w:rsid w:val="004878A8"/>
    <w:rsid w:val="00487A61"/>
    <w:rsid w:val="00487DF2"/>
    <w:rsid w:val="004903CD"/>
    <w:rsid w:val="00491EE6"/>
    <w:rsid w:val="00493173"/>
    <w:rsid w:val="00493ABD"/>
    <w:rsid w:val="00493C7D"/>
    <w:rsid w:val="00493E2C"/>
    <w:rsid w:val="00494A14"/>
    <w:rsid w:val="00494DDB"/>
    <w:rsid w:val="0049511A"/>
    <w:rsid w:val="00495CD2"/>
    <w:rsid w:val="00495F0B"/>
    <w:rsid w:val="00497E12"/>
    <w:rsid w:val="004A0492"/>
    <w:rsid w:val="004A08E8"/>
    <w:rsid w:val="004A1935"/>
    <w:rsid w:val="004A1A7F"/>
    <w:rsid w:val="004A2342"/>
    <w:rsid w:val="004A3C1D"/>
    <w:rsid w:val="004A4F74"/>
    <w:rsid w:val="004A5426"/>
    <w:rsid w:val="004A5AE6"/>
    <w:rsid w:val="004A68E5"/>
    <w:rsid w:val="004A6A2E"/>
    <w:rsid w:val="004B0059"/>
    <w:rsid w:val="004B089B"/>
    <w:rsid w:val="004B11B6"/>
    <w:rsid w:val="004B171A"/>
    <w:rsid w:val="004B3147"/>
    <w:rsid w:val="004B32EB"/>
    <w:rsid w:val="004B3E02"/>
    <w:rsid w:val="004B5010"/>
    <w:rsid w:val="004B523E"/>
    <w:rsid w:val="004B5867"/>
    <w:rsid w:val="004B5C8C"/>
    <w:rsid w:val="004B63C6"/>
    <w:rsid w:val="004B6617"/>
    <w:rsid w:val="004B67FB"/>
    <w:rsid w:val="004C07F7"/>
    <w:rsid w:val="004C0A68"/>
    <w:rsid w:val="004C1128"/>
    <w:rsid w:val="004C2A3B"/>
    <w:rsid w:val="004C30F9"/>
    <w:rsid w:val="004C5636"/>
    <w:rsid w:val="004C5803"/>
    <w:rsid w:val="004C5E34"/>
    <w:rsid w:val="004C6202"/>
    <w:rsid w:val="004C6F2D"/>
    <w:rsid w:val="004C76B9"/>
    <w:rsid w:val="004C7AF4"/>
    <w:rsid w:val="004C7B95"/>
    <w:rsid w:val="004D084C"/>
    <w:rsid w:val="004D0912"/>
    <w:rsid w:val="004D09C4"/>
    <w:rsid w:val="004D1A80"/>
    <w:rsid w:val="004D24C7"/>
    <w:rsid w:val="004D2963"/>
    <w:rsid w:val="004D2EE4"/>
    <w:rsid w:val="004D3040"/>
    <w:rsid w:val="004D3C58"/>
    <w:rsid w:val="004D4226"/>
    <w:rsid w:val="004D491E"/>
    <w:rsid w:val="004D4BC7"/>
    <w:rsid w:val="004D4D7B"/>
    <w:rsid w:val="004D4EAC"/>
    <w:rsid w:val="004D5167"/>
    <w:rsid w:val="004D7905"/>
    <w:rsid w:val="004E1042"/>
    <w:rsid w:val="004E1945"/>
    <w:rsid w:val="004E1BE2"/>
    <w:rsid w:val="004E294E"/>
    <w:rsid w:val="004E39DA"/>
    <w:rsid w:val="004E40A3"/>
    <w:rsid w:val="004E568C"/>
    <w:rsid w:val="004E568F"/>
    <w:rsid w:val="004E5748"/>
    <w:rsid w:val="004E5DCA"/>
    <w:rsid w:val="004E655D"/>
    <w:rsid w:val="004E78F6"/>
    <w:rsid w:val="004E7BEE"/>
    <w:rsid w:val="004E7F55"/>
    <w:rsid w:val="004F0486"/>
    <w:rsid w:val="004F04A4"/>
    <w:rsid w:val="004F05AA"/>
    <w:rsid w:val="004F0E82"/>
    <w:rsid w:val="004F1077"/>
    <w:rsid w:val="004F254D"/>
    <w:rsid w:val="004F2640"/>
    <w:rsid w:val="004F2873"/>
    <w:rsid w:val="004F3236"/>
    <w:rsid w:val="004F3C76"/>
    <w:rsid w:val="004F444E"/>
    <w:rsid w:val="004F472C"/>
    <w:rsid w:val="004F52ED"/>
    <w:rsid w:val="004F60AB"/>
    <w:rsid w:val="004F6104"/>
    <w:rsid w:val="004F62E4"/>
    <w:rsid w:val="0050049D"/>
    <w:rsid w:val="0050051B"/>
    <w:rsid w:val="00500577"/>
    <w:rsid w:val="00500A07"/>
    <w:rsid w:val="00501103"/>
    <w:rsid w:val="00501761"/>
    <w:rsid w:val="0050180B"/>
    <w:rsid w:val="005020AD"/>
    <w:rsid w:val="005024D3"/>
    <w:rsid w:val="005049A0"/>
    <w:rsid w:val="00505180"/>
    <w:rsid w:val="005054B8"/>
    <w:rsid w:val="00505AB6"/>
    <w:rsid w:val="00506509"/>
    <w:rsid w:val="0050694D"/>
    <w:rsid w:val="005071F5"/>
    <w:rsid w:val="005101D1"/>
    <w:rsid w:val="00511C3B"/>
    <w:rsid w:val="00512EAD"/>
    <w:rsid w:val="005131BA"/>
    <w:rsid w:val="0051362F"/>
    <w:rsid w:val="00513B98"/>
    <w:rsid w:val="0051446B"/>
    <w:rsid w:val="00515186"/>
    <w:rsid w:val="0051581D"/>
    <w:rsid w:val="00516202"/>
    <w:rsid w:val="005167F4"/>
    <w:rsid w:val="00516EA2"/>
    <w:rsid w:val="00517D72"/>
    <w:rsid w:val="00520250"/>
    <w:rsid w:val="00520A2C"/>
    <w:rsid w:val="00520D5A"/>
    <w:rsid w:val="00521405"/>
    <w:rsid w:val="00521772"/>
    <w:rsid w:val="00521D6C"/>
    <w:rsid w:val="00521E1E"/>
    <w:rsid w:val="00521F61"/>
    <w:rsid w:val="00522107"/>
    <w:rsid w:val="00523214"/>
    <w:rsid w:val="00524AFF"/>
    <w:rsid w:val="00524B30"/>
    <w:rsid w:val="00524BB6"/>
    <w:rsid w:val="00524D31"/>
    <w:rsid w:val="00525911"/>
    <w:rsid w:val="00525FCF"/>
    <w:rsid w:val="00526271"/>
    <w:rsid w:val="00526EEE"/>
    <w:rsid w:val="005270A6"/>
    <w:rsid w:val="00527251"/>
    <w:rsid w:val="00530007"/>
    <w:rsid w:val="00530369"/>
    <w:rsid w:val="005313D5"/>
    <w:rsid w:val="00531429"/>
    <w:rsid w:val="005318C4"/>
    <w:rsid w:val="00532661"/>
    <w:rsid w:val="005335DD"/>
    <w:rsid w:val="00534602"/>
    <w:rsid w:val="00534F7F"/>
    <w:rsid w:val="005357DA"/>
    <w:rsid w:val="0053657E"/>
    <w:rsid w:val="00537F29"/>
    <w:rsid w:val="00537F72"/>
    <w:rsid w:val="00540C8D"/>
    <w:rsid w:val="005416B7"/>
    <w:rsid w:val="00542ABD"/>
    <w:rsid w:val="0054372F"/>
    <w:rsid w:val="00543A88"/>
    <w:rsid w:val="0054591C"/>
    <w:rsid w:val="0054627B"/>
    <w:rsid w:val="005463A3"/>
    <w:rsid w:val="005467E3"/>
    <w:rsid w:val="00546C25"/>
    <w:rsid w:val="00546C75"/>
    <w:rsid w:val="0054743F"/>
    <w:rsid w:val="00550616"/>
    <w:rsid w:val="00550E01"/>
    <w:rsid w:val="005510E2"/>
    <w:rsid w:val="00551483"/>
    <w:rsid w:val="00551DF0"/>
    <w:rsid w:val="0055274B"/>
    <w:rsid w:val="005528B7"/>
    <w:rsid w:val="005529BB"/>
    <w:rsid w:val="00553233"/>
    <w:rsid w:val="00554401"/>
    <w:rsid w:val="005547A6"/>
    <w:rsid w:val="00554C3B"/>
    <w:rsid w:val="00556029"/>
    <w:rsid w:val="00556940"/>
    <w:rsid w:val="00556A68"/>
    <w:rsid w:val="00557EB4"/>
    <w:rsid w:val="00561517"/>
    <w:rsid w:val="00561692"/>
    <w:rsid w:val="00561893"/>
    <w:rsid w:val="00562880"/>
    <w:rsid w:val="00563822"/>
    <w:rsid w:val="00564048"/>
    <w:rsid w:val="00564287"/>
    <w:rsid w:val="005646ED"/>
    <w:rsid w:val="00564C6C"/>
    <w:rsid w:val="00565028"/>
    <w:rsid w:val="00565E42"/>
    <w:rsid w:val="00566425"/>
    <w:rsid w:val="00567C23"/>
    <w:rsid w:val="00567DA0"/>
    <w:rsid w:val="00567EE6"/>
    <w:rsid w:val="00570D59"/>
    <w:rsid w:val="00570E90"/>
    <w:rsid w:val="005714FF"/>
    <w:rsid w:val="0057161D"/>
    <w:rsid w:val="00571B12"/>
    <w:rsid w:val="00571D86"/>
    <w:rsid w:val="005748A2"/>
    <w:rsid w:val="0057562B"/>
    <w:rsid w:val="005767AF"/>
    <w:rsid w:val="005774FF"/>
    <w:rsid w:val="00580020"/>
    <w:rsid w:val="0058053F"/>
    <w:rsid w:val="00580F48"/>
    <w:rsid w:val="00581E1A"/>
    <w:rsid w:val="0058317A"/>
    <w:rsid w:val="00583848"/>
    <w:rsid w:val="00583A73"/>
    <w:rsid w:val="00584A73"/>
    <w:rsid w:val="00585845"/>
    <w:rsid w:val="00585A6C"/>
    <w:rsid w:val="00585E5E"/>
    <w:rsid w:val="005860B6"/>
    <w:rsid w:val="005905D6"/>
    <w:rsid w:val="005916BF"/>
    <w:rsid w:val="005926CF"/>
    <w:rsid w:val="00592D87"/>
    <w:rsid w:val="00592F5E"/>
    <w:rsid w:val="005936B8"/>
    <w:rsid w:val="00593C07"/>
    <w:rsid w:val="005942D7"/>
    <w:rsid w:val="00594356"/>
    <w:rsid w:val="00594998"/>
    <w:rsid w:val="00595E85"/>
    <w:rsid w:val="00595F09"/>
    <w:rsid w:val="00597904"/>
    <w:rsid w:val="005A0E50"/>
    <w:rsid w:val="005A13AF"/>
    <w:rsid w:val="005A24E5"/>
    <w:rsid w:val="005A271C"/>
    <w:rsid w:val="005A2945"/>
    <w:rsid w:val="005A300A"/>
    <w:rsid w:val="005A3A7E"/>
    <w:rsid w:val="005A3C6E"/>
    <w:rsid w:val="005A41CB"/>
    <w:rsid w:val="005A533B"/>
    <w:rsid w:val="005A6809"/>
    <w:rsid w:val="005A6812"/>
    <w:rsid w:val="005A7782"/>
    <w:rsid w:val="005B0AFB"/>
    <w:rsid w:val="005B114E"/>
    <w:rsid w:val="005B2412"/>
    <w:rsid w:val="005B27C4"/>
    <w:rsid w:val="005B28C1"/>
    <w:rsid w:val="005B2AF0"/>
    <w:rsid w:val="005B2E26"/>
    <w:rsid w:val="005B412A"/>
    <w:rsid w:val="005B4634"/>
    <w:rsid w:val="005B47BA"/>
    <w:rsid w:val="005B488A"/>
    <w:rsid w:val="005B494D"/>
    <w:rsid w:val="005B4EFA"/>
    <w:rsid w:val="005B5471"/>
    <w:rsid w:val="005B6B3C"/>
    <w:rsid w:val="005B7025"/>
    <w:rsid w:val="005B737C"/>
    <w:rsid w:val="005C0748"/>
    <w:rsid w:val="005C1508"/>
    <w:rsid w:val="005C18F5"/>
    <w:rsid w:val="005C215D"/>
    <w:rsid w:val="005C2649"/>
    <w:rsid w:val="005C30EE"/>
    <w:rsid w:val="005C38E6"/>
    <w:rsid w:val="005C3FF7"/>
    <w:rsid w:val="005C4489"/>
    <w:rsid w:val="005C450C"/>
    <w:rsid w:val="005C4C50"/>
    <w:rsid w:val="005C5792"/>
    <w:rsid w:val="005C5FF1"/>
    <w:rsid w:val="005C670A"/>
    <w:rsid w:val="005C6AD0"/>
    <w:rsid w:val="005C7B59"/>
    <w:rsid w:val="005C7BA2"/>
    <w:rsid w:val="005C7BBC"/>
    <w:rsid w:val="005D05AE"/>
    <w:rsid w:val="005D0B83"/>
    <w:rsid w:val="005D190D"/>
    <w:rsid w:val="005D3791"/>
    <w:rsid w:val="005D410D"/>
    <w:rsid w:val="005D4E91"/>
    <w:rsid w:val="005D509E"/>
    <w:rsid w:val="005D50B1"/>
    <w:rsid w:val="005D54BD"/>
    <w:rsid w:val="005D54E1"/>
    <w:rsid w:val="005D5CF6"/>
    <w:rsid w:val="005D64E1"/>
    <w:rsid w:val="005D6F12"/>
    <w:rsid w:val="005D71F2"/>
    <w:rsid w:val="005D77A9"/>
    <w:rsid w:val="005E0286"/>
    <w:rsid w:val="005E0EBB"/>
    <w:rsid w:val="005E196E"/>
    <w:rsid w:val="005E21A7"/>
    <w:rsid w:val="005E27AF"/>
    <w:rsid w:val="005E2917"/>
    <w:rsid w:val="005E3701"/>
    <w:rsid w:val="005E3A0E"/>
    <w:rsid w:val="005E4335"/>
    <w:rsid w:val="005E44F8"/>
    <w:rsid w:val="005E4F48"/>
    <w:rsid w:val="005E5085"/>
    <w:rsid w:val="005E5908"/>
    <w:rsid w:val="005E599A"/>
    <w:rsid w:val="005E5ACB"/>
    <w:rsid w:val="005E62B3"/>
    <w:rsid w:val="005E6B91"/>
    <w:rsid w:val="005E6EE9"/>
    <w:rsid w:val="005E7A1E"/>
    <w:rsid w:val="005F07C3"/>
    <w:rsid w:val="005F080E"/>
    <w:rsid w:val="005F0E0A"/>
    <w:rsid w:val="005F14AA"/>
    <w:rsid w:val="005F163C"/>
    <w:rsid w:val="005F1B14"/>
    <w:rsid w:val="005F1CAD"/>
    <w:rsid w:val="005F1CFE"/>
    <w:rsid w:val="005F2127"/>
    <w:rsid w:val="005F27A5"/>
    <w:rsid w:val="005F28D4"/>
    <w:rsid w:val="005F472A"/>
    <w:rsid w:val="005F4AFE"/>
    <w:rsid w:val="005F4B10"/>
    <w:rsid w:val="005F58FB"/>
    <w:rsid w:val="005F5B92"/>
    <w:rsid w:val="005F61B5"/>
    <w:rsid w:val="005F69D0"/>
    <w:rsid w:val="005F7C50"/>
    <w:rsid w:val="00600089"/>
    <w:rsid w:val="006003EF"/>
    <w:rsid w:val="006016DF"/>
    <w:rsid w:val="00601971"/>
    <w:rsid w:val="0060240E"/>
    <w:rsid w:val="00602880"/>
    <w:rsid w:val="00603071"/>
    <w:rsid w:val="00603B7B"/>
    <w:rsid w:val="00604DF0"/>
    <w:rsid w:val="0060588D"/>
    <w:rsid w:val="00605A03"/>
    <w:rsid w:val="00606762"/>
    <w:rsid w:val="00610522"/>
    <w:rsid w:val="0061070A"/>
    <w:rsid w:val="00612496"/>
    <w:rsid w:val="00613BB9"/>
    <w:rsid w:val="006143ED"/>
    <w:rsid w:val="0061495A"/>
    <w:rsid w:val="006149F7"/>
    <w:rsid w:val="0061587B"/>
    <w:rsid w:val="006164F4"/>
    <w:rsid w:val="00616F2D"/>
    <w:rsid w:val="00617813"/>
    <w:rsid w:val="00617CEA"/>
    <w:rsid w:val="0062068F"/>
    <w:rsid w:val="00621C5C"/>
    <w:rsid w:val="00622006"/>
    <w:rsid w:val="00622249"/>
    <w:rsid w:val="00622D20"/>
    <w:rsid w:val="006234C8"/>
    <w:rsid w:val="00623A19"/>
    <w:rsid w:val="00623BBE"/>
    <w:rsid w:val="0062475B"/>
    <w:rsid w:val="00625118"/>
    <w:rsid w:val="0062521B"/>
    <w:rsid w:val="006253E3"/>
    <w:rsid w:val="0062551B"/>
    <w:rsid w:val="0062612C"/>
    <w:rsid w:val="00626471"/>
    <w:rsid w:val="00627C2D"/>
    <w:rsid w:val="0063014B"/>
    <w:rsid w:val="006304CE"/>
    <w:rsid w:val="00630649"/>
    <w:rsid w:val="006306E6"/>
    <w:rsid w:val="00630E7D"/>
    <w:rsid w:val="00630F6D"/>
    <w:rsid w:val="006315E5"/>
    <w:rsid w:val="0063251B"/>
    <w:rsid w:val="00632620"/>
    <w:rsid w:val="00634214"/>
    <w:rsid w:val="00634263"/>
    <w:rsid w:val="00635D1B"/>
    <w:rsid w:val="00636CBF"/>
    <w:rsid w:val="00636F1D"/>
    <w:rsid w:val="006373BF"/>
    <w:rsid w:val="00637649"/>
    <w:rsid w:val="00637E59"/>
    <w:rsid w:val="006416FC"/>
    <w:rsid w:val="00641924"/>
    <w:rsid w:val="00642631"/>
    <w:rsid w:val="006426FB"/>
    <w:rsid w:val="00642AA9"/>
    <w:rsid w:val="00642B2A"/>
    <w:rsid w:val="006433A4"/>
    <w:rsid w:val="00643865"/>
    <w:rsid w:val="00643E2B"/>
    <w:rsid w:val="00644489"/>
    <w:rsid w:val="00644DA8"/>
    <w:rsid w:val="00644E07"/>
    <w:rsid w:val="00645109"/>
    <w:rsid w:val="00646036"/>
    <w:rsid w:val="00646C5D"/>
    <w:rsid w:val="00646EB3"/>
    <w:rsid w:val="00650451"/>
    <w:rsid w:val="00650905"/>
    <w:rsid w:val="00651732"/>
    <w:rsid w:val="00651A6D"/>
    <w:rsid w:val="00651DAD"/>
    <w:rsid w:val="00651E59"/>
    <w:rsid w:val="006520A2"/>
    <w:rsid w:val="00652A06"/>
    <w:rsid w:val="00652B49"/>
    <w:rsid w:val="00652C8C"/>
    <w:rsid w:val="00653E7E"/>
    <w:rsid w:val="00654AF9"/>
    <w:rsid w:val="00655486"/>
    <w:rsid w:val="0065552A"/>
    <w:rsid w:val="006557AC"/>
    <w:rsid w:val="00655AF8"/>
    <w:rsid w:val="00656389"/>
    <w:rsid w:val="00656A0B"/>
    <w:rsid w:val="006576C4"/>
    <w:rsid w:val="00657AF4"/>
    <w:rsid w:val="00660835"/>
    <w:rsid w:val="00660C32"/>
    <w:rsid w:val="0066163C"/>
    <w:rsid w:val="006620C9"/>
    <w:rsid w:val="00662EB6"/>
    <w:rsid w:val="00663705"/>
    <w:rsid w:val="00663ABA"/>
    <w:rsid w:val="0066433D"/>
    <w:rsid w:val="006656B6"/>
    <w:rsid w:val="006663C0"/>
    <w:rsid w:val="0066654E"/>
    <w:rsid w:val="00667304"/>
    <w:rsid w:val="006673CA"/>
    <w:rsid w:val="0067013D"/>
    <w:rsid w:val="006705E4"/>
    <w:rsid w:val="00671308"/>
    <w:rsid w:val="00671E43"/>
    <w:rsid w:val="00671F80"/>
    <w:rsid w:val="00672ADB"/>
    <w:rsid w:val="0067304C"/>
    <w:rsid w:val="00673EE5"/>
    <w:rsid w:val="006743C6"/>
    <w:rsid w:val="006754BC"/>
    <w:rsid w:val="006755E6"/>
    <w:rsid w:val="00675D2C"/>
    <w:rsid w:val="00676F8A"/>
    <w:rsid w:val="00677CA0"/>
    <w:rsid w:val="00680305"/>
    <w:rsid w:val="00680C7D"/>
    <w:rsid w:val="0068111F"/>
    <w:rsid w:val="0068115B"/>
    <w:rsid w:val="00681C77"/>
    <w:rsid w:val="00682496"/>
    <w:rsid w:val="00682789"/>
    <w:rsid w:val="006843AA"/>
    <w:rsid w:val="0068468C"/>
    <w:rsid w:val="00684F5D"/>
    <w:rsid w:val="00684FE9"/>
    <w:rsid w:val="0068500C"/>
    <w:rsid w:val="0068598B"/>
    <w:rsid w:val="00685D4D"/>
    <w:rsid w:val="00685F6A"/>
    <w:rsid w:val="00686054"/>
    <w:rsid w:val="00686330"/>
    <w:rsid w:val="006865DE"/>
    <w:rsid w:val="00686C09"/>
    <w:rsid w:val="006872E3"/>
    <w:rsid w:val="00687B1E"/>
    <w:rsid w:val="006900B4"/>
    <w:rsid w:val="00691029"/>
    <w:rsid w:val="0069126B"/>
    <w:rsid w:val="00691611"/>
    <w:rsid w:val="00692F42"/>
    <w:rsid w:val="0069303F"/>
    <w:rsid w:val="00693592"/>
    <w:rsid w:val="00693670"/>
    <w:rsid w:val="00694378"/>
    <w:rsid w:val="00695244"/>
    <w:rsid w:val="00695F07"/>
    <w:rsid w:val="006962B9"/>
    <w:rsid w:val="006966EB"/>
    <w:rsid w:val="00697CE8"/>
    <w:rsid w:val="006A0341"/>
    <w:rsid w:val="006A0897"/>
    <w:rsid w:val="006A0C3F"/>
    <w:rsid w:val="006A0F67"/>
    <w:rsid w:val="006A11AC"/>
    <w:rsid w:val="006A146B"/>
    <w:rsid w:val="006A1CAE"/>
    <w:rsid w:val="006A23B2"/>
    <w:rsid w:val="006A2AE1"/>
    <w:rsid w:val="006A2DFF"/>
    <w:rsid w:val="006A319C"/>
    <w:rsid w:val="006A3518"/>
    <w:rsid w:val="006A391F"/>
    <w:rsid w:val="006A6310"/>
    <w:rsid w:val="006A68D2"/>
    <w:rsid w:val="006A6B79"/>
    <w:rsid w:val="006A73AD"/>
    <w:rsid w:val="006A7880"/>
    <w:rsid w:val="006B0813"/>
    <w:rsid w:val="006B0E73"/>
    <w:rsid w:val="006B1207"/>
    <w:rsid w:val="006B19D1"/>
    <w:rsid w:val="006B1C3C"/>
    <w:rsid w:val="006B373D"/>
    <w:rsid w:val="006B4092"/>
    <w:rsid w:val="006B4B5D"/>
    <w:rsid w:val="006B4EB9"/>
    <w:rsid w:val="006B5BB1"/>
    <w:rsid w:val="006B6A74"/>
    <w:rsid w:val="006B7354"/>
    <w:rsid w:val="006C006D"/>
    <w:rsid w:val="006C00D8"/>
    <w:rsid w:val="006C0D04"/>
    <w:rsid w:val="006C0D66"/>
    <w:rsid w:val="006C10BD"/>
    <w:rsid w:val="006C1478"/>
    <w:rsid w:val="006C16EA"/>
    <w:rsid w:val="006C1B58"/>
    <w:rsid w:val="006C1D68"/>
    <w:rsid w:val="006C295F"/>
    <w:rsid w:val="006C2C97"/>
    <w:rsid w:val="006C2D08"/>
    <w:rsid w:val="006C2EDA"/>
    <w:rsid w:val="006C4C0F"/>
    <w:rsid w:val="006C512E"/>
    <w:rsid w:val="006C5989"/>
    <w:rsid w:val="006C648B"/>
    <w:rsid w:val="006C6CA6"/>
    <w:rsid w:val="006C6EFC"/>
    <w:rsid w:val="006C74F3"/>
    <w:rsid w:val="006D0BDA"/>
    <w:rsid w:val="006D0F61"/>
    <w:rsid w:val="006D11A1"/>
    <w:rsid w:val="006D239C"/>
    <w:rsid w:val="006D393B"/>
    <w:rsid w:val="006D3AF4"/>
    <w:rsid w:val="006D3C80"/>
    <w:rsid w:val="006D4B59"/>
    <w:rsid w:val="006D561A"/>
    <w:rsid w:val="006D5A14"/>
    <w:rsid w:val="006D5F4D"/>
    <w:rsid w:val="006D655B"/>
    <w:rsid w:val="006D712A"/>
    <w:rsid w:val="006D7D52"/>
    <w:rsid w:val="006D7E05"/>
    <w:rsid w:val="006E08D7"/>
    <w:rsid w:val="006E0952"/>
    <w:rsid w:val="006E0E6F"/>
    <w:rsid w:val="006E11C2"/>
    <w:rsid w:val="006E22EF"/>
    <w:rsid w:val="006E33B8"/>
    <w:rsid w:val="006E33DC"/>
    <w:rsid w:val="006E5470"/>
    <w:rsid w:val="006E613B"/>
    <w:rsid w:val="006E6850"/>
    <w:rsid w:val="006E7B3B"/>
    <w:rsid w:val="006E7B7E"/>
    <w:rsid w:val="006E7CD5"/>
    <w:rsid w:val="006E7FE6"/>
    <w:rsid w:val="006F0E77"/>
    <w:rsid w:val="006F1791"/>
    <w:rsid w:val="006F1FD2"/>
    <w:rsid w:val="006F2AB6"/>
    <w:rsid w:val="006F2BFD"/>
    <w:rsid w:val="006F4920"/>
    <w:rsid w:val="006F4E09"/>
    <w:rsid w:val="006F5FD8"/>
    <w:rsid w:val="006F6297"/>
    <w:rsid w:val="006F6A59"/>
    <w:rsid w:val="006F6CE4"/>
    <w:rsid w:val="006F6D45"/>
    <w:rsid w:val="006F70D7"/>
    <w:rsid w:val="006F75E4"/>
    <w:rsid w:val="00700E01"/>
    <w:rsid w:val="00700FB6"/>
    <w:rsid w:val="0070100D"/>
    <w:rsid w:val="00701ABD"/>
    <w:rsid w:val="00701BC2"/>
    <w:rsid w:val="007028CD"/>
    <w:rsid w:val="00703338"/>
    <w:rsid w:val="00703509"/>
    <w:rsid w:val="007039F8"/>
    <w:rsid w:val="00704258"/>
    <w:rsid w:val="00704612"/>
    <w:rsid w:val="00704735"/>
    <w:rsid w:val="00704C4C"/>
    <w:rsid w:val="00704DD2"/>
    <w:rsid w:val="00705CB2"/>
    <w:rsid w:val="00706124"/>
    <w:rsid w:val="0070689D"/>
    <w:rsid w:val="00706AA9"/>
    <w:rsid w:val="00707C9A"/>
    <w:rsid w:val="007101A1"/>
    <w:rsid w:val="0071041F"/>
    <w:rsid w:val="00710D5A"/>
    <w:rsid w:val="007111D4"/>
    <w:rsid w:val="00711E0A"/>
    <w:rsid w:val="00713267"/>
    <w:rsid w:val="00713B74"/>
    <w:rsid w:val="00714DF3"/>
    <w:rsid w:val="007165F0"/>
    <w:rsid w:val="00720601"/>
    <w:rsid w:val="00720D85"/>
    <w:rsid w:val="00720DA9"/>
    <w:rsid w:val="00722D5B"/>
    <w:rsid w:val="007239FD"/>
    <w:rsid w:val="007243EA"/>
    <w:rsid w:val="007247F9"/>
    <w:rsid w:val="007256B8"/>
    <w:rsid w:val="00726CAA"/>
    <w:rsid w:val="007272B7"/>
    <w:rsid w:val="00727384"/>
    <w:rsid w:val="00730195"/>
    <w:rsid w:val="00731487"/>
    <w:rsid w:val="007327D3"/>
    <w:rsid w:val="00732D9B"/>
    <w:rsid w:val="00733C66"/>
    <w:rsid w:val="007340C9"/>
    <w:rsid w:val="007354E4"/>
    <w:rsid w:val="00735693"/>
    <w:rsid w:val="00735E80"/>
    <w:rsid w:val="007369F8"/>
    <w:rsid w:val="007375A8"/>
    <w:rsid w:val="0073769C"/>
    <w:rsid w:val="00737ECD"/>
    <w:rsid w:val="00741154"/>
    <w:rsid w:val="0074192C"/>
    <w:rsid w:val="00741E38"/>
    <w:rsid w:val="00742889"/>
    <w:rsid w:val="007431E2"/>
    <w:rsid w:val="00743608"/>
    <w:rsid w:val="007441FE"/>
    <w:rsid w:val="00745190"/>
    <w:rsid w:val="007451F6"/>
    <w:rsid w:val="007468C0"/>
    <w:rsid w:val="00746EBD"/>
    <w:rsid w:val="00746F01"/>
    <w:rsid w:val="007500AD"/>
    <w:rsid w:val="00750C7E"/>
    <w:rsid w:val="007512B0"/>
    <w:rsid w:val="00752359"/>
    <w:rsid w:val="00754808"/>
    <w:rsid w:val="00754D77"/>
    <w:rsid w:val="00756851"/>
    <w:rsid w:val="0075782F"/>
    <w:rsid w:val="00757BB7"/>
    <w:rsid w:val="00757DCF"/>
    <w:rsid w:val="00760675"/>
    <w:rsid w:val="00760A02"/>
    <w:rsid w:val="00760DFB"/>
    <w:rsid w:val="007613F1"/>
    <w:rsid w:val="007617F0"/>
    <w:rsid w:val="00761922"/>
    <w:rsid w:val="007620BC"/>
    <w:rsid w:val="00762472"/>
    <w:rsid w:val="00762C8C"/>
    <w:rsid w:val="00762FC4"/>
    <w:rsid w:val="007643FF"/>
    <w:rsid w:val="00765654"/>
    <w:rsid w:val="00765EBF"/>
    <w:rsid w:val="007664B1"/>
    <w:rsid w:val="00767383"/>
    <w:rsid w:val="00767CDB"/>
    <w:rsid w:val="00767DE3"/>
    <w:rsid w:val="00770EEC"/>
    <w:rsid w:val="00771B19"/>
    <w:rsid w:val="00772298"/>
    <w:rsid w:val="00772343"/>
    <w:rsid w:val="0077304F"/>
    <w:rsid w:val="00773168"/>
    <w:rsid w:val="00773AA8"/>
    <w:rsid w:val="007747BC"/>
    <w:rsid w:val="0077491A"/>
    <w:rsid w:val="00776794"/>
    <w:rsid w:val="007773DF"/>
    <w:rsid w:val="00777A42"/>
    <w:rsid w:val="00777D72"/>
    <w:rsid w:val="0078045C"/>
    <w:rsid w:val="0078063B"/>
    <w:rsid w:val="0078127B"/>
    <w:rsid w:val="00781E2A"/>
    <w:rsid w:val="00782708"/>
    <w:rsid w:val="00782D1E"/>
    <w:rsid w:val="0078330E"/>
    <w:rsid w:val="00783895"/>
    <w:rsid w:val="00783F76"/>
    <w:rsid w:val="00785475"/>
    <w:rsid w:val="007856F0"/>
    <w:rsid w:val="00785F52"/>
    <w:rsid w:val="00786A34"/>
    <w:rsid w:val="0078709E"/>
    <w:rsid w:val="00787882"/>
    <w:rsid w:val="00787971"/>
    <w:rsid w:val="0079086A"/>
    <w:rsid w:val="00790BD9"/>
    <w:rsid w:val="00791326"/>
    <w:rsid w:val="007916CB"/>
    <w:rsid w:val="00791CE3"/>
    <w:rsid w:val="00792E58"/>
    <w:rsid w:val="00794E12"/>
    <w:rsid w:val="0079537E"/>
    <w:rsid w:val="00796E68"/>
    <w:rsid w:val="007975EC"/>
    <w:rsid w:val="007976FF"/>
    <w:rsid w:val="007A0985"/>
    <w:rsid w:val="007A1A2F"/>
    <w:rsid w:val="007A1C20"/>
    <w:rsid w:val="007A23B8"/>
    <w:rsid w:val="007A2863"/>
    <w:rsid w:val="007A2B4C"/>
    <w:rsid w:val="007A2D46"/>
    <w:rsid w:val="007A42EF"/>
    <w:rsid w:val="007A55A4"/>
    <w:rsid w:val="007A5603"/>
    <w:rsid w:val="007A5C2F"/>
    <w:rsid w:val="007A6507"/>
    <w:rsid w:val="007A6719"/>
    <w:rsid w:val="007A73CE"/>
    <w:rsid w:val="007A7DB6"/>
    <w:rsid w:val="007A7EA5"/>
    <w:rsid w:val="007A7F8D"/>
    <w:rsid w:val="007B13E9"/>
    <w:rsid w:val="007B142F"/>
    <w:rsid w:val="007B18A0"/>
    <w:rsid w:val="007B1963"/>
    <w:rsid w:val="007B1DF8"/>
    <w:rsid w:val="007B2060"/>
    <w:rsid w:val="007B21D5"/>
    <w:rsid w:val="007B2B5F"/>
    <w:rsid w:val="007B358B"/>
    <w:rsid w:val="007B3852"/>
    <w:rsid w:val="007B449B"/>
    <w:rsid w:val="007B5A26"/>
    <w:rsid w:val="007B5FDD"/>
    <w:rsid w:val="007B6116"/>
    <w:rsid w:val="007B640E"/>
    <w:rsid w:val="007B6A38"/>
    <w:rsid w:val="007B72A3"/>
    <w:rsid w:val="007C00AD"/>
    <w:rsid w:val="007C01B6"/>
    <w:rsid w:val="007C052E"/>
    <w:rsid w:val="007C0777"/>
    <w:rsid w:val="007C0A91"/>
    <w:rsid w:val="007C0C05"/>
    <w:rsid w:val="007C1FE9"/>
    <w:rsid w:val="007C322B"/>
    <w:rsid w:val="007C5495"/>
    <w:rsid w:val="007C5915"/>
    <w:rsid w:val="007C5C27"/>
    <w:rsid w:val="007C6F71"/>
    <w:rsid w:val="007C7BFF"/>
    <w:rsid w:val="007C7FB3"/>
    <w:rsid w:val="007D02E1"/>
    <w:rsid w:val="007D0CCC"/>
    <w:rsid w:val="007D0F92"/>
    <w:rsid w:val="007D1067"/>
    <w:rsid w:val="007D135D"/>
    <w:rsid w:val="007D17B6"/>
    <w:rsid w:val="007D182A"/>
    <w:rsid w:val="007D2279"/>
    <w:rsid w:val="007D2FD0"/>
    <w:rsid w:val="007D351F"/>
    <w:rsid w:val="007D3B7C"/>
    <w:rsid w:val="007D42FC"/>
    <w:rsid w:val="007D5C62"/>
    <w:rsid w:val="007D6ADA"/>
    <w:rsid w:val="007D6BCB"/>
    <w:rsid w:val="007D7270"/>
    <w:rsid w:val="007E0081"/>
    <w:rsid w:val="007E091C"/>
    <w:rsid w:val="007E18B6"/>
    <w:rsid w:val="007E2877"/>
    <w:rsid w:val="007E3AF5"/>
    <w:rsid w:val="007E4634"/>
    <w:rsid w:val="007E4C50"/>
    <w:rsid w:val="007E5FEA"/>
    <w:rsid w:val="007E625E"/>
    <w:rsid w:val="007E6D7E"/>
    <w:rsid w:val="007E6F0B"/>
    <w:rsid w:val="007E791C"/>
    <w:rsid w:val="007E7C4C"/>
    <w:rsid w:val="007E7F26"/>
    <w:rsid w:val="007F05AD"/>
    <w:rsid w:val="007F1021"/>
    <w:rsid w:val="007F1A6F"/>
    <w:rsid w:val="007F2299"/>
    <w:rsid w:val="007F2A1F"/>
    <w:rsid w:val="007F32D9"/>
    <w:rsid w:val="007F35EB"/>
    <w:rsid w:val="007F3F0D"/>
    <w:rsid w:val="007F3FAE"/>
    <w:rsid w:val="007F5058"/>
    <w:rsid w:val="007F7957"/>
    <w:rsid w:val="007F7D39"/>
    <w:rsid w:val="007F7FB0"/>
    <w:rsid w:val="00800BA7"/>
    <w:rsid w:val="00801258"/>
    <w:rsid w:val="00801399"/>
    <w:rsid w:val="008043D6"/>
    <w:rsid w:val="00805CC0"/>
    <w:rsid w:val="00805DCB"/>
    <w:rsid w:val="00806B26"/>
    <w:rsid w:val="00806D19"/>
    <w:rsid w:val="00810561"/>
    <w:rsid w:val="008105F2"/>
    <w:rsid w:val="008107C6"/>
    <w:rsid w:val="00811452"/>
    <w:rsid w:val="008144A1"/>
    <w:rsid w:val="008148F9"/>
    <w:rsid w:val="008155CA"/>
    <w:rsid w:val="008158F9"/>
    <w:rsid w:val="00815A4D"/>
    <w:rsid w:val="008175A9"/>
    <w:rsid w:val="00817D20"/>
    <w:rsid w:val="00820584"/>
    <w:rsid w:val="00820AC1"/>
    <w:rsid w:val="00820B5B"/>
    <w:rsid w:val="008210AD"/>
    <w:rsid w:val="00821B8D"/>
    <w:rsid w:val="00821E36"/>
    <w:rsid w:val="00821E7A"/>
    <w:rsid w:val="00821EE0"/>
    <w:rsid w:val="00821F75"/>
    <w:rsid w:val="00821F89"/>
    <w:rsid w:val="00822586"/>
    <w:rsid w:val="00822ACB"/>
    <w:rsid w:val="00822B31"/>
    <w:rsid w:val="00822DB8"/>
    <w:rsid w:val="00822E0E"/>
    <w:rsid w:val="00822E5E"/>
    <w:rsid w:val="00822F71"/>
    <w:rsid w:val="0082429D"/>
    <w:rsid w:val="00824A78"/>
    <w:rsid w:val="00825105"/>
    <w:rsid w:val="00826A48"/>
    <w:rsid w:val="008273A3"/>
    <w:rsid w:val="0082749F"/>
    <w:rsid w:val="00827D15"/>
    <w:rsid w:val="0083115F"/>
    <w:rsid w:val="008313D5"/>
    <w:rsid w:val="00831B0C"/>
    <w:rsid w:val="00832208"/>
    <w:rsid w:val="008324AB"/>
    <w:rsid w:val="0083266B"/>
    <w:rsid w:val="00832B2D"/>
    <w:rsid w:val="008333CA"/>
    <w:rsid w:val="00833921"/>
    <w:rsid w:val="00833AA2"/>
    <w:rsid w:val="00834691"/>
    <w:rsid w:val="00834D62"/>
    <w:rsid w:val="00835088"/>
    <w:rsid w:val="00835C45"/>
    <w:rsid w:val="00835F5A"/>
    <w:rsid w:val="00836010"/>
    <w:rsid w:val="0083617B"/>
    <w:rsid w:val="00837388"/>
    <w:rsid w:val="00837AFD"/>
    <w:rsid w:val="00837D73"/>
    <w:rsid w:val="0084083E"/>
    <w:rsid w:val="008408A3"/>
    <w:rsid w:val="00840909"/>
    <w:rsid w:val="00840939"/>
    <w:rsid w:val="0084296E"/>
    <w:rsid w:val="00843BF2"/>
    <w:rsid w:val="00843D98"/>
    <w:rsid w:val="008446C1"/>
    <w:rsid w:val="00845B8B"/>
    <w:rsid w:val="00846B1F"/>
    <w:rsid w:val="0084712E"/>
    <w:rsid w:val="0084763F"/>
    <w:rsid w:val="00847DEB"/>
    <w:rsid w:val="008507C1"/>
    <w:rsid w:val="00850929"/>
    <w:rsid w:val="00850C10"/>
    <w:rsid w:val="008511BF"/>
    <w:rsid w:val="00851958"/>
    <w:rsid w:val="0085284C"/>
    <w:rsid w:val="00852C6C"/>
    <w:rsid w:val="00852EC9"/>
    <w:rsid w:val="008538E2"/>
    <w:rsid w:val="00854532"/>
    <w:rsid w:val="00854AEE"/>
    <w:rsid w:val="008557B5"/>
    <w:rsid w:val="008578AD"/>
    <w:rsid w:val="0086046B"/>
    <w:rsid w:val="00861214"/>
    <w:rsid w:val="00861C66"/>
    <w:rsid w:val="00862C90"/>
    <w:rsid w:val="008633F4"/>
    <w:rsid w:val="00863504"/>
    <w:rsid w:val="008641AD"/>
    <w:rsid w:val="00864BF1"/>
    <w:rsid w:val="00864E82"/>
    <w:rsid w:val="00865DD2"/>
    <w:rsid w:val="00866A40"/>
    <w:rsid w:val="00866CFD"/>
    <w:rsid w:val="00866D38"/>
    <w:rsid w:val="00867848"/>
    <w:rsid w:val="00870704"/>
    <w:rsid w:val="008709F7"/>
    <w:rsid w:val="00870BE1"/>
    <w:rsid w:val="00870C93"/>
    <w:rsid w:val="008718A5"/>
    <w:rsid w:val="0087241E"/>
    <w:rsid w:val="00873008"/>
    <w:rsid w:val="008730DF"/>
    <w:rsid w:val="00873110"/>
    <w:rsid w:val="00874A97"/>
    <w:rsid w:val="008750D6"/>
    <w:rsid w:val="008755E2"/>
    <w:rsid w:val="00875AAF"/>
    <w:rsid w:val="00880A03"/>
    <w:rsid w:val="00881256"/>
    <w:rsid w:val="0088143D"/>
    <w:rsid w:val="00881E8E"/>
    <w:rsid w:val="008823F9"/>
    <w:rsid w:val="0088243B"/>
    <w:rsid w:val="00882BEF"/>
    <w:rsid w:val="00882CBF"/>
    <w:rsid w:val="008834A6"/>
    <w:rsid w:val="0088370D"/>
    <w:rsid w:val="0088389B"/>
    <w:rsid w:val="008845F7"/>
    <w:rsid w:val="00885209"/>
    <w:rsid w:val="00886132"/>
    <w:rsid w:val="0088697B"/>
    <w:rsid w:val="00887CC6"/>
    <w:rsid w:val="00890811"/>
    <w:rsid w:val="00890893"/>
    <w:rsid w:val="0089092E"/>
    <w:rsid w:val="008928CF"/>
    <w:rsid w:val="008940D6"/>
    <w:rsid w:val="0089424E"/>
    <w:rsid w:val="0089430B"/>
    <w:rsid w:val="0089433F"/>
    <w:rsid w:val="00894454"/>
    <w:rsid w:val="00894661"/>
    <w:rsid w:val="008968BB"/>
    <w:rsid w:val="008969CA"/>
    <w:rsid w:val="00896CE7"/>
    <w:rsid w:val="00896E45"/>
    <w:rsid w:val="0089757A"/>
    <w:rsid w:val="008A043F"/>
    <w:rsid w:val="008A0633"/>
    <w:rsid w:val="008A07A6"/>
    <w:rsid w:val="008A0BEA"/>
    <w:rsid w:val="008A0CCC"/>
    <w:rsid w:val="008A1411"/>
    <w:rsid w:val="008A23B8"/>
    <w:rsid w:val="008A292A"/>
    <w:rsid w:val="008A2E26"/>
    <w:rsid w:val="008A33B7"/>
    <w:rsid w:val="008A4964"/>
    <w:rsid w:val="008A4BE3"/>
    <w:rsid w:val="008A4E2E"/>
    <w:rsid w:val="008A51F1"/>
    <w:rsid w:val="008A5A09"/>
    <w:rsid w:val="008A6561"/>
    <w:rsid w:val="008A6BC3"/>
    <w:rsid w:val="008A6C63"/>
    <w:rsid w:val="008A6CE3"/>
    <w:rsid w:val="008A6EFE"/>
    <w:rsid w:val="008A74F4"/>
    <w:rsid w:val="008A7721"/>
    <w:rsid w:val="008A7DB8"/>
    <w:rsid w:val="008A7FEE"/>
    <w:rsid w:val="008B07E4"/>
    <w:rsid w:val="008B0905"/>
    <w:rsid w:val="008B09B3"/>
    <w:rsid w:val="008B1C9F"/>
    <w:rsid w:val="008B1F8B"/>
    <w:rsid w:val="008B2E42"/>
    <w:rsid w:val="008B3014"/>
    <w:rsid w:val="008B3D39"/>
    <w:rsid w:val="008B4334"/>
    <w:rsid w:val="008B4620"/>
    <w:rsid w:val="008B6DB5"/>
    <w:rsid w:val="008B774B"/>
    <w:rsid w:val="008B7DAC"/>
    <w:rsid w:val="008B7F9C"/>
    <w:rsid w:val="008C0E9C"/>
    <w:rsid w:val="008C1CB9"/>
    <w:rsid w:val="008C1DA9"/>
    <w:rsid w:val="008C1EE7"/>
    <w:rsid w:val="008C242B"/>
    <w:rsid w:val="008C3390"/>
    <w:rsid w:val="008C3480"/>
    <w:rsid w:val="008C43D7"/>
    <w:rsid w:val="008C480F"/>
    <w:rsid w:val="008C4E12"/>
    <w:rsid w:val="008C524C"/>
    <w:rsid w:val="008C576A"/>
    <w:rsid w:val="008C60E0"/>
    <w:rsid w:val="008C642D"/>
    <w:rsid w:val="008C672B"/>
    <w:rsid w:val="008C69F6"/>
    <w:rsid w:val="008C6C9B"/>
    <w:rsid w:val="008C7F85"/>
    <w:rsid w:val="008D051E"/>
    <w:rsid w:val="008D1B0A"/>
    <w:rsid w:val="008D2810"/>
    <w:rsid w:val="008D3CC5"/>
    <w:rsid w:val="008D3EA5"/>
    <w:rsid w:val="008D54FB"/>
    <w:rsid w:val="008D6101"/>
    <w:rsid w:val="008D65CC"/>
    <w:rsid w:val="008D70F8"/>
    <w:rsid w:val="008D714F"/>
    <w:rsid w:val="008D77E8"/>
    <w:rsid w:val="008E07B4"/>
    <w:rsid w:val="008E0DE9"/>
    <w:rsid w:val="008E1ACC"/>
    <w:rsid w:val="008E2859"/>
    <w:rsid w:val="008E3331"/>
    <w:rsid w:val="008E3E82"/>
    <w:rsid w:val="008E4EB8"/>
    <w:rsid w:val="008E6AAD"/>
    <w:rsid w:val="008E6D40"/>
    <w:rsid w:val="008F0560"/>
    <w:rsid w:val="008F05FA"/>
    <w:rsid w:val="008F06B8"/>
    <w:rsid w:val="008F0D74"/>
    <w:rsid w:val="008F0EE0"/>
    <w:rsid w:val="008F1C50"/>
    <w:rsid w:val="008F2319"/>
    <w:rsid w:val="008F2C0B"/>
    <w:rsid w:val="008F3490"/>
    <w:rsid w:val="008F4701"/>
    <w:rsid w:val="008F4725"/>
    <w:rsid w:val="008F4A24"/>
    <w:rsid w:val="008F5412"/>
    <w:rsid w:val="008F6B10"/>
    <w:rsid w:val="008F796B"/>
    <w:rsid w:val="009002DF"/>
    <w:rsid w:val="009003EB"/>
    <w:rsid w:val="00900DE1"/>
    <w:rsid w:val="00902C08"/>
    <w:rsid w:val="00902E8F"/>
    <w:rsid w:val="0090366D"/>
    <w:rsid w:val="00903BE2"/>
    <w:rsid w:val="00903FB8"/>
    <w:rsid w:val="00904454"/>
    <w:rsid w:val="00904E50"/>
    <w:rsid w:val="00905CEA"/>
    <w:rsid w:val="0090687F"/>
    <w:rsid w:val="009077F4"/>
    <w:rsid w:val="00907D31"/>
    <w:rsid w:val="009100BC"/>
    <w:rsid w:val="00910D4E"/>
    <w:rsid w:val="00911401"/>
    <w:rsid w:val="009115C1"/>
    <w:rsid w:val="00911FFD"/>
    <w:rsid w:val="00912A16"/>
    <w:rsid w:val="00912BD6"/>
    <w:rsid w:val="009131AD"/>
    <w:rsid w:val="009136E2"/>
    <w:rsid w:val="009147FB"/>
    <w:rsid w:val="00914A52"/>
    <w:rsid w:val="00914C97"/>
    <w:rsid w:val="009150A3"/>
    <w:rsid w:val="0091634F"/>
    <w:rsid w:val="00916DD1"/>
    <w:rsid w:val="00917793"/>
    <w:rsid w:val="0092183F"/>
    <w:rsid w:val="00922721"/>
    <w:rsid w:val="00922C11"/>
    <w:rsid w:val="00922F4C"/>
    <w:rsid w:val="00923DEF"/>
    <w:rsid w:val="00924041"/>
    <w:rsid w:val="0092440F"/>
    <w:rsid w:val="00925486"/>
    <w:rsid w:val="00926758"/>
    <w:rsid w:val="00926A28"/>
    <w:rsid w:val="00926D66"/>
    <w:rsid w:val="00927267"/>
    <w:rsid w:val="00927675"/>
    <w:rsid w:val="0092779B"/>
    <w:rsid w:val="009308CC"/>
    <w:rsid w:val="0093099B"/>
    <w:rsid w:val="00930CE9"/>
    <w:rsid w:val="00930DBC"/>
    <w:rsid w:val="0093131A"/>
    <w:rsid w:val="009319B7"/>
    <w:rsid w:val="009327B0"/>
    <w:rsid w:val="009331C4"/>
    <w:rsid w:val="00933342"/>
    <w:rsid w:val="009339DE"/>
    <w:rsid w:val="00934F03"/>
    <w:rsid w:val="0093537C"/>
    <w:rsid w:val="00935BCC"/>
    <w:rsid w:val="00935FA6"/>
    <w:rsid w:val="00936386"/>
    <w:rsid w:val="009368C8"/>
    <w:rsid w:val="00936D39"/>
    <w:rsid w:val="00937B3A"/>
    <w:rsid w:val="00940DFA"/>
    <w:rsid w:val="00941C31"/>
    <w:rsid w:val="00942005"/>
    <w:rsid w:val="00942F29"/>
    <w:rsid w:val="00943215"/>
    <w:rsid w:val="00944943"/>
    <w:rsid w:val="009451A9"/>
    <w:rsid w:val="00945638"/>
    <w:rsid w:val="0094581E"/>
    <w:rsid w:val="00945E8A"/>
    <w:rsid w:val="009476BF"/>
    <w:rsid w:val="00947A22"/>
    <w:rsid w:val="00947AB2"/>
    <w:rsid w:val="00950122"/>
    <w:rsid w:val="0095089D"/>
    <w:rsid w:val="00951719"/>
    <w:rsid w:val="009517DB"/>
    <w:rsid w:val="00952150"/>
    <w:rsid w:val="009529E7"/>
    <w:rsid w:val="00953460"/>
    <w:rsid w:val="009542F1"/>
    <w:rsid w:val="009543EF"/>
    <w:rsid w:val="00954D78"/>
    <w:rsid w:val="00955C6C"/>
    <w:rsid w:val="00955E46"/>
    <w:rsid w:val="009572E1"/>
    <w:rsid w:val="00957346"/>
    <w:rsid w:val="00957FEB"/>
    <w:rsid w:val="009604C5"/>
    <w:rsid w:val="00961312"/>
    <w:rsid w:val="00962A31"/>
    <w:rsid w:val="0096360F"/>
    <w:rsid w:val="009641CD"/>
    <w:rsid w:val="00964B3C"/>
    <w:rsid w:val="00964BA8"/>
    <w:rsid w:val="00964ED3"/>
    <w:rsid w:val="0096571F"/>
    <w:rsid w:val="00965749"/>
    <w:rsid w:val="0096619B"/>
    <w:rsid w:val="0096657C"/>
    <w:rsid w:val="00967368"/>
    <w:rsid w:val="00967434"/>
    <w:rsid w:val="0096752D"/>
    <w:rsid w:val="009676DE"/>
    <w:rsid w:val="00967C69"/>
    <w:rsid w:val="0097015A"/>
    <w:rsid w:val="0097042E"/>
    <w:rsid w:val="00970F8B"/>
    <w:rsid w:val="00971673"/>
    <w:rsid w:val="00971913"/>
    <w:rsid w:val="00971C1A"/>
    <w:rsid w:val="0097250E"/>
    <w:rsid w:val="00973A2F"/>
    <w:rsid w:val="00973BA3"/>
    <w:rsid w:val="009743FD"/>
    <w:rsid w:val="0097488A"/>
    <w:rsid w:val="00975198"/>
    <w:rsid w:val="009753F3"/>
    <w:rsid w:val="0097771C"/>
    <w:rsid w:val="00977CB0"/>
    <w:rsid w:val="00981DB8"/>
    <w:rsid w:val="00981F96"/>
    <w:rsid w:val="00982388"/>
    <w:rsid w:val="00982687"/>
    <w:rsid w:val="00982B5C"/>
    <w:rsid w:val="00982E00"/>
    <w:rsid w:val="00983161"/>
    <w:rsid w:val="00983450"/>
    <w:rsid w:val="0098399C"/>
    <w:rsid w:val="00983B65"/>
    <w:rsid w:val="00984DFC"/>
    <w:rsid w:val="00985379"/>
    <w:rsid w:val="00987932"/>
    <w:rsid w:val="009879FE"/>
    <w:rsid w:val="00987D18"/>
    <w:rsid w:val="00990016"/>
    <w:rsid w:val="00990100"/>
    <w:rsid w:val="009901C7"/>
    <w:rsid w:val="009904F0"/>
    <w:rsid w:val="00990723"/>
    <w:rsid w:val="00990C3B"/>
    <w:rsid w:val="0099116C"/>
    <w:rsid w:val="00992237"/>
    <w:rsid w:val="00992664"/>
    <w:rsid w:val="00993128"/>
    <w:rsid w:val="009936F0"/>
    <w:rsid w:val="00995239"/>
    <w:rsid w:val="00995D5F"/>
    <w:rsid w:val="00996228"/>
    <w:rsid w:val="009A1916"/>
    <w:rsid w:val="009A1EE7"/>
    <w:rsid w:val="009A22E9"/>
    <w:rsid w:val="009A2941"/>
    <w:rsid w:val="009A294C"/>
    <w:rsid w:val="009A377B"/>
    <w:rsid w:val="009A3C81"/>
    <w:rsid w:val="009A4C45"/>
    <w:rsid w:val="009A5EBE"/>
    <w:rsid w:val="009A6EBC"/>
    <w:rsid w:val="009A712F"/>
    <w:rsid w:val="009B1160"/>
    <w:rsid w:val="009B1D59"/>
    <w:rsid w:val="009B3B55"/>
    <w:rsid w:val="009B4815"/>
    <w:rsid w:val="009B4A0A"/>
    <w:rsid w:val="009B4AC0"/>
    <w:rsid w:val="009B4FB4"/>
    <w:rsid w:val="009B5A70"/>
    <w:rsid w:val="009B69C6"/>
    <w:rsid w:val="009B69DD"/>
    <w:rsid w:val="009B6EE2"/>
    <w:rsid w:val="009B768C"/>
    <w:rsid w:val="009C0A0C"/>
    <w:rsid w:val="009C0C09"/>
    <w:rsid w:val="009C10AA"/>
    <w:rsid w:val="009C1AEE"/>
    <w:rsid w:val="009C1EE8"/>
    <w:rsid w:val="009C204E"/>
    <w:rsid w:val="009C3248"/>
    <w:rsid w:val="009C3AB9"/>
    <w:rsid w:val="009C5185"/>
    <w:rsid w:val="009C627B"/>
    <w:rsid w:val="009C6811"/>
    <w:rsid w:val="009C6E1D"/>
    <w:rsid w:val="009C6F6D"/>
    <w:rsid w:val="009C7090"/>
    <w:rsid w:val="009C7123"/>
    <w:rsid w:val="009C7762"/>
    <w:rsid w:val="009C7ACF"/>
    <w:rsid w:val="009D1089"/>
    <w:rsid w:val="009D1132"/>
    <w:rsid w:val="009D1136"/>
    <w:rsid w:val="009D18C9"/>
    <w:rsid w:val="009D1900"/>
    <w:rsid w:val="009D398B"/>
    <w:rsid w:val="009D3DC9"/>
    <w:rsid w:val="009D406C"/>
    <w:rsid w:val="009D702C"/>
    <w:rsid w:val="009D75FE"/>
    <w:rsid w:val="009E04CF"/>
    <w:rsid w:val="009E0A52"/>
    <w:rsid w:val="009E0BDD"/>
    <w:rsid w:val="009E0E9B"/>
    <w:rsid w:val="009E1271"/>
    <w:rsid w:val="009E146E"/>
    <w:rsid w:val="009E20F4"/>
    <w:rsid w:val="009E260D"/>
    <w:rsid w:val="009E2654"/>
    <w:rsid w:val="009E2BB1"/>
    <w:rsid w:val="009E2C03"/>
    <w:rsid w:val="009E3C05"/>
    <w:rsid w:val="009E4236"/>
    <w:rsid w:val="009E4B01"/>
    <w:rsid w:val="009E5230"/>
    <w:rsid w:val="009E544A"/>
    <w:rsid w:val="009E590F"/>
    <w:rsid w:val="009E6385"/>
    <w:rsid w:val="009E7452"/>
    <w:rsid w:val="009E7532"/>
    <w:rsid w:val="009E778C"/>
    <w:rsid w:val="009E7E68"/>
    <w:rsid w:val="009F0A79"/>
    <w:rsid w:val="009F0BD7"/>
    <w:rsid w:val="009F2545"/>
    <w:rsid w:val="009F2944"/>
    <w:rsid w:val="009F34AB"/>
    <w:rsid w:val="009F4AE7"/>
    <w:rsid w:val="009F5936"/>
    <w:rsid w:val="009F63DB"/>
    <w:rsid w:val="009F72C4"/>
    <w:rsid w:val="009F7B40"/>
    <w:rsid w:val="009F7F68"/>
    <w:rsid w:val="00A005BF"/>
    <w:rsid w:val="00A00CEE"/>
    <w:rsid w:val="00A01628"/>
    <w:rsid w:val="00A01F75"/>
    <w:rsid w:val="00A02D9C"/>
    <w:rsid w:val="00A050F8"/>
    <w:rsid w:val="00A06E83"/>
    <w:rsid w:val="00A07549"/>
    <w:rsid w:val="00A100A4"/>
    <w:rsid w:val="00A10BA5"/>
    <w:rsid w:val="00A10BBA"/>
    <w:rsid w:val="00A10DB3"/>
    <w:rsid w:val="00A11B44"/>
    <w:rsid w:val="00A11F23"/>
    <w:rsid w:val="00A127A7"/>
    <w:rsid w:val="00A14D29"/>
    <w:rsid w:val="00A15701"/>
    <w:rsid w:val="00A15A88"/>
    <w:rsid w:val="00A16B64"/>
    <w:rsid w:val="00A17079"/>
    <w:rsid w:val="00A17653"/>
    <w:rsid w:val="00A20EFE"/>
    <w:rsid w:val="00A21860"/>
    <w:rsid w:val="00A21CA5"/>
    <w:rsid w:val="00A22A7B"/>
    <w:rsid w:val="00A231B2"/>
    <w:rsid w:val="00A23EEE"/>
    <w:rsid w:val="00A244AD"/>
    <w:rsid w:val="00A245DC"/>
    <w:rsid w:val="00A25392"/>
    <w:rsid w:val="00A26B61"/>
    <w:rsid w:val="00A277FE"/>
    <w:rsid w:val="00A27892"/>
    <w:rsid w:val="00A30393"/>
    <w:rsid w:val="00A3045D"/>
    <w:rsid w:val="00A30572"/>
    <w:rsid w:val="00A306B1"/>
    <w:rsid w:val="00A30AA8"/>
    <w:rsid w:val="00A30FEF"/>
    <w:rsid w:val="00A31835"/>
    <w:rsid w:val="00A31919"/>
    <w:rsid w:val="00A31B2D"/>
    <w:rsid w:val="00A32229"/>
    <w:rsid w:val="00A33963"/>
    <w:rsid w:val="00A33CB9"/>
    <w:rsid w:val="00A33DF2"/>
    <w:rsid w:val="00A350A6"/>
    <w:rsid w:val="00A35D73"/>
    <w:rsid w:val="00A36871"/>
    <w:rsid w:val="00A36AAE"/>
    <w:rsid w:val="00A37CB7"/>
    <w:rsid w:val="00A4011D"/>
    <w:rsid w:val="00A40139"/>
    <w:rsid w:val="00A405FA"/>
    <w:rsid w:val="00A40A4F"/>
    <w:rsid w:val="00A40E95"/>
    <w:rsid w:val="00A42283"/>
    <w:rsid w:val="00A429DF"/>
    <w:rsid w:val="00A42CEE"/>
    <w:rsid w:val="00A43E32"/>
    <w:rsid w:val="00A43FA4"/>
    <w:rsid w:val="00A43FFA"/>
    <w:rsid w:val="00A44939"/>
    <w:rsid w:val="00A45EA6"/>
    <w:rsid w:val="00A4652F"/>
    <w:rsid w:val="00A4658D"/>
    <w:rsid w:val="00A46866"/>
    <w:rsid w:val="00A46A9D"/>
    <w:rsid w:val="00A4700C"/>
    <w:rsid w:val="00A47335"/>
    <w:rsid w:val="00A505CF"/>
    <w:rsid w:val="00A51293"/>
    <w:rsid w:val="00A519B4"/>
    <w:rsid w:val="00A51B14"/>
    <w:rsid w:val="00A51B20"/>
    <w:rsid w:val="00A5234C"/>
    <w:rsid w:val="00A52B2B"/>
    <w:rsid w:val="00A53513"/>
    <w:rsid w:val="00A54359"/>
    <w:rsid w:val="00A54AC8"/>
    <w:rsid w:val="00A54F60"/>
    <w:rsid w:val="00A54F6D"/>
    <w:rsid w:val="00A5503E"/>
    <w:rsid w:val="00A556CD"/>
    <w:rsid w:val="00A561B6"/>
    <w:rsid w:val="00A578EC"/>
    <w:rsid w:val="00A57D7E"/>
    <w:rsid w:val="00A602F9"/>
    <w:rsid w:val="00A608F1"/>
    <w:rsid w:val="00A61127"/>
    <w:rsid w:val="00A61A72"/>
    <w:rsid w:val="00A639B0"/>
    <w:rsid w:val="00A645F3"/>
    <w:rsid w:val="00A65443"/>
    <w:rsid w:val="00A6633E"/>
    <w:rsid w:val="00A66437"/>
    <w:rsid w:val="00A6665D"/>
    <w:rsid w:val="00A677C7"/>
    <w:rsid w:val="00A67CF5"/>
    <w:rsid w:val="00A71CD4"/>
    <w:rsid w:val="00A72377"/>
    <w:rsid w:val="00A74334"/>
    <w:rsid w:val="00A74E62"/>
    <w:rsid w:val="00A75B34"/>
    <w:rsid w:val="00A75DB3"/>
    <w:rsid w:val="00A75EAC"/>
    <w:rsid w:val="00A76AF8"/>
    <w:rsid w:val="00A76B7C"/>
    <w:rsid w:val="00A76FCF"/>
    <w:rsid w:val="00A773B2"/>
    <w:rsid w:val="00A77C0B"/>
    <w:rsid w:val="00A8010E"/>
    <w:rsid w:val="00A80327"/>
    <w:rsid w:val="00A80BE3"/>
    <w:rsid w:val="00A82E49"/>
    <w:rsid w:val="00A83730"/>
    <w:rsid w:val="00A83FD6"/>
    <w:rsid w:val="00A84791"/>
    <w:rsid w:val="00A84C1E"/>
    <w:rsid w:val="00A85A1A"/>
    <w:rsid w:val="00A85D38"/>
    <w:rsid w:val="00A85EF3"/>
    <w:rsid w:val="00A861BF"/>
    <w:rsid w:val="00A86599"/>
    <w:rsid w:val="00A866D0"/>
    <w:rsid w:val="00A86E52"/>
    <w:rsid w:val="00A8724D"/>
    <w:rsid w:val="00A875D5"/>
    <w:rsid w:val="00A9061B"/>
    <w:rsid w:val="00A907D9"/>
    <w:rsid w:val="00A91235"/>
    <w:rsid w:val="00A91E55"/>
    <w:rsid w:val="00A92ABA"/>
    <w:rsid w:val="00A933A5"/>
    <w:rsid w:val="00A933E7"/>
    <w:rsid w:val="00A9374C"/>
    <w:rsid w:val="00A94753"/>
    <w:rsid w:val="00A94921"/>
    <w:rsid w:val="00A94BA6"/>
    <w:rsid w:val="00A94C58"/>
    <w:rsid w:val="00A94DDA"/>
    <w:rsid w:val="00A960A4"/>
    <w:rsid w:val="00A96323"/>
    <w:rsid w:val="00A969CA"/>
    <w:rsid w:val="00A96B7D"/>
    <w:rsid w:val="00AA0760"/>
    <w:rsid w:val="00AA1E3A"/>
    <w:rsid w:val="00AA2B8D"/>
    <w:rsid w:val="00AA3CED"/>
    <w:rsid w:val="00AA4D2D"/>
    <w:rsid w:val="00AA5C56"/>
    <w:rsid w:val="00AA5D02"/>
    <w:rsid w:val="00AA67DC"/>
    <w:rsid w:val="00AA69BC"/>
    <w:rsid w:val="00AB093F"/>
    <w:rsid w:val="00AB1740"/>
    <w:rsid w:val="00AB1830"/>
    <w:rsid w:val="00AB1BCB"/>
    <w:rsid w:val="00AB21B2"/>
    <w:rsid w:val="00AB2B16"/>
    <w:rsid w:val="00AB33F0"/>
    <w:rsid w:val="00AB37E6"/>
    <w:rsid w:val="00AB55C8"/>
    <w:rsid w:val="00AB616E"/>
    <w:rsid w:val="00AB66D3"/>
    <w:rsid w:val="00AB7B9E"/>
    <w:rsid w:val="00AC0820"/>
    <w:rsid w:val="00AC09D4"/>
    <w:rsid w:val="00AC0A01"/>
    <w:rsid w:val="00AC0F35"/>
    <w:rsid w:val="00AC11E8"/>
    <w:rsid w:val="00AC1913"/>
    <w:rsid w:val="00AC19CF"/>
    <w:rsid w:val="00AC2556"/>
    <w:rsid w:val="00AC4D09"/>
    <w:rsid w:val="00AC55A3"/>
    <w:rsid w:val="00AC7DAA"/>
    <w:rsid w:val="00AD0A72"/>
    <w:rsid w:val="00AD0B99"/>
    <w:rsid w:val="00AD0EA1"/>
    <w:rsid w:val="00AD148C"/>
    <w:rsid w:val="00AD148E"/>
    <w:rsid w:val="00AD17B3"/>
    <w:rsid w:val="00AD201F"/>
    <w:rsid w:val="00AD2084"/>
    <w:rsid w:val="00AD21EE"/>
    <w:rsid w:val="00AD3C03"/>
    <w:rsid w:val="00AD512A"/>
    <w:rsid w:val="00AD5267"/>
    <w:rsid w:val="00AD55BF"/>
    <w:rsid w:val="00AD5A2D"/>
    <w:rsid w:val="00AD5D16"/>
    <w:rsid w:val="00AD7AF2"/>
    <w:rsid w:val="00AD7C88"/>
    <w:rsid w:val="00AE04A1"/>
    <w:rsid w:val="00AE0B27"/>
    <w:rsid w:val="00AE1A16"/>
    <w:rsid w:val="00AE2490"/>
    <w:rsid w:val="00AE24BD"/>
    <w:rsid w:val="00AE29ED"/>
    <w:rsid w:val="00AE3223"/>
    <w:rsid w:val="00AE3D26"/>
    <w:rsid w:val="00AE4578"/>
    <w:rsid w:val="00AE5402"/>
    <w:rsid w:val="00AE555E"/>
    <w:rsid w:val="00AE58E3"/>
    <w:rsid w:val="00AE5EA1"/>
    <w:rsid w:val="00AE6FBD"/>
    <w:rsid w:val="00AE7758"/>
    <w:rsid w:val="00AE7956"/>
    <w:rsid w:val="00AE7B48"/>
    <w:rsid w:val="00AF0F53"/>
    <w:rsid w:val="00AF1D9C"/>
    <w:rsid w:val="00AF1EE2"/>
    <w:rsid w:val="00AF20C4"/>
    <w:rsid w:val="00AF22AA"/>
    <w:rsid w:val="00AF2FFF"/>
    <w:rsid w:val="00AF3201"/>
    <w:rsid w:val="00AF33CC"/>
    <w:rsid w:val="00AF3965"/>
    <w:rsid w:val="00AF3A1E"/>
    <w:rsid w:val="00AF4533"/>
    <w:rsid w:val="00AF53B4"/>
    <w:rsid w:val="00AF53DC"/>
    <w:rsid w:val="00AF54F3"/>
    <w:rsid w:val="00AF619F"/>
    <w:rsid w:val="00AF61EA"/>
    <w:rsid w:val="00AF651E"/>
    <w:rsid w:val="00AF6A82"/>
    <w:rsid w:val="00AF774E"/>
    <w:rsid w:val="00AF7D79"/>
    <w:rsid w:val="00B00827"/>
    <w:rsid w:val="00B010A3"/>
    <w:rsid w:val="00B01288"/>
    <w:rsid w:val="00B01F8C"/>
    <w:rsid w:val="00B027BD"/>
    <w:rsid w:val="00B028D0"/>
    <w:rsid w:val="00B02A07"/>
    <w:rsid w:val="00B02AB8"/>
    <w:rsid w:val="00B02EE9"/>
    <w:rsid w:val="00B03008"/>
    <w:rsid w:val="00B03FD2"/>
    <w:rsid w:val="00B042CB"/>
    <w:rsid w:val="00B04E3E"/>
    <w:rsid w:val="00B05AE9"/>
    <w:rsid w:val="00B05EAD"/>
    <w:rsid w:val="00B06114"/>
    <w:rsid w:val="00B06591"/>
    <w:rsid w:val="00B06857"/>
    <w:rsid w:val="00B072B2"/>
    <w:rsid w:val="00B074AC"/>
    <w:rsid w:val="00B0794D"/>
    <w:rsid w:val="00B07FB7"/>
    <w:rsid w:val="00B1007B"/>
    <w:rsid w:val="00B1037D"/>
    <w:rsid w:val="00B11DB0"/>
    <w:rsid w:val="00B12060"/>
    <w:rsid w:val="00B1509D"/>
    <w:rsid w:val="00B151BF"/>
    <w:rsid w:val="00B1572B"/>
    <w:rsid w:val="00B15A06"/>
    <w:rsid w:val="00B1627A"/>
    <w:rsid w:val="00B16A3D"/>
    <w:rsid w:val="00B16EE7"/>
    <w:rsid w:val="00B17622"/>
    <w:rsid w:val="00B17CBC"/>
    <w:rsid w:val="00B21213"/>
    <w:rsid w:val="00B21386"/>
    <w:rsid w:val="00B21C97"/>
    <w:rsid w:val="00B22268"/>
    <w:rsid w:val="00B22320"/>
    <w:rsid w:val="00B2239B"/>
    <w:rsid w:val="00B2269B"/>
    <w:rsid w:val="00B231EC"/>
    <w:rsid w:val="00B23370"/>
    <w:rsid w:val="00B237C7"/>
    <w:rsid w:val="00B23C18"/>
    <w:rsid w:val="00B23F90"/>
    <w:rsid w:val="00B2453C"/>
    <w:rsid w:val="00B2516A"/>
    <w:rsid w:val="00B2524D"/>
    <w:rsid w:val="00B25878"/>
    <w:rsid w:val="00B25DCF"/>
    <w:rsid w:val="00B26368"/>
    <w:rsid w:val="00B26455"/>
    <w:rsid w:val="00B26AB9"/>
    <w:rsid w:val="00B26FAD"/>
    <w:rsid w:val="00B27590"/>
    <w:rsid w:val="00B27895"/>
    <w:rsid w:val="00B3082E"/>
    <w:rsid w:val="00B311F7"/>
    <w:rsid w:val="00B3123A"/>
    <w:rsid w:val="00B31626"/>
    <w:rsid w:val="00B31A79"/>
    <w:rsid w:val="00B321C1"/>
    <w:rsid w:val="00B32C02"/>
    <w:rsid w:val="00B32CE2"/>
    <w:rsid w:val="00B332D0"/>
    <w:rsid w:val="00B33746"/>
    <w:rsid w:val="00B34240"/>
    <w:rsid w:val="00B351E3"/>
    <w:rsid w:val="00B35A0A"/>
    <w:rsid w:val="00B36355"/>
    <w:rsid w:val="00B36F89"/>
    <w:rsid w:val="00B37626"/>
    <w:rsid w:val="00B37B2F"/>
    <w:rsid w:val="00B40329"/>
    <w:rsid w:val="00B41840"/>
    <w:rsid w:val="00B41856"/>
    <w:rsid w:val="00B4287F"/>
    <w:rsid w:val="00B43F92"/>
    <w:rsid w:val="00B447CD"/>
    <w:rsid w:val="00B454C4"/>
    <w:rsid w:val="00B45F28"/>
    <w:rsid w:val="00B46D7D"/>
    <w:rsid w:val="00B47A32"/>
    <w:rsid w:val="00B47A9C"/>
    <w:rsid w:val="00B47CC0"/>
    <w:rsid w:val="00B5003E"/>
    <w:rsid w:val="00B500E7"/>
    <w:rsid w:val="00B51A01"/>
    <w:rsid w:val="00B522C3"/>
    <w:rsid w:val="00B52819"/>
    <w:rsid w:val="00B530D8"/>
    <w:rsid w:val="00B537EA"/>
    <w:rsid w:val="00B53AA5"/>
    <w:rsid w:val="00B53D02"/>
    <w:rsid w:val="00B5772F"/>
    <w:rsid w:val="00B57D03"/>
    <w:rsid w:val="00B57E74"/>
    <w:rsid w:val="00B6052B"/>
    <w:rsid w:val="00B60CB3"/>
    <w:rsid w:val="00B61E4F"/>
    <w:rsid w:val="00B62553"/>
    <w:rsid w:val="00B6292F"/>
    <w:rsid w:val="00B635E0"/>
    <w:rsid w:val="00B646D9"/>
    <w:rsid w:val="00B657DD"/>
    <w:rsid w:val="00B6657E"/>
    <w:rsid w:val="00B66B37"/>
    <w:rsid w:val="00B67652"/>
    <w:rsid w:val="00B67CAE"/>
    <w:rsid w:val="00B70402"/>
    <w:rsid w:val="00B71458"/>
    <w:rsid w:val="00B7202A"/>
    <w:rsid w:val="00B75208"/>
    <w:rsid w:val="00B753F5"/>
    <w:rsid w:val="00B75488"/>
    <w:rsid w:val="00B757C1"/>
    <w:rsid w:val="00B761ED"/>
    <w:rsid w:val="00B768B4"/>
    <w:rsid w:val="00B76A43"/>
    <w:rsid w:val="00B77680"/>
    <w:rsid w:val="00B77A72"/>
    <w:rsid w:val="00B802D8"/>
    <w:rsid w:val="00B80AC2"/>
    <w:rsid w:val="00B813FC"/>
    <w:rsid w:val="00B81B49"/>
    <w:rsid w:val="00B83353"/>
    <w:rsid w:val="00B83A1E"/>
    <w:rsid w:val="00B84ABF"/>
    <w:rsid w:val="00B84CC7"/>
    <w:rsid w:val="00B85D56"/>
    <w:rsid w:val="00B85FD1"/>
    <w:rsid w:val="00B868D1"/>
    <w:rsid w:val="00B86C52"/>
    <w:rsid w:val="00B86E1A"/>
    <w:rsid w:val="00B87406"/>
    <w:rsid w:val="00B874E8"/>
    <w:rsid w:val="00B9032D"/>
    <w:rsid w:val="00B9092F"/>
    <w:rsid w:val="00B909CB"/>
    <w:rsid w:val="00B912AC"/>
    <w:rsid w:val="00B92079"/>
    <w:rsid w:val="00B933D7"/>
    <w:rsid w:val="00B93807"/>
    <w:rsid w:val="00B94239"/>
    <w:rsid w:val="00B9430B"/>
    <w:rsid w:val="00B94429"/>
    <w:rsid w:val="00B948CD"/>
    <w:rsid w:val="00B94B80"/>
    <w:rsid w:val="00B957C1"/>
    <w:rsid w:val="00B95E27"/>
    <w:rsid w:val="00B96E04"/>
    <w:rsid w:val="00BA016A"/>
    <w:rsid w:val="00BA049E"/>
    <w:rsid w:val="00BA0580"/>
    <w:rsid w:val="00BA0C95"/>
    <w:rsid w:val="00BA1A67"/>
    <w:rsid w:val="00BA2389"/>
    <w:rsid w:val="00BA27C6"/>
    <w:rsid w:val="00BA2877"/>
    <w:rsid w:val="00BA2918"/>
    <w:rsid w:val="00BA2A3B"/>
    <w:rsid w:val="00BA4DA6"/>
    <w:rsid w:val="00BA4DAE"/>
    <w:rsid w:val="00BA5BA2"/>
    <w:rsid w:val="00BA6DFE"/>
    <w:rsid w:val="00BA744B"/>
    <w:rsid w:val="00BA7522"/>
    <w:rsid w:val="00BA7C9B"/>
    <w:rsid w:val="00BB090A"/>
    <w:rsid w:val="00BB0A6D"/>
    <w:rsid w:val="00BB0B8C"/>
    <w:rsid w:val="00BB2132"/>
    <w:rsid w:val="00BB3E77"/>
    <w:rsid w:val="00BB40D3"/>
    <w:rsid w:val="00BB5075"/>
    <w:rsid w:val="00BB5B83"/>
    <w:rsid w:val="00BB6053"/>
    <w:rsid w:val="00BB7145"/>
    <w:rsid w:val="00BC0E10"/>
    <w:rsid w:val="00BC1AC4"/>
    <w:rsid w:val="00BC1C78"/>
    <w:rsid w:val="00BC2402"/>
    <w:rsid w:val="00BC2482"/>
    <w:rsid w:val="00BC26C1"/>
    <w:rsid w:val="00BC2CCE"/>
    <w:rsid w:val="00BC300B"/>
    <w:rsid w:val="00BC48CA"/>
    <w:rsid w:val="00BC4A2A"/>
    <w:rsid w:val="00BC538C"/>
    <w:rsid w:val="00BC624A"/>
    <w:rsid w:val="00BC68FB"/>
    <w:rsid w:val="00BC7353"/>
    <w:rsid w:val="00BC74FE"/>
    <w:rsid w:val="00BC7608"/>
    <w:rsid w:val="00BC7A1E"/>
    <w:rsid w:val="00BD084F"/>
    <w:rsid w:val="00BD1082"/>
    <w:rsid w:val="00BD1330"/>
    <w:rsid w:val="00BD14F9"/>
    <w:rsid w:val="00BD1B80"/>
    <w:rsid w:val="00BD20C8"/>
    <w:rsid w:val="00BD24BD"/>
    <w:rsid w:val="00BD2552"/>
    <w:rsid w:val="00BD25D6"/>
    <w:rsid w:val="00BD3465"/>
    <w:rsid w:val="00BD4497"/>
    <w:rsid w:val="00BD4C1E"/>
    <w:rsid w:val="00BD4C50"/>
    <w:rsid w:val="00BD6C17"/>
    <w:rsid w:val="00BD720A"/>
    <w:rsid w:val="00BD75C1"/>
    <w:rsid w:val="00BD79AB"/>
    <w:rsid w:val="00BD79AE"/>
    <w:rsid w:val="00BE00E9"/>
    <w:rsid w:val="00BE1B01"/>
    <w:rsid w:val="00BE1E7C"/>
    <w:rsid w:val="00BE1FDC"/>
    <w:rsid w:val="00BE22A1"/>
    <w:rsid w:val="00BE23D9"/>
    <w:rsid w:val="00BE26E6"/>
    <w:rsid w:val="00BE2C90"/>
    <w:rsid w:val="00BE2FE3"/>
    <w:rsid w:val="00BE53FD"/>
    <w:rsid w:val="00BE570F"/>
    <w:rsid w:val="00BE5E06"/>
    <w:rsid w:val="00BE6166"/>
    <w:rsid w:val="00BE689D"/>
    <w:rsid w:val="00BE707F"/>
    <w:rsid w:val="00BE731F"/>
    <w:rsid w:val="00BE77C0"/>
    <w:rsid w:val="00BF0503"/>
    <w:rsid w:val="00BF06E2"/>
    <w:rsid w:val="00BF1007"/>
    <w:rsid w:val="00BF1661"/>
    <w:rsid w:val="00BF2FDA"/>
    <w:rsid w:val="00BF3FD0"/>
    <w:rsid w:val="00BF4925"/>
    <w:rsid w:val="00BF4932"/>
    <w:rsid w:val="00BF4BE7"/>
    <w:rsid w:val="00BF5460"/>
    <w:rsid w:val="00BF5499"/>
    <w:rsid w:val="00BF582B"/>
    <w:rsid w:val="00BF5C7D"/>
    <w:rsid w:val="00BF6473"/>
    <w:rsid w:val="00BF7997"/>
    <w:rsid w:val="00C00038"/>
    <w:rsid w:val="00C04085"/>
    <w:rsid w:val="00C04834"/>
    <w:rsid w:val="00C04AD4"/>
    <w:rsid w:val="00C06FE2"/>
    <w:rsid w:val="00C0793B"/>
    <w:rsid w:val="00C10972"/>
    <w:rsid w:val="00C10D9B"/>
    <w:rsid w:val="00C119B4"/>
    <w:rsid w:val="00C12D13"/>
    <w:rsid w:val="00C1367E"/>
    <w:rsid w:val="00C13870"/>
    <w:rsid w:val="00C1399D"/>
    <w:rsid w:val="00C13D0A"/>
    <w:rsid w:val="00C14172"/>
    <w:rsid w:val="00C1454E"/>
    <w:rsid w:val="00C14F67"/>
    <w:rsid w:val="00C14FC2"/>
    <w:rsid w:val="00C15179"/>
    <w:rsid w:val="00C177B1"/>
    <w:rsid w:val="00C17FDC"/>
    <w:rsid w:val="00C2039E"/>
    <w:rsid w:val="00C2053C"/>
    <w:rsid w:val="00C20A81"/>
    <w:rsid w:val="00C20EF5"/>
    <w:rsid w:val="00C21B94"/>
    <w:rsid w:val="00C221B4"/>
    <w:rsid w:val="00C2262E"/>
    <w:rsid w:val="00C228C3"/>
    <w:rsid w:val="00C2344F"/>
    <w:rsid w:val="00C240B8"/>
    <w:rsid w:val="00C257C5"/>
    <w:rsid w:val="00C26073"/>
    <w:rsid w:val="00C26454"/>
    <w:rsid w:val="00C2654A"/>
    <w:rsid w:val="00C26C50"/>
    <w:rsid w:val="00C26D36"/>
    <w:rsid w:val="00C27811"/>
    <w:rsid w:val="00C318CE"/>
    <w:rsid w:val="00C32101"/>
    <w:rsid w:val="00C3277D"/>
    <w:rsid w:val="00C32A53"/>
    <w:rsid w:val="00C33A28"/>
    <w:rsid w:val="00C33A7B"/>
    <w:rsid w:val="00C34B8A"/>
    <w:rsid w:val="00C35112"/>
    <w:rsid w:val="00C353BC"/>
    <w:rsid w:val="00C35F07"/>
    <w:rsid w:val="00C36FDB"/>
    <w:rsid w:val="00C370E1"/>
    <w:rsid w:val="00C3772A"/>
    <w:rsid w:val="00C41A3C"/>
    <w:rsid w:val="00C42012"/>
    <w:rsid w:val="00C42257"/>
    <w:rsid w:val="00C425CC"/>
    <w:rsid w:val="00C42971"/>
    <w:rsid w:val="00C42FBD"/>
    <w:rsid w:val="00C44713"/>
    <w:rsid w:val="00C44FD0"/>
    <w:rsid w:val="00C465C5"/>
    <w:rsid w:val="00C46F10"/>
    <w:rsid w:val="00C475A7"/>
    <w:rsid w:val="00C47B4B"/>
    <w:rsid w:val="00C47C09"/>
    <w:rsid w:val="00C51FA4"/>
    <w:rsid w:val="00C52850"/>
    <w:rsid w:val="00C53A60"/>
    <w:rsid w:val="00C5509C"/>
    <w:rsid w:val="00C563D2"/>
    <w:rsid w:val="00C57796"/>
    <w:rsid w:val="00C603B7"/>
    <w:rsid w:val="00C60676"/>
    <w:rsid w:val="00C60A90"/>
    <w:rsid w:val="00C60ED2"/>
    <w:rsid w:val="00C61441"/>
    <w:rsid w:val="00C614FA"/>
    <w:rsid w:val="00C61597"/>
    <w:rsid w:val="00C61B76"/>
    <w:rsid w:val="00C6341B"/>
    <w:rsid w:val="00C63E6D"/>
    <w:rsid w:val="00C66967"/>
    <w:rsid w:val="00C6709C"/>
    <w:rsid w:val="00C6734D"/>
    <w:rsid w:val="00C67BBD"/>
    <w:rsid w:val="00C67F57"/>
    <w:rsid w:val="00C70092"/>
    <w:rsid w:val="00C70279"/>
    <w:rsid w:val="00C71CF8"/>
    <w:rsid w:val="00C71F30"/>
    <w:rsid w:val="00C72E29"/>
    <w:rsid w:val="00C73E36"/>
    <w:rsid w:val="00C753DA"/>
    <w:rsid w:val="00C75B45"/>
    <w:rsid w:val="00C75BF5"/>
    <w:rsid w:val="00C773ED"/>
    <w:rsid w:val="00C77E2A"/>
    <w:rsid w:val="00C8002E"/>
    <w:rsid w:val="00C83E34"/>
    <w:rsid w:val="00C840B7"/>
    <w:rsid w:val="00C8470D"/>
    <w:rsid w:val="00C84735"/>
    <w:rsid w:val="00C87E30"/>
    <w:rsid w:val="00C921E7"/>
    <w:rsid w:val="00C92349"/>
    <w:rsid w:val="00C924A6"/>
    <w:rsid w:val="00C92C7B"/>
    <w:rsid w:val="00C92E37"/>
    <w:rsid w:val="00C93163"/>
    <w:rsid w:val="00C935E6"/>
    <w:rsid w:val="00C936EA"/>
    <w:rsid w:val="00C93C9C"/>
    <w:rsid w:val="00C93D79"/>
    <w:rsid w:val="00C94B91"/>
    <w:rsid w:val="00C94C56"/>
    <w:rsid w:val="00C961BE"/>
    <w:rsid w:val="00C9649F"/>
    <w:rsid w:val="00C964AD"/>
    <w:rsid w:val="00C970EB"/>
    <w:rsid w:val="00C97109"/>
    <w:rsid w:val="00C97536"/>
    <w:rsid w:val="00C977E5"/>
    <w:rsid w:val="00CA01D9"/>
    <w:rsid w:val="00CA26A1"/>
    <w:rsid w:val="00CA2A93"/>
    <w:rsid w:val="00CA41DC"/>
    <w:rsid w:val="00CA52EF"/>
    <w:rsid w:val="00CA5C31"/>
    <w:rsid w:val="00CA5D5E"/>
    <w:rsid w:val="00CA5E5C"/>
    <w:rsid w:val="00CA6D06"/>
    <w:rsid w:val="00CA6D52"/>
    <w:rsid w:val="00CA7192"/>
    <w:rsid w:val="00CB15DD"/>
    <w:rsid w:val="00CB198B"/>
    <w:rsid w:val="00CB1CBF"/>
    <w:rsid w:val="00CB2CFB"/>
    <w:rsid w:val="00CB3372"/>
    <w:rsid w:val="00CB3997"/>
    <w:rsid w:val="00CB40F7"/>
    <w:rsid w:val="00CB44FD"/>
    <w:rsid w:val="00CB51D4"/>
    <w:rsid w:val="00CB5859"/>
    <w:rsid w:val="00CB5EE5"/>
    <w:rsid w:val="00CB60E5"/>
    <w:rsid w:val="00CB6370"/>
    <w:rsid w:val="00CB686A"/>
    <w:rsid w:val="00CB6C1D"/>
    <w:rsid w:val="00CB7FF8"/>
    <w:rsid w:val="00CC0589"/>
    <w:rsid w:val="00CC0B60"/>
    <w:rsid w:val="00CC192B"/>
    <w:rsid w:val="00CC2FFA"/>
    <w:rsid w:val="00CC3323"/>
    <w:rsid w:val="00CC438E"/>
    <w:rsid w:val="00CC5286"/>
    <w:rsid w:val="00CC532C"/>
    <w:rsid w:val="00CC5B38"/>
    <w:rsid w:val="00CD0163"/>
    <w:rsid w:val="00CD02FC"/>
    <w:rsid w:val="00CD29E1"/>
    <w:rsid w:val="00CD3225"/>
    <w:rsid w:val="00CD4116"/>
    <w:rsid w:val="00CD43B9"/>
    <w:rsid w:val="00CD5F40"/>
    <w:rsid w:val="00CD6D35"/>
    <w:rsid w:val="00CD6DAC"/>
    <w:rsid w:val="00CD71CC"/>
    <w:rsid w:val="00CD7978"/>
    <w:rsid w:val="00CD7DE7"/>
    <w:rsid w:val="00CE00E7"/>
    <w:rsid w:val="00CE076A"/>
    <w:rsid w:val="00CE0787"/>
    <w:rsid w:val="00CE0912"/>
    <w:rsid w:val="00CE09D7"/>
    <w:rsid w:val="00CE19F8"/>
    <w:rsid w:val="00CE25D2"/>
    <w:rsid w:val="00CE27D7"/>
    <w:rsid w:val="00CE3422"/>
    <w:rsid w:val="00CE427E"/>
    <w:rsid w:val="00CE428B"/>
    <w:rsid w:val="00CE4944"/>
    <w:rsid w:val="00CE4CE9"/>
    <w:rsid w:val="00CE5E1F"/>
    <w:rsid w:val="00CE6F8D"/>
    <w:rsid w:val="00CE7770"/>
    <w:rsid w:val="00CE7B3E"/>
    <w:rsid w:val="00CF1036"/>
    <w:rsid w:val="00CF1742"/>
    <w:rsid w:val="00CF1B59"/>
    <w:rsid w:val="00CF271B"/>
    <w:rsid w:val="00CF31D8"/>
    <w:rsid w:val="00CF3964"/>
    <w:rsid w:val="00CF3FF3"/>
    <w:rsid w:val="00CF40BD"/>
    <w:rsid w:val="00CF4697"/>
    <w:rsid w:val="00CF4779"/>
    <w:rsid w:val="00CF47B6"/>
    <w:rsid w:val="00CF490B"/>
    <w:rsid w:val="00CF50D9"/>
    <w:rsid w:val="00CF533F"/>
    <w:rsid w:val="00CF63CF"/>
    <w:rsid w:val="00CF6963"/>
    <w:rsid w:val="00CF6C23"/>
    <w:rsid w:val="00CF7D7D"/>
    <w:rsid w:val="00D00041"/>
    <w:rsid w:val="00D00739"/>
    <w:rsid w:val="00D007AA"/>
    <w:rsid w:val="00D00CAF"/>
    <w:rsid w:val="00D01FE3"/>
    <w:rsid w:val="00D02B68"/>
    <w:rsid w:val="00D032A9"/>
    <w:rsid w:val="00D0452A"/>
    <w:rsid w:val="00D04C21"/>
    <w:rsid w:val="00D05143"/>
    <w:rsid w:val="00D0591B"/>
    <w:rsid w:val="00D06619"/>
    <w:rsid w:val="00D069B2"/>
    <w:rsid w:val="00D078EB"/>
    <w:rsid w:val="00D07D02"/>
    <w:rsid w:val="00D07DDB"/>
    <w:rsid w:val="00D111CD"/>
    <w:rsid w:val="00D11A4A"/>
    <w:rsid w:val="00D11A5B"/>
    <w:rsid w:val="00D11F28"/>
    <w:rsid w:val="00D12212"/>
    <w:rsid w:val="00D12511"/>
    <w:rsid w:val="00D12A54"/>
    <w:rsid w:val="00D133C6"/>
    <w:rsid w:val="00D1349C"/>
    <w:rsid w:val="00D13D24"/>
    <w:rsid w:val="00D13DCF"/>
    <w:rsid w:val="00D13EF7"/>
    <w:rsid w:val="00D13F3D"/>
    <w:rsid w:val="00D14388"/>
    <w:rsid w:val="00D14E38"/>
    <w:rsid w:val="00D15169"/>
    <w:rsid w:val="00D155F7"/>
    <w:rsid w:val="00D15EED"/>
    <w:rsid w:val="00D20C78"/>
    <w:rsid w:val="00D217C9"/>
    <w:rsid w:val="00D221E9"/>
    <w:rsid w:val="00D22B17"/>
    <w:rsid w:val="00D22D5E"/>
    <w:rsid w:val="00D22EDF"/>
    <w:rsid w:val="00D25194"/>
    <w:rsid w:val="00D25617"/>
    <w:rsid w:val="00D2579C"/>
    <w:rsid w:val="00D25B46"/>
    <w:rsid w:val="00D26743"/>
    <w:rsid w:val="00D30419"/>
    <w:rsid w:val="00D306FA"/>
    <w:rsid w:val="00D307D3"/>
    <w:rsid w:val="00D3120C"/>
    <w:rsid w:val="00D316ED"/>
    <w:rsid w:val="00D32473"/>
    <w:rsid w:val="00D32515"/>
    <w:rsid w:val="00D32B05"/>
    <w:rsid w:val="00D32DF7"/>
    <w:rsid w:val="00D3404B"/>
    <w:rsid w:val="00D34777"/>
    <w:rsid w:val="00D34826"/>
    <w:rsid w:val="00D34851"/>
    <w:rsid w:val="00D35C71"/>
    <w:rsid w:val="00D3690B"/>
    <w:rsid w:val="00D36CC0"/>
    <w:rsid w:val="00D37F2F"/>
    <w:rsid w:val="00D400C4"/>
    <w:rsid w:val="00D41081"/>
    <w:rsid w:val="00D41635"/>
    <w:rsid w:val="00D41E08"/>
    <w:rsid w:val="00D41FC3"/>
    <w:rsid w:val="00D42059"/>
    <w:rsid w:val="00D4296D"/>
    <w:rsid w:val="00D431AB"/>
    <w:rsid w:val="00D43805"/>
    <w:rsid w:val="00D4445C"/>
    <w:rsid w:val="00D44E6D"/>
    <w:rsid w:val="00D46210"/>
    <w:rsid w:val="00D463A3"/>
    <w:rsid w:val="00D46868"/>
    <w:rsid w:val="00D475F5"/>
    <w:rsid w:val="00D47963"/>
    <w:rsid w:val="00D50E3C"/>
    <w:rsid w:val="00D51172"/>
    <w:rsid w:val="00D518A5"/>
    <w:rsid w:val="00D518DA"/>
    <w:rsid w:val="00D52E00"/>
    <w:rsid w:val="00D53AF6"/>
    <w:rsid w:val="00D54862"/>
    <w:rsid w:val="00D54B0D"/>
    <w:rsid w:val="00D54F3A"/>
    <w:rsid w:val="00D561BF"/>
    <w:rsid w:val="00D574EB"/>
    <w:rsid w:val="00D600C3"/>
    <w:rsid w:val="00D60DD7"/>
    <w:rsid w:val="00D610DA"/>
    <w:rsid w:val="00D6128E"/>
    <w:rsid w:val="00D62329"/>
    <w:rsid w:val="00D626A2"/>
    <w:rsid w:val="00D6481A"/>
    <w:rsid w:val="00D64A84"/>
    <w:rsid w:val="00D6591A"/>
    <w:rsid w:val="00D65A8D"/>
    <w:rsid w:val="00D65DE5"/>
    <w:rsid w:val="00D66AC3"/>
    <w:rsid w:val="00D674B4"/>
    <w:rsid w:val="00D71D50"/>
    <w:rsid w:val="00D72547"/>
    <w:rsid w:val="00D737F5"/>
    <w:rsid w:val="00D73962"/>
    <w:rsid w:val="00D73E90"/>
    <w:rsid w:val="00D73EC0"/>
    <w:rsid w:val="00D751F4"/>
    <w:rsid w:val="00D75468"/>
    <w:rsid w:val="00D75AAA"/>
    <w:rsid w:val="00D7675F"/>
    <w:rsid w:val="00D77513"/>
    <w:rsid w:val="00D80507"/>
    <w:rsid w:val="00D8074A"/>
    <w:rsid w:val="00D813B1"/>
    <w:rsid w:val="00D81AB5"/>
    <w:rsid w:val="00D81F19"/>
    <w:rsid w:val="00D823C0"/>
    <w:rsid w:val="00D83393"/>
    <w:rsid w:val="00D83E6A"/>
    <w:rsid w:val="00D84B0D"/>
    <w:rsid w:val="00D85497"/>
    <w:rsid w:val="00D86169"/>
    <w:rsid w:val="00D90F53"/>
    <w:rsid w:val="00D9128D"/>
    <w:rsid w:val="00D9180E"/>
    <w:rsid w:val="00D91EB9"/>
    <w:rsid w:val="00D924B1"/>
    <w:rsid w:val="00D92996"/>
    <w:rsid w:val="00D94A75"/>
    <w:rsid w:val="00D95356"/>
    <w:rsid w:val="00D95A68"/>
    <w:rsid w:val="00D960AC"/>
    <w:rsid w:val="00D96B5F"/>
    <w:rsid w:val="00D96FA7"/>
    <w:rsid w:val="00D97761"/>
    <w:rsid w:val="00DA0142"/>
    <w:rsid w:val="00DA0525"/>
    <w:rsid w:val="00DA0B78"/>
    <w:rsid w:val="00DA4BBA"/>
    <w:rsid w:val="00DA4D51"/>
    <w:rsid w:val="00DA4DCA"/>
    <w:rsid w:val="00DA53A8"/>
    <w:rsid w:val="00DA5FB6"/>
    <w:rsid w:val="00DA668A"/>
    <w:rsid w:val="00DA7B53"/>
    <w:rsid w:val="00DA7D37"/>
    <w:rsid w:val="00DA7F53"/>
    <w:rsid w:val="00DB0420"/>
    <w:rsid w:val="00DB0743"/>
    <w:rsid w:val="00DB1144"/>
    <w:rsid w:val="00DB243A"/>
    <w:rsid w:val="00DB3723"/>
    <w:rsid w:val="00DB4605"/>
    <w:rsid w:val="00DB49E6"/>
    <w:rsid w:val="00DB58E2"/>
    <w:rsid w:val="00DB6862"/>
    <w:rsid w:val="00DB6D53"/>
    <w:rsid w:val="00DC00D2"/>
    <w:rsid w:val="00DC0277"/>
    <w:rsid w:val="00DC0457"/>
    <w:rsid w:val="00DC04B6"/>
    <w:rsid w:val="00DC15E2"/>
    <w:rsid w:val="00DC1894"/>
    <w:rsid w:val="00DC1F8A"/>
    <w:rsid w:val="00DC2808"/>
    <w:rsid w:val="00DC32C8"/>
    <w:rsid w:val="00DC4574"/>
    <w:rsid w:val="00DC4C94"/>
    <w:rsid w:val="00DC5502"/>
    <w:rsid w:val="00DC584E"/>
    <w:rsid w:val="00DC5DDD"/>
    <w:rsid w:val="00DC6387"/>
    <w:rsid w:val="00DC68F0"/>
    <w:rsid w:val="00DC71C9"/>
    <w:rsid w:val="00DC7449"/>
    <w:rsid w:val="00DC798E"/>
    <w:rsid w:val="00DD0329"/>
    <w:rsid w:val="00DD1037"/>
    <w:rsid w:val="00DD161B"/>
    <w:rsid w:val="00DD1B00"/>
    <w:rsid w:val="00DD1D28"/>
    <w:rsid w:val="00DD2DEC"/>
    <w:rsid w:val="00DD346B"/>
    <w:rsid w:val="00DD488A"/>
    <w:rsid w:val="00DD5143"/>
    <w:rsid w:val="00DD514F"/>
    <w:rsid w:val="00DD63F5"/>
    <w:rsid w:val="00DD666F"/>
    <w:rsid w:val="00DD74B8"/>
    <w:rsid w:val="00DD77C0"/>
    <w:rsid w:val="00DE327D"/>
    <w:rsid w:val="00DE3584"/>
    <w:rsid w:val="00DE4EF4"/>
    <w:rsid w:val="00DE576E"/>
    <w:rsid w:val="00DE6315"/>
    <w:rsid w:val="00DE6359"/>
    <w:rsid w:val="00DE66FC"/>
    <w:rsid w:val="00DE6DA0"/>
    <w:rsid w:val="00DE6DF3"/>
    <w:rsid w:val="00DF0183"/>
    <w:rsid w:val="00DF01D6"/>
    <w:rsid w:val="00DF0678"/>
    <w:rsid w:val="00DF0F51"/>
    <w:rsid w:val="00DF1284"/>
    <w:rsid w:val="00DF164D"/>
    <w:rsid w:val="00DF1C73"/>
    <w:rsid w:val="00DF2278"/>
    <w:rsid w:val="00DF2608"/>
    <w:rsid w:val="00DF30C1"/>
    <w:rsid w:val="00DF3162"/>
    <w:rsid w:val="00DF31F5"/>
    <w:rsid w:val="00DF32D7"/>
    <w:rsid w:val="00DF378B"/>
    <w:rsid w:val="00DF4122"/>
    <w:rsid w:val="00DF494A"/>
    <w:rsid w:val="00DF49DD"/>
    <w:rsid w:val="00DF5355"/>
    <w:rsid w:val="00DF5375"/>
    <w:rsid w:val="00DF573C"/>
    <w:rsid w:val="00DF58DD"/>
    <w:rsid w:val="00DF5FF6"/>
    <w:rsid w:val="00DF63A4"/>
    <w:rsid w:val="00DF6C14"/>
    <w:rsid w:val="00DF7451"/>
    <w:rsid w:val="00DF780A"/>
    <w:rsid w:val="00DF7B8E"/>
    <w:rsid w:val="00DF7F1F"/>
    <w:rsid w:val="00E01373"/>
    <w:rsid w:val="00E02226"/>
    <w:rsid w:val="00E02A05"/>
    <w:rsid w:val="00E0390A"/>
    <w:rsid w:val="00E047DE"/>
    <w:rsid w:val="00E04D55"/>
    <w:rsid w:val="00E04F2F"/>
    <w:rsid w:val="00E06097"/>
    <w:rsid w:val="00E1070F"/>
    <w:rsid w:val="00E11BA7"/>
    <w:rsid w:val="00E11E92"/>
    <w:rsid w:val="00E11ECA"/>
    <w:rsid w:val="00E11F11"/>
    <w:rsid w:val="00E120B3"/>
    <w:rsid w:val="00E12725"/>
    <w:rsid w:val="00E14EC2"/>
    <w:rsid w:val="00E151E4"/>
    <w:rsid w:val="00E15D4A"/>
    <w:rsid w:val="00E16782"/>
    <w:rsid w:val="00E173D5"/>
    <w:rsid w:val="00E17893"/>
    <w:rsid w:val="00E17B44"/>
    <w:rsid w:val="00E17B68"/>
    <w:rsid w:val="00E20340"/>
    <w:rsid w:val="00E20B74"/>
    <w:rsid w:val="00E21EBF"/>
    <w:rsid w:val="00E221D8"/>
    <w:rsid w:val="00E228B7"/>
    <w:rsid w:val="00E22E10"/>
    <w:rsid w:val="00E237F8"/>
    <w:rsid w:val="00E250A5"/>
    <w:rsid w:val="00E26180"/>
    <w:rsid w:val="00E2760C"/>
    <w:rsid w:val="00E30726"/>
    <w:rsid w:val="00E3124B"/>
    <w:rsid w:val="00E31479"/>
    <w:rsid w:val="00E321F9"/>
    <w:rsid w:val="00E32260"/>
    <w:rsid w:val="00E32C76"/>
    <w:rsid w:val="00E32DEA"/>
    <w:rsid w:val="00E33457"/>
    <w:rsid w:val="00E3368E"/>
    <w:rsid w:val="00E34534"/>
    <w:rsid w:val="00E3478A"/>
    <w:rsid w:val="00E35C71"/>
    <w:rsid w:val="00E367F9"/>
    <w:rsid w:val="00E40881"/>
    <w:rsid w:val="00E408AB"/>
    <w:rsid w:val="00E40F7A"/>
    <w:rsid w:val="00E419A5"/>
    <w:rsid w:val="00E41A0F"/>
    <w:rsid w:val="00E421F0"/>
    <w:rsid w:val="00E423EC"/>
    <w:rsid w:val="00E436FD"/>
    <w:rsid w:val="00E4372F"/>
    <w:rsid w:val="00E44327"/>
    <w:rsid w:val="00E446D1"/>
    <w:rsid w:val="00E44782"/>
    <w:rsid w:val="00E45058"/>
    <w:rsid w:val="00E45803"/>
    <w:rsid w:val="00E45F84"/>
    <w:rsid w:val="00E465E1"/>
    <w:rsid w:val="00E469A6"/>
    <w:rsid w:val="00E46E0C"/>
    <w:rsid w:val="00E47F6A"/>
    <w:rsid w:val="00E50B71"/>
    <w:rsid w:val="00E50F08"/>
    <w:rsid w:val="00E510F2"/>
    <w:rsid w:val="00E519A6"/>
    <w:rsid w:val="00E51D1F"/>
    <w:rsid w:val="00E520E5"/>
    <w:rsid w:val="00E5214A"/>
    <w:rsid w:val="00E529B3"/>
    <w:rsid w:val="00E52B40"/>
    <w:rsid w:val="00E52E8C"/>
    <w:rsid w:val="00E5357E"/>
    <w:rsid w:val="00E53693"/>
    <w:rsid w:val="00E5468C"/>
    <w:rsid w:val="00E55627"/>
    <w:rsid w:val="00E55A8F"/>
    <w:rsid w:val="00E56537"/>
    <w:rsid w:val="00E56B81"/>
    <w:rsid w:val="00E57930"/>
    <w:rsid w:val="00E60124"/>
    <w:rsid w:val="00E6096E"/>
    <w:rsid w:val="00E60A9D"/>
    <w:rsid w:val="00E60F12"/>
    <w:rsid w:val="00E61EC2"/>
    <w:rsid w:val="00E62A17"/>
    <w:rsid w:val="00E631CC"/>
    <w:rsid w:val="00E637A5"/>
    <w:rsid w:val="00E642B6"/>
    <w:rsid w:val="00E6431E"/>
    <w:rsid w:val="00E65A5E"/>
    <w:rsid w:val="00E660A5"/>
    <w:rsid w:val="00E6626C"/>
    <w:rsid w:val="00E66765"/>
    <w:rsid w:val="00E66854"/>
    <w:rsid w:val="00E66E4D"/>
    <w:rsid w:val="00E6712B"/>
    <w:rsid w:val="00E67B90"/>
    <w:rsid w:val="00E67C26"/>
    <w:rsid w:val="00E70C71"/>
    <w:rsid w:val="00E727A8"/>
    <w:rsid w:val="00E73350"/>
    <w:rsid w:val="00E7346F"/>
    <w:rsid w:val="00E73792"/>
    <w:rsid w:val="00E741EF"/>
    <w:rsid w:val="00E74592"/>
    <w:rsid w:val="00E74C01"/>
    <w:rsid w:val="00E750B2"/>
    <w:rsid w:val="00E7574F"/>
    <w:rsid w:val="00E75ED8"/>
    <w:rsid w:val="00E76055"/>
    <w:rsid w:val="00E76613"/>
    <w:rsid w:val="00E773AA"/>
    <w:rsid w:val="00E81485"/>
    <w:rsid w:val="00E82D35"/>
    <w:rsid w:val="00E82F43"/>
    <w:rsid w:val="00E836B3"/>
    <w:rsid w:val="00E837AD"/>
    <w:rsid w:val="00E83927"/>
    <w:rsid w:val="00E83D42"/>
    <w:rsid w:val="00E845E9"/>
    <w:rsid w:val="00E8533D"/>
    <w:rsid w:val="00E86294"/>
    <w:rsid w:val="00E86408"/>
    <w:rsid w:val="00E86867"/>
    <w:rsid w:val="00E86B05"/>
    <w:rsid w:val="00E86D12"/>
    <w:rsid w:val="00E878F9"/>
    <w:rsid w:val="00E87982"/>
    <w:rsid w:val="00E87B74"/>
    <w:rsid w:val="00E87C45"/>
    <w:rsid w:val="00E87C63"/>
    <w:rsid w:val="00E9018C"/>
    <w:rsid w:val="00E9026F"/>
    <w:rsid w:val="00E90FA2"/>
    <w:rsid w:val="00E912A1"/>
    <w:rsid w:val="00E91A40"/>
    <w:rsid w:val="00E9249D"/>
    <w:rsid w:val="00E92F6D"/>
    <w:rsid w:val="00E93192"/>
    <w:rsid w:val="00E93FDD"/>
    <w:rsid w:val="00E95410"/>
    <w:rsid w:val="00E95D90"/>
    <w:rsid w:val="00E972CC"/>
    <w:rsid w:val="00E97674"/>
    <w:rsid w:val="00E97C6A"/>
    <w:rsid w:val="00EA1643"/>
    <w:rsid w:val="00EA19FD"/>
    <w:rsid w:val="00EA1CA0"/>
    <w:rsid w:val="00EA2794"/>
    <w:rsid w:val="00EA297C"/>
    <w:rsid w:val="00EA38F0"/>
    <w:rsid w:val="00EA39BA"/>
    <w:rsid w:val="00EA451E"/>
    <w:rsid w:val="00EA4C4F"/>
    <w:rsid w:val="00EA5DCC"/>
    <w:rsid w:val="00EA6548"/>
    <w:rsid w:val="00EA6F59"/>
    <w:rsid w:val="00EA7213"/>
    <w:rsid w:val="00EA76BF"/>
    <w:rsid w:val="00EA7B44"/>
    <w:rsid w:val="00EB066C"/>
    <w:rsid w:val="00EB06DF"/>
    <w:rsid w:val="00EB196B"/>
    <w:rsid w:val="00EB19B3"/>
    <w:rsid w:val="00EB1F38"/>
    <w:rsid w:val="00EB2019"/>
    <w:rsid w:val="00EB2404"/>
    <w:rsid w:val="00EB3326"/>
    <w:rsid w:val="00EB3490"/>
    <w:rsid w:val="00EB3A14"/>
    <w:rsid w:val="00EB6001"/>
    <w:rsid w:val="00EB6B83"/>
    <w:rsid w:val="00EC1762"/>
    <w:rsid w:val="00EC1BFF"/>
    <w:rsid w:val="00EC1DA0"/>
    <w:rsid w:val="00EC2729"/>
    <w:rsid w:val="00EC3118"/>
    <w:rsid w:val="00EC4F1D"/>
    <w:rsid w:val="00EC50E7"/>
    <w:rsid w:val="00EC56D1"/>
    <w:rsid w:val="00EC735F"/>
    <w:rsid w:val="00EC7643"/>
    <w:rsid w:val="00EC7A50"/>
    <w:rsid w:val="00ED0024"/>
    <w:rsid w:val="00ED037A"/>
    <w:rsid w:val="00ED126D"/>
    <w:rsid w:val="00ED193E"/>
    <w:rsid w:val="00ED21A0"/>
    <w:rsid w:val="00ED2932"/>
    <w:rsid w:val="00ED38C4"/>
    <w:rsid w:val="00ED3951"/>
    <w:rsid w:val="00ED4041"/>
    <w:rsid w:val="00ED47B8"/>
    <w:rsid w:val="00ED4F3A"/>
    <w:rsid w:val="00ED4F4A"/>
    <w:rsid w:val="00ED591D"/>
    <w:rsid w:val="00ED6F5C"/>
    <w:rsid w:val="00ED7D2B"/>
    <w:rsid w:val="00EE1638"/>
    <w:rsid w:val="00EE1710"/>
    <w:rsid w:val="00EE1C6F"/>
    <w:rsid w:val="00EE4B0A"/>
    <w:rsid w:val="00EE4D0F"/>
    <w:rsid w:val="00EE4E41"/>
    <w:rsid w:val="00EE5175"/>
    <w:rsid w:val="00EE5554"/>
    <w:rsid w:val="00EE67D8"/>
    <w:rsid w:val="00EE6963"/>
    <w:rsid w:val="00EE6D52"/>
    <w:rsid w:val="00EE6F70"/>
    <w:rsid w:val="00EE766F"/>
    <w:rsid w:val="00EE7BBD"/>
    <w:rsid w:val="00EE7C26"/>
    <w:rsid w:val="00EF0A52"/>
    <w:rsid w:val="00EF0A88"/>
    <w:rsid w:val="00EF0C9A"/>
    <w:rsid w:val="00EF0CAF"/>
    <w:rsid w:val="00EF1C11"/>
    <w:rsid w:val="00EF2097"/>
    <w:rsid w:val="00EF2AB0"/>
    <w:rsid w:val="00EF3AC9"/>
    <w:rsid w:val="00EF40F6"/>
    <w:rsid w:val="00EF4F49"/>
    <w:rsid w:val="00EF671E"/>
    <w:rsid w:val="00EF6C69"/>
    <w:rsid w:val="00EF7913"/>
    <w:rsid w:val="00EF7E64"/>
    <w:rsid w:val="00F01738"/>
    <w:rsid w:val="00F019F9"/>
    <w:rsid w:val="00F01E97"/>
    <w:rsid w:val="00F020EE"/>
    <w:rsid w:val="00F02334"/>
    <w:rsid w:val="00F0269B"/>
    <w:rsid w:val="00F02EE8"/>
    <w:rsid w:val="00F031A5"/>
    <w:rsid w:val="00F03D98"/>
    <w:rsid w:val="00F06053"/>
    <w:rsid w:val="00F06785"/>
    <w:rsid w:val="00F077DB"/>
    <w:rsid w:val="00F1059B"/>
    <w:rsid w:val="00F110AC"/>
    <w:rsid w:val="00F135B4"/>
    <w:rsid w:val="00F13785"/>
    <w:rsid w:val="00F140E6"/>
    <w:rsid w:val="00F14625"/>
    <w:rsid w:val="00F14BA6"/>
    <w:rsid w:val="00F15417"/>
    <w:rsid w:val="00F15C54"/>
    <w:rsid w:val="00F16486"/>
    <w:rsid w:val="00F16F6D"/>
    <w:rsid w:val="00F17657"/>
    <w:rsid w:val="00F1773F"/>
    <w:rsid w:val="00F2072A"/>
    <w:rsid w:val="00F20860"/>
    <w:rsid w:val="00F209EC"/>
    <w:rsid w:val="00F20E55"/>
    <w:rsid w:val="00F20FE6"/>
    <w:rsid w:val="00F2164C"/>
    <w:rsid w:val="00F23116"/>
    <w:rsid w:val="00F231A0"/>
    <w:rsid w:val="00F23B3E"/>
    <w:rsid w:val="00F23BF8"/>
    <w:rsid w:val="00F23D24"/>
    <w:rsid w:val="00F23D5B"/>
    <w:rsid w:val="00F24756"/>
    <w:rsid w:val="00F247F9"/>
    <w:rsid w:val="00F2515B"/>
    <w:rsid w:val="00F25243"/>
    <w:rsid w:val="00F2549F"/>
    <w:rsid w:val="00F262F6"/>
    <w:rsid w:val="00F26321"/>
    <w:rsid w:val="00F26B65"/>
    <w:rsid w:val="00F26D2B"/>
    <w:rsid w:val="00F277D5"/>
    <w:rsid w:val="00F309C6"/>
    <w:rsid w:val="00F31066"/>
    <w:rsid w:val="00F312E3"/>
    <w:rsid w:val="00F3172A"/>
    <w:rsid w:val="00F32CF2"/>
    <w:rsid w:val="00F332E9"/>
    <w:rsid w:val="00F335C3"/>
    <w:rsid w:val="00F3386C"/>
    <w:rsid w:val="00F33995"/>
    <w:rsid w:val="00F33C23"/>
    <w:rsid w:val="00F34844"/>
    <w:rsid w:val="00F34C8C"/>
    <w:rsid w:val="00F35750"/>
    <w:rsid w:val="00F35762"/>
    <w:rsid w:val="00F3655E"/>
    <w:rsid w:val="00F36CB7"/>
    <w:rsid w:val="00F37F5E"/>
    <w:rsid w:val="00F40CC3"/>
    <w:rsid w:val="00F40F91"/>
    <w:rsid w:val="00F41F2D"/>
    <w:rsid w:val="00F41F79"/>
    <w:rsid w:val="00F42198"/>
    <w:rsid w:val="00F4267C"/>
    <w:rsid w:val="00F433C0"/>
    <w:rsid w:val="00F43484"/>
    <w:rsid w:val="00F4431A"/>
    <w:rsid w:val="00F4436F"/>
    <w:rsid w:val="00F44BBF"/>
    <w:rsid w:val="00F44C26"/>
    <w:rsid w:val="00F45070"/>
    <w:rsid w:val="00F45969"/>
    <w:rsid w:val="00F45ADA"/>
    <w:rsid w:val="00F45C8C"/>
    <w:rsid w:val="00F45D2D"/>
    <w:rsid w:val="00F4622F"/>
    <w:rsid w:val="00F46A74"/>
    <w:rsid w:val="00F47527"/>
    <w:rsid w:val="00F4758B"/>
    <w:rsid w:val="00F47DCA"/>
    <w:rsid w:val="00F47E41"/>
    <w:rsid w:val="00F47F4D"/>
    <w:rsid w:val="00F507CE"/>
    <w:rsid w:val="00F50E3E"/>
    <w:rsid w:val="00F51CF9"/>
    <w:rsid w:val="00F5268F"/>
    <w:rsid w:val="00F529F1"/>
    <w:rsid w:val="00F52CFD"/>
    <w:rsid w:val="00F532C9"/>
    <w:rsid w:val="00F534A7"/>
    <w:rsid w:val="00F5399F"/>
    <w:rsid w:val="00F547B1"/>
    <w:rsid w:val="00F54DFA"/>
    <w:rsid w:val="00F54E0C"/>
    <w:rsid w:val="00F55A4B"/>
    <w:rsid w:val="00F5686F"/>
    <w:rsid w:val="00F570B1"/>
    <w:rsid w:val="00F60729"/>
    <w:rsid w:val="00F6127F"/>
    <w:rsid w:val="00F614B0"/>
    <w:rsid w:val="00F615A0"/>
    <w:rsid w:val="00F6273E"/>
    <w:rsid w:val="00F64145"/>
    <w:rsid w:val="00F647E6"/>
    <w:rsid w:val="00F64E19"/>
    <w:rsid w:val="00F65D1B"/>
    <w:rsid w:val="00F66284"/>
    <w:rsid w:val="00F66D39"/>
    <w:rsid w:val="00F66F6B"/>
    <w:rsid w:val="00F671D1"/>
    <w:rsid w:val="00F67484"/>
    <w:rsid w:val="00F67EE4"/>
    <w:rsid w:val="00F67F74"/>
    <w:rsid w:val="00F713AC"/>
    <w:rsid w:val="00F71573"/>
    <w:rsid w:val="00F717AD"/>
    <w:rsid w:val="00F72612"/>
    <w:rsid w:val="00F735AF"/>
    <w:rsid w:val="00F73933"/>
    <w:rsid w:val="00F73C80"/>
    <w:rsid w:val="00F74557"/>
    <w:rsid w:val="00F74AD7"/>
    <w:rsid w:val="00F74AF1"/>
    <w:rsid w:val="00F74B39"/>
    <w:rsid w:val="00F74C02"/>
    <w:rsid w:val="00F75F1A"/>
    <w:rsid w:val="00F76279"/>
    <w:rsid w:val="00F76BE9"/>
    <w:rsid w:val="00F77360"/>
    <w:rsid w:val="00F77494"/>
    <w:rsid w:val="00F77554"/>
    <w:rsid w:val="00F77676"/>
    <w:rsid w:val="00F77BA8"/>
    <w:rsid w:val="00F81686"/>
    <w:rsid w:val="00F816CA"/>
    <w:rsid w:val="00F8174B"/>
    <w:rsid w:val="00F81FAF"/>
    <w:rsid w:val="00F82C2C"/>
    <w:rsid w:val="00F83B4B"/>
    <w:rsid w:val="00F83E3B"/>
    <w:rsid w:val="00F849A3"/>
    <w:rsid w:val="00F8556F"/>
    <w:rsid w:val="00F85A8D"/>
    <w:rsid w:val="00F85E3D"/>
    <w:rsid w:val="00F863A6"/>
    <w:rsid w:val="00F904B6"/>
    <w:rsid w:val="00F9070C"/>
    <w:rsid w:val="00F90F6C"/>
    <w:rsid w:val="00F9162E"/>
    <w:rsid w:val="00F9184F"/>
    <w:rsid w:val="00F919D4"/>
    <w:rsid w:val="00F92657"/>
    <w:rsid w:val="00F94F7F"/>
    <w:rsid w:val="00F95199"/>
    <w:rsid w:val="00F959A6"/>
    <w:rsid w:val="00F95CFE"/>
    <w:rsid w:val="00F95D90"/>
    <w:rsid w:val="00F97350"/>
    <w:rsid w:val="00F9783B"/>
    <w:rsid w:val="00FA03AE"/>
    <w:rsid w:val="00FA1B84"/>
    <w:rsid w:val="00FA390F"/>
    <w:rsid w:val="00FA3ADC"/>
    <w:rsid w:val="00FA4058"/>
    <w:rsid w:val="00FA44C4"/>
    <w:rsid w:val="00FA452F"/>
    <w:rsid w:val="00FA45B4"/>
    <w:rsid w:val="00FA5D36"/>
    <w:rsid w:val="00FA5F38"/>
    <w:rsid w:val="00FA626F"/>
    <w:rsid w:val="00FA691D"/>
    <w:rsid w:val="00FA6E96"/>
    <w:rsid w:val="00FA6FE2"/>
    <w:rsid w:val="00FA6FF6"/>
    <w:rsid w:val="00FA7001"/>
    <w:rsid w:val="00FA751F"/>
    <w:rsid w:val="00FB0591"/>
    <w:rsid w:val="00FB0FB8"/>
    <w:rsid w:val="00FB1086"/>
    <w:rsid w:val="00FB1090"/>
    <w:rsid w:val="00FB1B15"/>
    <w:rsid w:val="00FB29B4"/>
    <w:rsid w:val="00FB3DF0"/>
    <w:rsid w:val="00FB453C"/>
    <w:rsid w:val="00FB4578"/>
    <w:rsid w:val="00FB5218"/>
    <w:rsid w:val="00FB5455"/>
    <w:rsid w:val="00FB5A7D"/>
    <w:rsid w:val="00FB5B77"/>
    <w:rsid w:val="00FB5C0C"/>
    <w:rsid w:val="00FB656B"/>
    <w:rsid w:val="00FB6CCA"/>
    <w:rsid w:val="00FB6F91"/>
    <w:rsid w:val="00FB7504"/>
    <w:rsid w:val="00FC05B9"/>
    <w:rsid w:val="00FC0D3F"/>
    <w:rsid w:val="00FC0F56"/>
    <w:rsid w:val="00FC2727"/>
    <w:rsid w:val="00FC2E8B"/>
    <w:rsid w:val="00FC3923"/>
    <w:rsid w:val="00FC3C69"/>
    <w:rsid w:val="00FC4D8A"/>
    <w:rsid w:val="00FC534A"/>
    <w:rsid w:val="00FC6398"/>
    <w:rsid w:val="00FC6983"/>
    <w:rsid w:val="00FC6E4A"/>
    <w:rsid w:val="00FC7001"/>
    <w:rsid w:val="00FC79FA"/>
    <w:rsid w:val="00FC7AC3"/>
    <w:rsid w:val="00FD00D0"/>
    <w:rsid w:val="00FD02C9"/>
    <w:rsid w:val="00FD1632"/>
    <w:rsid w:val="00FD1D67"/>
    <w:rsid w:val="00FD1FD1"/>
    <w:rsid w:val="00FD23F8"/>
    <w:rsid w:val="00FD250A"/>
    <w:rsid w:val="00FD2B3D"/>
    <w:rsid w:val="00FD3643"/>
    <w:rsid w:val="00FD4990"/>
    <w:rsid w:val="00FD543D"/>
    <w:rsid w:val="00FD55EA"/>
    <w:rsid w:val="00FD588D"/>
    <w:rsid w:val="00FD5E6D"/>
    <w:rsid w:val="00FD6183"/>
    <w:rsid w:val="00FD73A0"/>
    <w:rsid w:val="00FD74B1"/>
    <w:rsid w:val="00FD7B3E"/>
    <w:rsid w:val="00FD7C79"/>
    <w:rsid w:val="00FD7FF0"/>
    <w:rsid w:val="00FE0F55"/>
    <w:rsid w:val="00FE1093"/>
    <w:rsid w:val="00FE1104"/>
    <w:rsid w:val="00FE232D"/>
    <w:rsid w:val="00FE2D72"/>
    <w:rsid w:val="00FE371D"/>
    <w:rsid w:val="00FE4028"/>
    <w:rsid w:val="00FE40AA"/>
    <w:rsid w:val="00FE4114"/>
    <w:rsid w:val="00FE421A"/>
    <w:rsid w:val="00FE4BFD"/>
    <w:rsid w:val="00FE4CCD"/>
    <w:rsid w:val="00FE5473"/>
    <w:rsid w:val="00FE5BE1"/>
    <w:rsid w:val="00FE6612"/>
    <w:rsid w:val="00FE6E8C"/>
    <w:rsid w:val="00FE744F"/>
    <w:rsid w:val="00FE74B3"/>
    <w:rsid w:val="00FE76F2"/>
    <w:rsid w:val="00FF08CE"/>
    <w:rsid w:val="00FF0907"/>
    <w:rsid w:val="00FF0971"/>
    <w:rsid w:val="00FF0972"/>
    <w:rsid w:val="00FF0F04"/>
    <w:rsid w:val="00FF2E7B"/>
    <w:rsid w:val="00FF39ED"/>
    <w:rsid w:val="00FF4003"/>
    <w:rsid w:val="00FF53D7"/>
    <w:rsid w:val="00FF5DAB"/>
    <w:rsid w:val="00FF6446"/>
    <w:rsid w:val="00FF64D9"/>
    <w:rsid w:val="00FF74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708B2FC4"/>
  <w14:defaultImageDpi w14:val="32767"/>
  <w15:chartTrackingRefBased/>
  <w15:docId w15:val="{93FFCE57-A88C-4F43-BB98-F4A3A10F1F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467730"/>
    <w:rPr>
      <w:rFonts w:ascii="Times New Roman" w:eastAsia="Times New Roman" w:hAnsi="Times New Roman" w:cs="ＭＳ Ｐゴシック"/>
      <w:kern w:val="0"/>
    </w:rPr>
  </w:style>
  <w:style w:type="paragraph" w:styleId="1">
    <w:name w:val="heading 1"/>
    <w:basedOn w:val="a"/>
    <w:next w:val="a"/>
    <w:link w:val="10"/>
    <w:uiPriority w:val="9"/>
    <w:qFormat/>
    <w:rsid w:val="000B53E0"/>
    <w:pPr>
      <w:keepNext/>
      <w:outlineLvl w:val="0"/>
    </w:pPr>
    <w:rPr>
      <w:rFonts w:eastAsiaTheme="majorEastAsia" w:cstheme="majorBidi"/>
      <w:b/>
    </w:rPr>
  </w:style>
  <w:style w:type="paragraph" w:styleId="2">
    <w:name w:val="heading 2"/>
    <w:basedOn w:val="a"/>
    <w:next w:val="a"/>
    <w:link w:val="20"/>
    <w:uiPriority w:val="9"/>
    <w:unhideWhenUsed/>
    <w:qFormat/>
    <w:rsid w:val="00467730"/>
    <w:pPr>
      <w:keepNext/>
      <w:outlineLvl w:val="1"/>
    </w:pPr>
    <w:rPr>
      <w:rFonts w:cstheme="majorBidi"/>
      <w:b/>
    </w:rPr>
  </w:style>
  <w:style w:type="paragraph" w:styleId="3">
    <w:name w:val="heading 3"/>
    <w:aliases w:val="図表"/>
    <w:basedOn w:val="a"/>
    <w:next w:val="a"/>
    <w:link w:val="30"/>
    <w:uiPriority w:val="9"/>
    <w:unhideWhenUsed/>
    <w:qFormat/>
    <w:rsid w:val="00467730"/>
    <w:pPr>
      <w:keepNext/>
      <w:ind w:leftChars="400" w:left="400"/>
      <w:outlineLvl w:val="2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D714F"/>
    <w:rPr>
      <w:rFonts w:ascii="ＭＳ 明朝" w:eastAsia="ＭＳ 明朝" w:cs="Times New Roman"/>
      <w:sz w:val="18"/>
      <w:szCs w:val="18"/>
      <w:lang w:eastAsia="en-US"/>
    </w:rPr>
  </w:style>
  <w:style w:type="character" w:customStyle="1" w:styleId="a4">
    <w:name w:val="吹き出し (文字)"/>
    <w:basedOn w:val="a0"/>
    <w:link w:val="a3"/>
    <w:uiPriority w:val="99"/>
    <w:semiHidden/>
    <w:rsid w:val="008D714F"/>
    <w:rPr>
      <w:rFonts w:ascii="ＭＳ 明朝" w:eastAsia="ＭＳ 明朝"/>
      <w:sz w:val="18"/>
      <w:szCs w:val="18"/>
    </w:rPr>
  </w:style>
  <w:style w:type="paragraph" w:customStyle="1" w:styleId="11">
    <w:name w:val="標準1"/>
    <w:rsid w:val="000501C8"/>
    <w:pPr>
      <w:widowControl w:val="0"/>
      <w:jc w:val="both"/>
    </w:pPr>
    <w:rPr>
      <w:rFonts w:ascii="Century" w:eastAsia="ヒラギノ角ゴ Pro W3" w:hAnsi="Century" w:cs="Times New Roman"/>
      <w:color w:val="000000"/>
      <w:sz w:val="21"/>
      <w:szCs w:val="20"/>
    </w:rPr>
  </w:style>
  <w:style w:type="paragraph" w:styleId="a5">
    <w:name w:val="List Paragraph"/>
    <w:basedOn w:val="a"/>
    <w:uiPriority w:val="34"/>
    <w:qFormat/>
    <w:rsid w:val="000501C8"/>
    <w:pPr>
      <w:widowControl w:val="0"/>
      <w:ind w:leftChars="400" w:left="960"/>
      <w:jc w:val="both"/>
    </w:pPr>
    <w:rPr>
      <w:rFonts w:asciiTheme="minorHAnsi" w:eastAsiaTheme="minorEastAsia" w:hAnsiTheme="minorHAnsi" w:cstheme="minorBidi"/>
      <w:kern w:val="2"/>
    </w:rPr>
  </w:style>
  <w:style w:type="paragraph" w:styleId="a6">
    <w:name w:val="header"/>
    <w:basedOn w:val="a"/>
    <w:link w:val="a7"/>
    <w:uiPriority w:val="99"/>
    <w:unhideWhenUsed/>
    <w:rsid w:val="00B25878"/>
    <w:pPr>
      <w:tabs>
        <w:tab w:val="center" w:pos="4252"/>
        <w:tab w:val="right" w:pos="8504"/>
      </w:tabs>
      <w:snapToGrid w:val="0"/>
    </w:pPr>
    <w:rPr>
      <w:rFonts w:eastAsia="ＭＳ 明朝" w:cs="Times New Roman"/>
      <w:lang w:eastAsia="en-US"/>
    </w:rPr>
  </w:style>
  <w:style w:type="character" w:customStyle="1" w:styleId="a7">
    <w:name w:val="ヘッダー (文字)"/>
    <w:basedOn w:val="a0"/>
    <w:link w:val="a6"/>
    <w:uiPriority w:val="99"/>
    <w:rsid w:val="00B25878"/>
    <w:rPr>
      <w:rFonts w:ascii="Times New Roman" w:eastAsia="ＭＳ 明朝" w:hAnsi="Times New Roman" w:cs="Times New Roman"/>
      <w:kern w:val="0"/>
      <w:lang w:eastAsia="en-US"/>
    </w:rPr>
  </w:style>
  <w:style w:type="paragraph" w:styleId="a8">
    <w:name w:val="footer"/>
    <w:basedOn w:val="a"/>
    <w:link w:val="a9"/>
    <w:uiPriority w:val="99"/>
    <w:unhideWhenUsed/>
    <w:rsid w:val="00B25878"/>
    <w:pPr>
      <w:tabs>
        <w:tab w:val="center" w:pos="4252"/>
        <w:tab w:val="right" w:pos="8504"/>
      </w:tabs>
      <w:snapToGrid w:val="0"/>
    </w:pPr>
    <w:rPr>
      <w:rFonts w:eastAsia="ＭＳ 明朝" w:cs="Times New Roman"/>
      <w:lang w:eastAsia="en-US"/>
    </w:rPr>
  </w:style>
  <w:style w:type="character" w:customStyle="1" w:styleId="a9">
    <w:name w:val="フッター (文字)"/>
    <w:basedOn w:val="a0"/>
    <w:link w:val="a8"/>
    <w:uiPriority w:val="99"/>
    <w:rsid w:val="00B25878"/>
    <w:rPr>
      <w:rFonts w:ascii="Times New Roman" w:eastAsia="ＭＳ 明朝" w:hAnsi="Times New Roman" w:cs="Times New Roman"/>
      <w:kern w:val="0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rsid w:val="00DC7449"/>
    <w:pPr>
      <w:jc w:val="center"/>
    </w:pPr>
    <w:rPr>
      <w:rFonts w:eastAsia="ＭＳ 明朝" w:cs="Times New Roman"/>
      <w:lang w:eastAsia="en-US"/>
    </w:rPr>
  </w:style>
  <w:style w:type="character" w:customStyle="1" w:styleId="EndNoteBibliographyTitle0">
    <w:name w:val="EndNote Bibliography Title (文字)"/>
    <w:basedOn w:val="a0"/>
    <w:link w:val="EndNoteBibliographyTitle"/>
    <w:rsid w:val="00DC7449"/>
    <w:rPr>
      <w:rFonts w:ascii="Times New Roman" w:eastAsia="ＭＳ 明朝" w:hAnsi="Times New Roman" w:cs="Times New Roman"/>
      <w:kern w:val="0"/>
      <w:lang w:eastAsia="en-US"/>
    </w:rPr>
  </w:style>
  <w:style w:type="paragraph" w:customStyle="1" w:styleId="EndNoteBibliography">
    <w:name w:val="EndNote Bibliography"/>
    <w:basedOn w:val="a"/>
    <w:link w:val="EndNoteBibliography0"/>
    <w:rsid w:val="00DC7449"/>
    <w:rPr>
      <w:rFonts w:eastAsia="ＭＳ 明朝" w:cs="Times New Roman"/>
      <w:lang w:eastAsia="en-US"/>
    </w:rPr>
  </w:style>
  <w:style w:type="character" w:customStyle="1" w:styleId="EndNoteBibliography0">
    <w:name w:val="EndNote Bibliography (文字)"/>
    <w:basedOn w:val="a0"/>
    <w:link w:val="EndNoteBibliography"/>
    <w:rsid w:val="00DC7449"/>
    <w:rPr>
      <w:rFonts w:ascii="Times New Roman" w:eastAsia="ＭＳ 明朝" w:hAnsi="Times New Roman" w:cs="Times New Roman"/>
      <w:kern w:val="0"/>
      <w:lang w:eastAsia="en-US"/>
    </w:rPr>
  </w:style>
  <w:style w:type="character" w:styleId="aa">
    <w:name w:val="Subtle Reference"/>
    <w:basedOn w:val="a0"/>
    <w:uiPriority w:val="31"/>
    <w:qFormat/>
    <w:rsid w:val="004A4F74"/>
    <w:rPr>
      <w:smallCaps/>
      <w:color w:val="5A5A5A" w:themeColor="text1" w:themeTint="A5"/>
    </w:rPr>
  </w:style>
  <w:style w:type="paragraph" w:styleId="ab">
    <w:name w:val="Quote"/>
    <w:basedOn w:val="a"/>
    <w:next w:val="a"/>
    <w:link w:val="ac"/>
    <w:uiPriority w:val="29"/>
    <w:qFormat/>
    <w:rsid w:val="004A4F74"/>
    <w:pPr>
      <w:spacing w:before="200" w:after="160"/>
      <w:ind w:left="864" w:right="864"/>
      <w:jc w:val="center"/>
    </w:pPr>
    <w:rPr>
      <w:rFonts w:eastAsia="ＭＳ 明朝" w:cs="Times New Roman"/>
      <w:i/>
      <w:iCs/>
      <w:color w:val="404040" w:themeColor="text1" w:themeTint="BF"/>
      <w:lang w:eastAsia="en-US"/>
    </w:rPr>
  </w:style>
  <w:style w:type="character" w:customStyle="1" w:styleId="ac">
    <w:name w:val="引用文 (文字)"/>
    <w:basedOn w:val="a0"/>
    <w:link w:val="ab"/>
    <w:uiPriority w:val="29"/>
    <w:rsid w:val="004A4F74"/>
    <w:rPr>
      <w:rFonts w:ascii="Times New Roman" w:eastAsia="ＭＳ 明朝" w:hAnsi="Times New Roman" w:cs="Times New Roman"/>
      <w:i/>
      <w:iCs/>
      <w:color w:val="404040" w:themeColor="text1" w:themeTint="BF"/>
      <w:kern w:val="0"/>
      <w:lang w:eastAsia="en-US"/>
    </w:rPr>
  </w:style>
  <w:style w:type="character" w:styleId="ad">
    <w:name w:val="Hyperlink"/>
    <w:basedOn w:val="a0"/>
    <w:uiPriority w:val="99"/>
    <w:unhideWhenUsed/>
    <w:rsid w:val="004A4F74"/>
    <w:rPr>
      <w:color w:val="0000FF"/>
      <w:u w:val="single"/>
    </w:rPr>
  </w:style>
  <w:style w:type="character" w:customStyle="1" w:styleId="UnresolvedMention1">
    <w:name w:val="Unresolved Mention1"/>
    <w:basedOn w:val="a0"/>
    <w:uiPriority w:val="99"/>
    <w:rsid w:val="00225951"/>
    <w:rPr>
      <w:color w:val="605E5C"/>
      <w:shd w:val="clear" w:color="auto" w:fill="E1DFDD"/>
    </w:rPr>
  </w:style>
  <w:style w:type="table" w:styleId="ae">
    <w:name w:val="Table Grid"/>
    <w:basedOn w:val="a1"/>
    <w:uiPriority w:val="39"/>
    <w:rsid w:val="00DF128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">
    <w:name w:val="annotation reference"/>
    <w:basedOn w:val="a0"/>
    <w:uiPriority w:val="99"/>
    <w:semiHidden/>
    <w:unhideWhenUsed/>
    <w:rsid w:val="00864BF1"/>
    <w:rPr>
      <w:sz w:val="16"/>
      <w:szCs w:val="16"/>
    </w:rPr>
  </w:style>
  <w:style w:type="paragraph" w:styleId="af0">
    <w:name w:val="annotation text"/>
    <w:basedOn w:val="a"/>
    <w:link w:val="af1"/>
    <w:uiPriority w:val="99"/>
    <w:semiHidden/>
    <w:unhideWhenUsed/>
    <w:rsid w:val="00864BF1"/>
    <w:rPr>
      <w:rFonts w:eastAsia="ＭＳ 明朝" w:cs="Times New Roman"/>
      <w:sz w:val="20"/>
      <w:szCs w:val="20"/>
      <w:lang w:eastAsia="en-US"/>
    </w:rPr>
  </w:style>
  <w:style w:type="character" w:customStyle="1" w:styleId="af1">
    <w:name w:val="コメント文字列 (文字)"/>
    <w:basedOn w:val="a0"/>
    <w:link w:val="af0"/>
    <w:uiPriority w:val="99"/>
    <w:semiHidden/>
    <w:rsid w:val="00864BF1"/>
    <w:rPr>
      <w:rFonts w:ascii="Times New Roman" w:eastAsia="ＭＳ 明朝" w:hAnsi="Times New Roman" w:cs="Times New Roman"/>
      <w:kern w:val="0"/>
      <w:sz w:val="20"/>
      <w:szCs w:val="20"/>
      <w:lang w:eastAsia="en-US"/>
    </w:rPr>
  </w:style>
  <w:style w:type="paragraph" w:styleId="af2">
    <w:name w:val="annotation subject"/>
    <w:basedOn w:val="af0"/>
    <w:next w:val="af0"/>
    <w:link w:val="af3"/>
    <w:uiPriority w:val="99"/>
    <w:semiHidden/>
    <w:unhideWhenUsed/>
    <w:rsid w:val="00864BF1"/>
    <w:rPr>
      <w:b/>
      <w:bCs/>
    </w:rPr>
  </w:style>
  <w:style w:type="character" w:customStyle="1" w:styleId="af3">
    <w:name w:val="コメント内容 (文字)"/>
    <w:basedOn w:val="af1"/>
    <w:link w:val="af2"/>
    <w:uiPriority w:val="99"/>
    <w:semiHidden/>
    <w:rsid w:val="00864BF1"/>
    <w:rPr>
      <w:rFonts w:ascii="Times New Roman" w:eastAsia="ＭＳ 明朝" w:hAnsi="Times New Roman" w:cs="Times New Roman"/>
      <w:b/>
      <w:bCs/>
      <w:kern w:val="0"/>
      <w:sz w:val="20"/>
      <w:szCs w:val="20"/>
      <w:lang w:eastAsia="en-US"/>
    </w:rPr>
  </w:style>
  <w:style w:type="character" w:styleId="af4">
    <w:name w:val="line number"/>
    <w:basedOn w:val="a0"/>
    <w:uiPriority w:val="99"/>
    <w:semiHidden/>
    <w:unhideWhenUsed/>
    <w:rsid w:val="00F3386C"/>
  </w:style>
  <w:style w:type="paragraph" w:styleId="Web">
    <w:name w:val="Normal (Web)"/>
    <w:basedOn w:val="a"/>
    <w:uiPriority w:val="99"/>
    <w:semiHidden/>
    <w:unhideWhenUsed/>
    <w:rsid w:val="00866CFD"/>
    <w:rPr>
      <w:rFonts w:eastAsia="ＭＳ 明朝" w:cs="Times New Roman"/>
      <w:lang w:eastAsia="en-US"/>
    </w:rPr>
  </w:style>
  <w:style w:type="paragraph" w:styleId="af5">
    <w:name w:val="Revision"/>
    <w:hidden/>
    <w:uiPriority w:val="99"/>
    <w:semiHidden/>
    <w:rsid w:val="00162115"/>
    <w:rPr>
      <w:rFonts w:ascii="ＭＳ Ｐゴシック" w:eastAsia="ＭＳ Ｐゴシック" w:hAnsi="ＭＳ Ｐゴシック" w:cs="ＭＳ Ｐゴシック"/>
      <w:kern w:val="0"/>
    </w:rPr>
  </w:style>
  <w:style w:type="character" w:styleId="af6">
    <w:name w:val="Unresolved Mention"/>
    <w:basedOn w:val="a0"/>
    <w:uiPriority w:val="99"/>
    <w:rsid w:val="00B60CB3"/>
    <w:rPr>
      <w:color w:val="605E5C"/>
      <w:shd w:val="clear" w:color="auto" w:fill="E1DFDD"/>
    </w:rPr>
  </w:style>
  <w:style w:type="character" w:styleId="af7">
    <w:name w:val="page number"/>
    <w:basedOn w:val="a0"/>
    <w:uiPriority w:val="99"/>
    <w:semiHidden/>
    <w:unhideWhenUsed/>
    <w:rsid w:val="00B60CB3"/>
  </w:style>
  <w:style w:type="paragraph" w:styleId="af8">
    <w:name w:val="Title"/>
    <w:basedOn w:val="a"/>
    <w:next w:val="a"/>
    <w:link w:val="af9"/>
    <w:uiPriority w:val="10"/>
    <w:qFormat/>
    <w:rsid w:val="000B53E0"/>
    <w:pPr>
      <w:spacing w:before="240" w:after="120"/>
      <w:jc w:val="center"/>
      <w:outlineLvl w:val="0"/>
    </w:pPr>
    <w:rPr>
      <w:rFonts w:eastAsiaTheme="majorEastAsia" w:cstheme="majorBidi"/>
      <w:b/>
      <w:sz w:val="32"/>
      <w:szCs w:val="32"/>
    </w:rPr>
  </w:style>
  <w:style w:type="character" w:customStyle="1" w:styleId="af9">
    <w:name w:val="表題 (文字)"/>
    <w:basedOn w:val="a0"/>
    <w:link w:val="af8"/>
    <w:uiPriority w:val="10"/>
    <w:rsid w:val="000B53E0"/>
    <w:rPr>
      <w:rFonts w:ascii="Times New Roman" w:eastAsiaTheme="majorEastAsia" w:hAnsi="Times New Roman" w:cstheme="majorBidi"/>
      <w:b/>
      <w:kern w:val="0"/>
      <w:sz w:val="32"/>
      <w:szCs w:val="32"/>
    </w:rPr>
  </w:style>
  <w:style w:type="character" w:customStyle="1" w:styleId="10">
    <w:name w:val="見出し 1 (文字)"/>
    <w:basedOn w:val="a0"/>
    <w:link w:val="1"/>
    <w:uiPriority w:val="9"/>
    <w:rsid w:val="000B53E0"/>
    <w:rPr>
      <w:rFonts w:ascii="Times New Roman" w:eastAsiaTheme="majorEastAsia" w:hAnsi="Times New Roman" w:cstheme="majorBidi"/>
      <w:b/>
      <w:kern w:val="0"/>
    </w:rPr>
  </w:style>
  <w:style w:type="character" w:customStyle="1" w:styleId="20">
    <w:name w:val="見出し 2 (文字)"/>
    <w:basedOn w:val="a0"/>
    <w:link w:val="2"/>
    <w:uiPriority w:val="9"/>
    <w:rsid w:val="00467730"/>
    <w:rPr>
      <w:rFonts w:ascii="Times New Roman" w:eastAsia="Times New Roman" w:hAnsi="Times New Roman" w:cstheme="majorBidi"/>
      <w:b/>
      <w:kern w:val="0"/>
    </w:rPr>
  </w:style>
  <w:style w:type="character" w:customStyle="1" w:styleId="30">
    <w:name w:val="見出し 3 (文字)"/>
    <w:aliases w:val="図表 (文字)"/>
    <w:basedOn w:val="a0"/>
    <w:link w:val="3"/>
    <w:uiPriority w:val="9"/>
    <w:rsid w:val="00467730"/>
    <w:rPr>
      <w:rFonts w:asciiTheme="majorHAnsi" w:eastAsiaTheme="majorEastAsia" w:hAnsiTheme="majorHAnsi" w:cstheme="majorBidi"/>
      <w:kern w:val="0"/>
    </w:rPr>
  </w:style>
  <w:style w:type="paragraph" w:styleId="afa">
    <w:name w:val="caption"/>
    <w:basedOn w:val="a"/>
    <w:next w:val="a"/>
    <w:uiPriority w:val="35"/>
    <w:unhideWhenUsed/>
    <w:qFormat/>
    <w:rsid w:val="00467730"/>
    <w:rPr>
      <w:b/>
      <w:bCs/>
      <w:sz w:val="21"/>
      <w:szCs w:val="21"/>
    </w:rPr>
  </w:style>
  <w:style w:type="paragraph" w:styleId="afb">
    <w:name w:val="table of figures"/>
    <w:basedOn w:val="a"/>
    <w:next w:val="a"/>
    <w:uiPriority w:val="99"/>
    <w:unhideWhenUsed/>
    <w:rsid w:val="00467730"/>
    <w:pPr>
      <w:ind w:leftChars="200" w:left="200" w:hangingChars="200" w:hanging="200"/>
    </w:pPr>
  </w:style>
  <w:style w:type="character" w:styleId="afc">
    <w:name w:val="FollowedHyperlink"/>
    <w:basedOn w:val="a0"/>
    <w:uiPriority w:val="99"/>
    <w:semiHidden/>
    <w:unhideWhenUsed/>
    <w:rsid w:val="00467730"/>
    <w:rPr>
      <w:color w:val="954F72"/>
      <w:u w:val="single"/>
    </w:rPr>
  </w:style>
  <w:style w:type="paragraph" w:customStyle="1" w:styleId="msonormal0">
    <w:name w:val="msonormal"/>
    <w:basedOn w:val="a"/>
    <w:rsid w:val="00467730"/>
    <w:pPr>
      <w:spacing w:before="100" w:beforeAutospacing="1" w:after="100" w:afterAutospacing="1"/>
    </w:pPr>
    <w:rPr>
      <w:rFonts w:ascii="ＭＳ Ｐゴシック" w:hAnsi="ＭＳ Ｐゴシック"/>
    </w:rPr>
  </w:style>
  <w:style w:type="paragraph" w:customStyle="1" w:styleId="font5">
    <w:name w:val="font5"/>
    <w:basedOn w:val="a"/>
    <w:rsid w:val="00467730"/>
    <w:pPr>
      <w:spacing w:before="100" w:beforeAutospacing="1" w:after="100" w:afterAutospacing="1"/>
    </w:pPr>
    <w:rPr>
      <w:rFonts w:ascii="Tsukushi A Round Gothic Bold" w:hAnsi="Tsukushi A Round Gothic Bold"/>
      <w:sz w:val="12"/>
      <w:szCs w:val="12"/>
    </w:rPr>
  </w:style>
  <w:style w:type="paragraph" w:customStyle="1" w:styleId="xl65">
    <w:name w:val="xl65"/>
    <w:basedOn w:val="a"/>
    <w:rsid w:val="0046773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cs="Times New Roman"/>
    </w:rPr>
  </w:style>
  <w:style w:type="paragraph" w:customStyle="1" w:styleId="xl66">
    <w:name w:val="xl66"/>
    <w:basedOn w:val="a"/>
    <w:rsid w:val="0046773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cs="Times New Roman"/>
      <w:color w:val="000000"/>
    </w:rPr>
  </w:style>
  <w:style w:type="paragraph" w:customStyle="1" w:styleId="xl67">
    <w:name w:val="xl67"/>
    <w:basedOn w:val="a"/>
    <w:rsid w:val="0046773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cs="Times New Roman"/>
      <w:color w:val="000000"/>
    </w:rPr>
  </w:style>
  <w:style w:type="paragraph" w:customStyle="1" w:styleId="xl68">
    <w:name w:val="xl68"/>
    <w:basedOn w:val="a"/>
    <w:rsid w:val="0046773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cs="Times New Roman"/>
      <w:i/>
      <w:iCs/>
    </w:rPr>
  </w:style>
  <w:style w:type="paragraph" w:customStyle="1" w:styleId="xl69">
    <w:name w:val="xl69"/>
    <w:basedOn w:val="a"/>
    <w:rsid w:val="0046773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ＭＳ Ｐゴシック" w:hAnsi="ＭＳ Ｐゴシック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doi.org/10.1038/s41439-021-00150-0" TargetMode="Externa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Yu Gothic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Yu Mincho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F7105CA0-EB4A-7946-893C-AC9AD96BC158}">
  <we:reference id="wa200001361" version="2.2.1.0" store="ja-JP" storeType="OMEX"/>
  <we:alternateReferences>
    <we:reference id="WA200001361" version="2.2.1.0" store="" storeType="OMEX"/>
  </we:alternateReferences>
  <we:properties>
    <we:property name="paperpal-document-id" value="&quot;74f40a21-3657-42cc-8c42-c315b0ac09b8&quot;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05647FB-3C90-B14C-89EF-EAE07A1828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6</Pages>
  <Words>20017</Words>
  <Characters>114102</Characters>
  <Application>Microsoft Office Word</Application>
  <DocSecurity>0</DocSecurity>
  <Lines>950</Lines>
  <Paragraphs>267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338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上村 昌寛</dc:creator>
  <cp:lastModifiedBy>昌寛 上村</cp:lastModifiedBy>
  <cp:revision>4</cp:revision>
  <cp:lastPrinted>2021-08-19T05:11:00Z</cp:lastPrinted>
  <dcterms:created xsi:type="dcterms:W3CDTF">2023-10-21T01:39:00Z</dcterms:created>
  <dcterms:modified xsi:type="dcterms:W3CDTF">2023-12-09T09:21:00Z</dcterms:modified>
</cp:coreProperties>
</file>